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A85693" w14:textId="1EFF5EF1" w:rsidR="00366A73" w:rsidRDefault="00366A73" w:rsidP="00242E59">
      <w:pPr>
        <w:pStyle w:val="Title"/>
        <w:spacing w:line="360" w:lineRule="auto"/>
        <w:rPr>
          <w:rFonts w:eastAsia="SimSun"/>
          <w:lang w:eastAsia="zh-CN"/>
        </w:rPr>
      </w:pPr>
      <w:bookmarkStart w:id="0" w:name="OLE_LINK2"/>
      <w:bookmarkStart w:id="1" w:name="_Hlk82531349"/>
      <w:r>
        <w:rPr>
          <w:rFonts w:eastAsia="SimSun" w:hint="eastAsia"/>
          <w:lang w:eastAsia="zh-CN"/>
        </w:rPr>
        <w:t>Supplementary Information for</w:t>
      </w:r>
    </w:p>
    <w:p w14:paraId="58DF24FB" w14:textId="336B07B7" w:rsidR="00B433CC" w:rsidRDefault="007F76F7" w:rsidP="00242E59">
      <w:pPr>
        <w:pStyle w:val="Title"/>
        <w:spacing w:line="360" w:lineRule="auto"/>
      </w:pPr>
      <w:r w:rsidRPr="007F76F7">
        <w:t>Polar and subpolar shelf seas dominate enhanced coastal CO</w:t>
      </w:r>
      <w:r w:rsidRPr="007F76F7">
        <w:rPr>
          <w:vertAlign w:val="subscript"/>
        </w:rPr>
        <w:t>2</w:t>
      </w:r>
      <w:r w:rsidRPr="007F76F7">
        <w:t xml:space="preserve"> uptake during marine heatwaves</w:t>
      </w:r>
    </w:p>
    <w:p w14:paraId="121178D9" w14:textId="77777777" w:rsidR="002E7FEE" w:rsidRPr="006C5748" w:rsidRDefault="002E7FEE" w:rsidP="002E7FEE">
      <w:pPr>
        <w:pStyle w:val="Authors"/>
        <w:spacing w:line="360" w:lineRule="auto"/>
        <w:jc w:val="both"/>
        <w:rPr>
          <w:rFonts w:eastAsia="SimSun"/>
          <w:lang w:eastAsia="zh-CN"/>
        </w:rPr>
      </w:pPr>
      <w:bookmarkStart w:id="2" w:name="_Hlk82419599"/>
      <w:bookmarkEnd w:id="0"/>
      <w:r w:rsidRPr="00E4540F">
        <w:t>Zhentao Hu</w:t>
      </w:r>
      <w:r w:rsidRPr="00C258FD">
        <w:rPr>
          <w:rFonts w:eastAsia="SimSun" w:hint="eastAsia"/>
          <w:vertAlign w:val="superscript"/>
          <w:lang w:eastAsia="zh-CN"/>
        </w:rPr>
        <w:t>1,2</w:t>
      </w:r>
      <w:r w:rsidRPr="00E4540F">
        <w:t>, Moritz Mathis</w:t>
      </w:r>
      <w:r>
        <w:rPr>
          <w:rFonts w:eastAsia="SimSun" w:hint="eastAsia"/>
          <w:vertAlign w:val="superscript"/>
          <w:lang w:eastAsia="zh-CN"/>
        </w:rPr>
        <w:t>1</w:t>
      </w:r>
      <w:r w:rsidRPr="00E4540F">
        <w:t>, Hongmei Li</w:t>
      </w:r>
      <w:r>
        <w:rPr>
          <w:rFonts w:eastAsia="SimSun" w:hint="eastAsia"/>
          <w:vertAlign w:val="superscript"/>
          <w:lang w:eastAsia="zh-CN"/>
        </w:rPr>
        <w:t>1,3</w:t>
      </w:r>
      <w:r w:rsidRPr="00E4540F">
        <w:t xml:space="preserve">, </w:t>
      </w:r>
      <w:bookmarkStart w:id="3" w:name="_Hlk199257232"/>
      <w:r w:rsidRPr="00F61AF9">
        <w:t>Tatiana Ilyina</w:t>
      </w:r>
      <w:r w:rsidRPr="00C258FD">
        <w:rPr>
          <w:rFonts w:eastAsia="SimSun" w:hint="eastAsia"/>
          <w:vertAlign w:val="superscript"/>
          <w:lang w:eastAsia="zh-CN"/>
        </w:rPr>
        <w:t>1,2</w:t>
      </w:r>
      <w:r>
        <w:rPr>
          <w:rFonts w:eastAsia="SimSun" w:hint="eastAsia"/>
          <w:vertAlign w:val="superscript"/>
          <w:lang w:eastAsia="zh-CN"/>
        </w:rPr>
        <w:t>,3</w:t>
      </w:r>
      <w:r>
        <w:rPr>
          <w:rFonts w:eastAsia="SimSun" w:hint="eastAsia"/>
          <w:lang w:eastAsia="zh-CN"/>
        </w:rPr>
        <w:t>,</w:t>
      </w:r>
      <w:r w:rsidRPr="00D341AF">
        <w:t xml:space="preserve"> </w:t>
      </w:r>
      <w:r w:rsidRPr="00173D1E">
        <w:t>Yoana G. Voynova</w:t>
      </w:r>
      <w:r>
        <w:rPr>
          <w:rFonts w:eastAsia="SimSun" w:hint="eastAsia"/>
          <w:vertAlign w:val="superscript"/>
          <w:lang w:eastAsia="zh-CN"/>
        </w:rPr>
        <w:t>4</w:t>
      </w:r>
      <w:r>
        <w:t xml:space="preserve">, </w:t>
      </w:r>
      <w:r w:rsidRPr="00E4540F">
        <w:t>Vlad A. Macovei</w:t>
      </w:r>
      <w:bookmarkEnd w:id="3"/>
      <w:r>
        <w:rPr>
          <w:rFonts w:eastAsia="SimSun" w:hint="eastAsia"/>
          <w:vertAlign w:val="superscript"/>
          <w:lang w:eastAsia="zh-CN"/>
        </w:rPr>
        <w:t>4</w:t>
      </w:r>
      <w:r w:rsidRPr="00E4540F">
        <w:t>, Feng Zhou</w:t>
      </w:r>
      <w:r>
        <w:rPr>
          <w:rFonts w:eastAsia="SimSun" w:hint="eastAsia"/>
          <w:vertAlign w:val="superscript"/>
          <w:lang w:eastAsia="zh-CN"/>
        </w:rPr>
        <w:t>5</w:t>
      </w:r>
      <w:r w:rsidRPr="00C258FD">
        <w:rPr>
          <w:rFonts w:eastAsia="SimSun" w:hint="eastAsia"/>
          <w:vertAlign w:val="superscript"/>
          <w:lang w:eastAsia="zh-CN"/>
        </w:rPr>
        <w:t>,</w:t>
      </w:r>
      <w:r>
        <w:rPr>
          <w:rFonts w:eastAsia="SimSun" w:hint="eastAsia"/>
          <w:vertAlign w:val="superscript"/>
          <w:lang w:eastAsia="zh-CN"/>
        </w:rPr>
        <w:t>6</w:t>
      </w:r>
      <w:r w:rsidRPr="00E4540F">
        <w:t xml:space="preserve">, </w:t>
      </w:r>
      <w:proofErr w:type="spellStart"/>
      <w:r w:rsidRPr="00E4540F">
        <w:t>Qicheng</w:t>
      </w:r>
      <w:proofErr w:type="spellEnd"/>
      <w:r>
        <w:rPr>
          <w:rFonts w:eastAsia="SimSun" w:hint="eastAsia"/>
          <w:lang w:eastAsia="zh-CN"/>
        </w:rPr>
        <w:t xml:space="preserve"> </w:t>
      </w:r>
      <w:r w:rsidRPr="00E4540F">
        <w:t>Meng</w:t>
      </w:r>
      <w:r>
        <w:rPr>
          <w:rFonts w:eastAsia="SimSun" w:hint="eastAsia"/>
          <w:vertAlign w:val="superscript"/>
          <w:lang w:eastAsia="zh-CN"/>
        </w:rPr>
        <w:t>5</w:t>
      </w:r>
      <w:r w:rsidRPr="00C258FD">
        <w:rPr>
          <w:rFonts w:eastAsia="SimSun" w:hint="eastAsia"/>
          <w:vertAlign w:val="superscript"/>
          <w:lang w:eastAsia="zh-CN"/>
        </w:rPr>
        <w:t>,</w:t>
      </w:r>
      <w:r>
        <w:rPr>
          <w:rFonts w:eastAsia="SimSun" w:hint="eastAsia"/>
          <w:vertAlign w:val="superscript"/>
          <w:lang w:eastAsia="zh-CN"/>
        </w:rPr>
        <w:t>6</w:t>
      </w:r>
      <w:r w:rsidRPr="00E4540F">
        <w:t>, Corinna Schrum</w:t>
      </w:r>
      <w:r w:rsidRPr="00C258FD">
        <w:rPr>
          <w:rFonts w:eastAsia="SimSun" w:hint="eastAsia"/>
          <w:vertAlign w:val="superscript"/>
          <w:lang w:eastAsia="zh-CN"/>
        </w:rPr>
        <w:t>1,2</w:t>
      </w:r>
      <w:r w:rsidRPr="00E4540F">
        <w:t xml:space="preserve"> &amp; Wenyan Zhang</w:t>
      </w:r>
      <w:r w:rsidRPr="00B279C4">
        <w:rPr>
          <w:rFonts w:eastAsia="SimSun" w:hint="eastAsia"/>
          <w:vertAlign w:val="superscript"/>
          <w:lang w:eastAsia="zh-CN"/>
        </w:rPr>
        <w:t>1</w:t>
      </w:r>
      <w:r w:rsidRPr="00364A72">
        <w:rPr>
          <w:rFonts w:eastAsia="SimSun" w:hint="eastAsia"/>
          <w:b w:val="0"/>
          <w:bCs/>
          <w:lang w:eastAsia="zh-CN"/>
        </w:rPr>
        <w:t>*</w:t>
      </w:r>
    </w:p>
    <w:p w14:paraId="4355DFBE" w14:textId="77777777" w:rsidR="002E7FEE" w:rsidRDefault="002E7FEE" w:rsidP="002E7FEE">
      <w:pPr>
        <w:pStyle w:val="Affiliation"/>
        <w:spacing w:line="360" w:lineRule="auto"/>
        <w:jc w:val="both"/>
        <w:rPr>
          <w:rFonts w:eastAsia="SimSun"/>
          <w:lang w:eastAsia="zh-CN"/>
        </w:rPr>
      </w:pPr>
      <w:r>
        <w:rPr>
          <w:rFonts w:eastAsia="SimSun" w:hint="eastAsia"/>
          <w:vertAlign w:val="superscript"/>
          <w:lang w:eastAsia="zh-CN"/>
        </w:rPr>
        <w:t>1</w:t>
      </w:r>
      <w:r w:rsidRPr="00176E56">
        <w:t xml:space="preserve">Institute of Coastal Systems – </w:t>
      </w:r>
      <w:r>
        <w:t>A</w:t>
      </w:r>
      <w:r w:rsidRPr="00176E56">
        <w:t xml:space="preserve">nalysis and </w:t>
      </w:r>
      <w:r>
        <w:t>M</w:t>
      </w:r>
      <w:r w:rsidRPr="00176E56">
        <w:t xml:space="preserve">odeling, Helmholtz-Zentrum Hereon, </w:t>
      </w:r>
      <w:proofErr w:type="spellStart"/>
      <w:r w:rsidRPr="00176E56">
        <w:t>Geesthacht</w:t>
      </w:r>
      <w:proofErr w:type="spellEnd"/>
      <w:r w:rsidRPr="00176E56">
        <w:t>, Germany</w:t>
      </w:r>
      <w:r>
        <w:t>.</w:t>
      </w:r>
    </w:p>
    <w:p w14:paraId="50755DBB" w14:textId="77777777" w:rsidR="002E7FEE" w:rsidRDefault="002E7FEE" w:rsidP="002E7FEE">
      <w:pPr>
        <w:pStyle w:val="Affiliation"/>
        <w:spacing w:line="360" w:lineRule="auto"/>
        <w:jc w:val="both"/>
        <w:rPr>
          <w:rFonts w:eastAsia="SimSun"/>
          <w:lang w:eastAsia="zh-CN"/>
        </w:rPr>
      </w:pPr>
      <w:r w:rsidRPr="00370536">
        <w:rPr>
          <w:rFonts w:eastAsia="SimSun" w:hint="eastAsia"/>
          <w:vertAlign w:val="superscript"/>
          <w:lang w:eastAsia="zh-CN"/>
        </w:rPr>
        <w:t>2</w:t>
      </w:r>
      <w:r w:rsidRPr="0008186B">
        <w:rPr>
          <w:rFonts w:eastAsia="SimSun"/>
          <w:lang w:eastAsia="zh-CN"/>
        </w:rPr>
        <w:t>Institute of Oceanography, Center for Earth System Research and</w:t>
      </w:r>
      <w:r w:rsidRPr="0008186B">
        <w:rPr>
          <w:rFonts w:ascii="DejaVuSerif" w:eastAsia="SimSun" w:hAnsi="DejaVuSerif" w:cs="DejaVuSerif"/>
        </w:rPr>
        <w:t xml:space="preserve"> </w:t>
      </w:r>
      <w:r w:rsidRPr="0008186B">
        <w:rPr>
          <w:rFonts w:eastAsia="SimSun"/>
          <w:lang w:eastAsia="zh-CN"/>
        </w:rPr>
        <w:t>Sustainability, University of Hamburg, Hamburg, Germany</w:t>
      </w:r>
      <w:r>
        <w:rPr>
          <w:rFonts w:eastAsia="SimSun" w:hint="eastAsia"/>
          <w:lang w:eastAsia="zh-CN"/>
        </w:rPr>
        <w:t>.</w:t>
      </w:r>
    </w:p>
    <w:p w14:paraId="4199A361" w14:textId="77777777" w:rsidR="002E7FEE" w:rsidRDefault="002E7FEE" w:rsidP="002E7FEE">
      <w:pPr>
        <w:pStyle w:val="Affiliation"/>
        <w:spacing w:line="360" w:lineRule="auto"/>
        <w:jc w:val="both"/>
        <w:rPr>
          <w:rFonts w:eastAsia="SimSun"/>
          <w:lang w:eastAsia="zh-CN"/>
        </w:rPr>
      </w:pPr>
      <w:r>
        <w:rPr>
          <w:rFonts w:eastAsia="SimSun" w:hint="eastAsia"/>
          <w:vertAlign w:val="superscript"/>
          <w:lang w:eastAsia="zh-CN"/>
        </w:rPr>
        <w:t>3</w:t>
      </w:r>
      <w:r w:rsidRPr="00CE4A65">
        <w:rPr>
          <w:rFonts w:eastAsia="SimSun"/>
          <w:lang w:eastAsia="zh-CN"/>
        </w:rPr>
        <w:t>Department of Climate Variability</w:t>
      </w:r>
      <w:r w:rsidRPr="00F56B0A">
        <w:rPr>
          <w:rFonts w:eastAsia="SimSun"/>
          <w:lang w:eastAsia="zh-CN"/>
        </w:rPr>
        <w:t>, Max Planck Institute for Meteorology, Hamburg, Germany</w:t>
      </w:r>
      <w:r>
        <w:rPr>
          <w:rFonts w:eastAsia="SimSun" w:hint="eastAsia"/>
          <w:lang w:eastAsia="zh-CN"/>
        </w:rPr>
        <w:t>.</w:t>
      </w:r>
    </w:p>
    <w:p w14:paraId="3E1D8EEA" w14:textId="77777777" w:rsidR="002E7FEE" w:rsidRDefault="002E7FEE" w:rsidP="002E7FEE">
      <w:pPr>
        <w:pStyle w:val="Affiliation"/>
        <w:spacing w:line="360" w:lineRule="auto"/>
        <w:jc w:val="both"/>
        <w:rPr>
          <w:rFonts w:eastAsia="SimSun"/>
          <w:lang w:eastAsia="zh-CN"/>
        </w:rPr>
      </w:pPr>
      <w:r>
        <w:rPr>
          <w:rFonts w:eastAsia="SimSun" w:hint="eastAsia"/>
          <w:vertAlign w:val="superscript"/>
          <w:lang w:eastAsia="zh-CN"/>
        </w:rPr>
        <w:t>4</w:t>
      </w:r>
      <w:r w:rsidRPr="004E0091">
        <w:rPr>
          <w:rFonts w:eastAsia="SimSun"/>
          <w:lang w:eastAsia="zh-CN"/>
        </w:rPr>
        <w:t xml:space="preserve">Department of Coastal Productivity, Institute of Carbon Cycles, Helmholtz-Zentrum Hereon, </w:t>
      </w:r>
      <w:proofErr w:type="spellStart"/>
      <w:r w:rsidRPr="004E0091">
        <w:rPr>
          <w:rFonts w:eastAsia="SimSun"/>
          <w:lang w:eastAsia="zh-CN"/>
        </w:rPr>
        <w:t>Geesthacht</w:t>
      </w:r>
      <w:proofErr w:type="spellEnd"/>
      <w:r w:rsidRPr="004E0091">
        <w:rPr>
          <w:rFonts w:eastAsia="SimSun"/>
          <w:lang w:eastAsia="zh-CN"/>
        </w:rPr>
        <w:t>, Germany</w:t>
      </w:r>
      <w:r>
        <w:rPr>
          <w:rFonts w:eastAsia="SimSun" w:hint="eastAsia"/>
          <w:lang w:eastAsia="zh-CN"/>
        </w:rPr>
        <w:t>.</w:t>
      </w:r>
    </w:p>
    <w:p w14:paraId="0F007636" w14:textId="77777777" w:rsidR="002E7FEE" w:rsidRDefault="002E7FEE" w:rsidP="002E7FEE">
      <w:pPr>
        <w:pStyle w:val="Affiliation"/>
        <w:spacing w:line="360" w:lineRule="auto"/>
        <w:jc w:val="both"/>
      </w:pPr>
      <w:r>
        <w:rPr>
          <w:rFonts w:eastAsia="SimSun" w:hint="eastAsia"/>
          <w:vertAlign w:val="superscript"/>
          <w:lang w:eastAsia="zh-CN"/>
        </w:rPr>
        <w:t>5</w:t>
      </w:r>
      <w:r w:rsidRPr="00580EBC">
        <w:t>State Key Laboratory of Satellite Ocean Environment Dynamics, Second Institute of Oceanography, Ministry of Natural Resources, Hangzhou, China</w:t>
      </w:r>
      <w:r>
        <w:t>.</w:t>
      </w:r>
    </w:p>
    <w:p w14:paraId="1FC3A8DF" w14:textId="77777777" w:rsidR="002E7FEE" w:rsidRDefault="002E7FEE" w:rsidP="002E7FEE">
      <w:pPr>
        <w:pStyle w:val="Affiliation"/>
        <w:spacing w:line="360" w:lineRule="auto"/>
        <w:jc w:val="both"/>
      </w:pPr>
      <w:r>
        <w:rPr>
          <w:rFonts w:eastAsia="SimSun" w:hint="eastAsia"/>
          <w:vertAlign w:val="superscript"/>
          <w:lang w:eastAsia="zh-CN"/>
        </w:rPr>
        <w:t>6</w:t>
      </w:r>
      <w:r w:rsidRPr="001C618C">
        <w:t xml:space="preserve">Observation and Research Station of Yangtze River Delta Marine Ecosystems, Ministry of Natural Resources, </w:t>
      </w:r>
      <w:r>
        <w:t xml:space="preserve">Zhoushan, </w:t>
      </w:r>
      <w:r w:rsidRPr="001C618C">
        <w:t>China</w:t>
      </w:r>
      <w:r>
        <w:t>.</w:t>
      </w:r>
    </w:p>
    <w:p w14:paraId="34B6E232" w14:textId="77777777" w:rsidR="00F51238" w:rsidRPr="0017704E" w:rsidRDefault="00F51238" w:rsidP="00E876ED">
      <w:pPr>
        <w:pStyle w:val="Affiliation"/>
        <w:spacing w:line="360" w:lineRule="auto"/>
        <w:rPr>
          <w:rFonts w:eastAsia="SimSun"/>
          <w:lang w:eastAsia="zh-CN"/>
        </w:rPr>
      </w:pPr>
    </w:p>
    <w:p w14:paraId="252994AC" w14:textId="77777777" w:rsidR="00AE5558" w:rsidRDefault="00B34C08" w:rsidP="00333E30">
      <w:pPr>
        <w:pStyle w:val="Affiliation"/>
        <w:spacing w:line="360" w:lineRule="auto"/>
        <w:rPr>
          <w:rFonts w:eastAsia="SimSun"/>
          <w:lang w:eastAsia="zh-CN"/>
        </w:rPr>
        <w:sectPr w:rsidR="00AE5558" w:rsidSect="00F51238">
          <w:headerReference w:type="default" r:id="rId8"/>
          <w:footerReference w:type="default" r:id="rId9"/>
          <w:headerReference w:type="first" r:id="rId10"/>
          <w:type w:val="continuous"/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  <w:r>
        <w:rPr>
          <w:rFonts w:eastAsia="SimSun" w:hint="eastAsia"/>
          <w:lang w:eastAsia="zh-CN"/>
        </w:rPr>
        <w:t>*</w:t>
      </w:r>
      <w:r w:rsidR="00F51238">
        <w:t xml:space="preserve">Corresponding author: </w:t>
      </w:r>
      <w:r w:rsidR="00F51238">
        <w:rPr>
          <w:rFonts w:eastAsia="SimSun" w:hint="eastAsia"/>
          <w:lang w:eastAsia="zh-CN"/>
        </w:rPr>
        <w:t>Wenyan Zhang (</w:t>
      </w:r>
      <w:hyperlink r:id="rId11" w:history="1">
        <w:r w:rsidR="00F51238" w:rsidRPr="002F7B14">
          <w:rPr>
            <w:rStyle w:val="Hyperlink"/>
            <w:rFonts w:eastAsia="SimSun" w:hint="eastAsia"/>
            <w:lang w:eastAsia="zh-CN"/>
          </w:rPr>
          <w:t>w</w:t>
        </w:r>
        <w:r w:rsidR="00F51238" w:rsidRPr="002F7B14">
          <w:rPr>
            <w:rStyle w:val="Hyperlink"/>
            <w:rFonts w:eastAsia="SimSun"/>
            <w:lang w:eastAsia="zh-CN"/>
          </w:rPr>
          <w:t>enyan</w:t>
        </w:r>
        <w:r w:rsidR="00F51238" w:rsidRPr="002F7B14">
          <w:rPr>
            <w:rStyle w:val="Hyperlink"/>
            <w:rFonts w:eastAsia="SimSun" w:hint="eastAsia"/>
            <w:lang w:eastAsia="zh-CN"/>
          </w:rPr>
          <w:t>.zhang@hereon.de</w:t>
        </w:r>
      </w:hyperlink>
      <w:r w:rsidR="00F51238">
        <w:rPr>
          <w:rFonts w:eastAsia="SimSun" w:hint="eastAsia"/>
          <w:lang w:eastAsia="zh-CN"/>
        </w:rPr>
        <w:t>)</w:t>
      </w:r>
      <w:bookmarkStart w:id="4" w:name="OLE_LINK6"/>
      <w:bookmarkEnd w:id="2"/>
    </w:p>
    <w:bookmarkEnd w:id="1"/>
    <w:bookmarkEnd w:id="4"/>
    <w:p w14:paraId="0CAEB535" w14:textId="18118D41" w:rsidR="00A615A0" w:rsidRPr="00180690" w:rsidRDefault="00CD631E" w:rsidP="00A47437">
      <w:pPr>
        <w:pStyle w:val="Text"/>
        <w:spacing w:line="360" w:lineRule="auto"/>
        <w:ind w:firstLine="0"/>
        <w:jc w:val="center"/>
        <w:rPr>
          <w:rFonts w:eastAsia="SimSun"/>
          <w:b/>
          <w:bCs/>
          <w:iCs/>
          <w:color w:val="2E3033"/>
          <w:kern w:val="2"/>
          <w:lang w:eastAsia="zh-CN"/>
        </w:rPr>
      </w:pPr>
      <w:r>
        <w:rPr>
          <w:rFonts w:eastAsia="SimSun"/>
          <w:b/>
          <w:bCs/>
          <w:iCs/>
          <w:noProof/>
          <w:color w:val="2E3033"/>
          <w:kern w:val="2"/>
          <w:lang w:eastAsia="zh-CN"/>
        </w:rPr>
        <w:lastRenderedPageBreak/>
        <w:drawing>
          <wp:inline distT="0" distB="0" distL="0" distR="0" wp14:anchorId="7464A73D" wp14:editId="0CDB8F38">
            <wp:extent cx="5943600" cy="5519420"/>
            <wp:effectExtent l="0" t="0" r="0" b="5080"/>
            <wp:docPr id="2007995825" name="Picture 1" descr="A map of the world with different contine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7995825" name="Picture 1" descr="A map of the world with different continents&#10;&#10;AI-generated content may be incorrect.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19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3DDC9" w14:textId="26B99F9C" w:rsidR="00D359F6" w:rsidRDefault="00813E6F" w:rsidP="000703CB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  <w:sectPr w:rsidR="00D359F6" w:rsidSect="00F13DD9">
          <w:headerReference w:type="default" r:id="rId13"/>
          <w:footerReference w:type="default" r:id="rId14"/>
          <w:headerReference w:type="first" r:id="rId15"/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="004400D7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1 | </w:t>
      </w:r>
      <w:r w:rsidR="004400D7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>S</w:t>
      </w:r>
      <w:r w:rsidR="004400D7" w:rsidRPr="004400D7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 xml:space="preserve">egmentation of </w:t>
      </w:r>
      <w:r w:rsidR="00027969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 xml:space="preserve">the </w:t>
      </w:r>
      <w:r w:rsidR="004400D7" w:rsidRPr="004400D7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>coastal ocean.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 xml:space="preserve"> </w:t>
      </w:r>
      <w:r w:rsidR="0066345D" w:rsidRPr="0066345D">
        <w:rPr>
          <w:rFonts w:eastAsia="SimSun"/>
          <w:iCs/>
          <w:color w:val="2E3033"/>
          <w:kern w:val="2"/>
          <w:lang w:val="en-GB" w:eastAsia="zh-CN"/>
        </w:rPr>
        <w:t>Global continental shel</w:t>
      </w:r>
      <w:r w:rsidR="0066345D">
        <w:rPr>
          <w:rFonts w:eastAsia="SimSun" w:hint="eastAsia"/>
          <w:iCs/>
          <w:color w:val="2E3033"/>
          <w:kern w:val="2"/>
          <w:lang w:val="en-GB" w:eastAsia="zh-CN"/>
        </w:rPr>
        <w:t>f seas</w:t>
      </w:r>
      <w:r w:rsidR="0066345D" w:rsidRPr="0066345D">
        <w:rPr>
          <w:rFonts w:eastAsia="SimSun"/>
          <w:iCs/>
          <w:color w:val="2E3033"/>
          <w:kern w:val="2"/>
          <w:lang w:val="en-GB" w:eastAsia="zh-CN"/>
        </w:rPr>
        <w:t xml:space="preserve"> divided into 45 MARCATS regions</w:t>
      </w:r>
      <w:r w:rsidR="0066345D" w:rsidRPr="004400D7">
        <w:rPr>
          <w:rFonts w:eastAsia="SimSun"/>
          <w:iCs/>
          <w:color w:val="2E3033"/>
          <w:kern w:val="2"/>
          <w:lang w:val="en-GB" w:eastAsia="zh-CN"/>
        </w:rPr>
        <w:fldChar w:fldCharType="begin"/>
      </w:r>
      <w:r w:rsidR="00654A67">
        <w:rPr>
          <w:rFonts w:eastAsia="SimSun"/>
          <w:iCs/>
          <w:color w:val="2E3033"/>
          <w:kern w:val="2"/>
          <w:lang w:val="en-GB" w:eastAsia="zh-CN"/>
        </w:rPr>
        <w:instrText xml:space="preserve"> ADDIN EN.CITE &lt;EndNote&gt;&lt;Cite&gt;&lt;Author&gt;Laruelle&lt;/Author&gt;&lt;Year&gt;2013&lt;/Year&gt;&lt;RecNum&gt;409&lt;/RecNum&gt;&lt;DisplayText&gt;&lt;style face="superscript"&gt;1&lt;/style&gt;&lt;/DisplayText&gt;&lt;record&gt;&lt;rec-number&gt;409&lt;/rec-number&gt;&lt;foreign-keys&gt;&lt;key app="EN" db-id="e5tsww2rarzzpoez9fmvpv03drp5xfwfpt90" timestamp="1729860460"&gt;409&lt;/key&gt;&lt;key app="ENWeb" db-id=""&gt;0&lt;/key&gt;&lt;/foreign-keys&gt;&lt;ref-type name="Journal Article"&gt;17&lt;/ref-type&gt;&lt;contributors&gt;&lt;authors&gt;&lt;author&gt;Laruelle, G. G.&lt;/author&gt;&lt;author&gt;Dürr, H. H.&lt;/author&gt;&lt;author&gt;Lauerwald, R.&lt;/author&gt;&lt;author&gt;Hartmann, J.&lt;/author&gt;&lt;author&gt;Slomp, C. P.&lt;/author&gt;&lt;author&gt;Goossens, N.&lt;/author&gt;&lt;author&gt;Regnier, P. A. G.&lt;/author&gt;&lt;/authors&gt;&lt;/contributors&gt;&lt;titles&gt;&lt;title&gt;Global multi-scale segmentation of continental and coastal waters from the watersheds to the continental margins&lt;/title&gt;&lt;secondary-title&gt;Hydrology and Earth System Sciences&lt;/secondary-title&gt;&lt;/titles&gt;&lt;periodical&gt;&lt;full-title&gt;Hydrology and Earth System Sciences  &lt;/full-title&gt;&lt;abbr-1&gt; Hydrol. Earth Syst. Sc.&lt;/abbr-1&gt;&lt;/periodical&gt;&lt;pages&gt;2029–2051&lt;/pages&gt;&lt;volume&gt;17&lt;/volume&gt;&lt;number&gt;5&lt;/number&gt;&lt;section&gt;2029&lt;/section&gt;&lt;dates&gt;&lt;year&gt;2013&lt;/year&gt;&lt;/dates&gt;&lt;isbn&gt;1607-7938&lt;/isbn&gt;&lt;urls&gt;&lt;/urls&gt;&lt;electronic-resource-num&gt;10.5194/hess-17-2029-2013&lt;/electronic-resource-num&gt;&lt;/record&gt;&lt;/Cite&gt;&lt;/EndNote&gt;</w:instrText>
      </w:r>
      <w:r w:rsidR="0066345D" w:rsidRPr="004400D7">
        <w:rPr>
          <w:rFonts w:eastAsia="SimSun"/>
          <w:iCs/>
          <w:color w:val="2E3033"/>
          <w:kern w:val="2"/>
          <w:lang w:val="en-GB" w:eastAsia="zh-CN"/>
        </w:rPr>
        <w:fldChar w:fldCharType="separate"/>
      </w:r>
      <w:r w:rsidR="00654A67" w:rsidRPr="00654A67">
        <w:rPr>
          <w:rFonts w:eastAsia="SimSun"/>
          <w:iCs/>
          <w:noProof/>
          <w:color w:val="2E3033"/>
          <w:kern w:val="2"/>
          <w:vertAlign w:val="superscript"/>
          <w:lang w:val="en-GB" w:eastAsia="zh-CN"/>
        </w:rPr>
        <w:t>1</w:t>
      </w:r>
      <w:r w:rsidR="0066345D" w:rsidRPr="004400D7">
        <w:rPr>
          <w:rFonts w:eastAsia="SimSun"/>
          <w:iCs/>
          <w:color w:val="2E3033"/>
          <w:kern w:val="2"/>
          <w:lang w:val="en-GB" w:eastAsia="zh-CN"/>
        </w:rPr>
        <w:fldChar w:fldCharType="end"/>
      </w:r>
      <w:r w:rsidR="0066345D" w:rsidRPr="0066345D">
        <w:rPr>
          <w:rFonts w:eastAsia="SimSun"/>
          <w:iCs/>
          <w:color w:val="2E3033"/>
          <w:kern w:val="2"/>
          <w:lang w:val="en-GB" w:eastAsia="zh-CN"/>
        </w:rPr>
        <w:t>, grouped into seven categories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: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e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astern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b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oundary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c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urrents (EBC),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w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estern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b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oundary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c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urrents (WBC),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I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ndian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m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argins,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s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ubpolar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m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argins,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p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olar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m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argins,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m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arginal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s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>eas, and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 xml:space="preserve"> t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 xml:space="preserve">ropical </w:t>
      </w:r>
      <w:r w:rsidR="004400D7" w:rsidRPr="004400D7">
        <w:rPr>
          <w:rFonts w:eastAsia="SimSun" w:hint="eastAsia"/>
          <w:iCs/>
          <w:color w:val="2E3033"/>
          <w:kern w:val="2"/>
          <w:lang w:val="en-GB" w:eastAsia="zh-CN"/>
        </w:rPr>
        <w:t>m</w:t>
      </w:r>
      <w:r w:rsidR="004400D7" w:rsidRPr="004400D7">
        <w:rPr>
          <w:rFonts w:eastAsia="SimSun"/>
          <w:iCs/>
          <w:color w:val="2E3033"/>
          <w:kern w:val="2"/>
          <w:lang w:val="en-GB" w:eastAsia="zh-CN"/>
        </w:rPr>
        <w:t>argins.</w:t>
      </w:r>
      <w:r w:rsidR="0080071A" w:rsidRPr="0080071A">
        <w:t xml:space="preserve"> </w:t>
      </w:r>
      <w:r w:rsidR="0080071A">
        <w:rPr>
          <w:rFonts w:eastAsia="SimSun"/>
          <w:iCs/>
          <w:color w:val="2E3033"/>
          <w:kern w:val="2"/>
          <w:lang w:val="en-GB" w:eastAsia="zh-CN"/>
        </w:rPr>
        <w:t>T</w:t>
      </w:r>
      <w:r w:rsidR="0080071A">
        <w:rPr>
          <w:rFonts w:eastAsia="SimSun" w:hint="eastAsia"/>
          <w:iCs/>
          <w:color w:val="2E3033"/>
          <w:kern w:val="2"/>
          <w:lang w:val="en-GB" w:eastAsia="zh-CN"/>
        </w:rPr>
        <w:t>h</w:t>
      </w:r>
      <w:r w:rsidR="00A45890">
        <w:rPr>
          <w:rFonts w:eastAsia="SimSun" w:hint="eastAsia"/>
          <w:iCs/>
          <w:color w:val="2E3033"/>
          <w:kern w:val="2"/>
          <w:lang w:val="en-GB" w:eastAsia="zh-CN"/>
        </w:rPr>
        <w:t>e</w:t>
      </w:r>
      <w:r w:rsidR="0080071A">
        <w:rPr>
          <w:rFonts w:eastAsia="SimSun" w:hint="eastAsia"/>
          <w:iCs/>
          <w:color w:val="2E3033"/>
          <w:kern w:val="2"/>
          <w:lang w:val="en-GB" w:eastAsia="zh-CN"/>
        </w:rPr>
        <w:t xml:space="preserve"> figure is </w:t>
      </w:r>
      <w:r w:rsidR="0026199E">
        <w:rPr>
          <w:rFonts w:eastAsia="SimSun" w:hint="eastAsia"/>
          <w:iCs/>
          <w:color w:val="2E3033"/>
          <w:kern w:val="2"/>
          <w:lang w:val="en-GB" w:eastAsia="zh-CN"/>
        </w:rPr>
        <w:t>adopted</w:t>
      </w:r>
      <w:r w:rsidR="0080071A" w:rsidRPr="0080071A">
        <w:rPr>
          <w:rFonts w:eastAsia="SimSun"/>
          <w:iCs/>
          <w:color w:val="2E3033"/>
          <w:kern w:val="2"/>
          <w:lang w:val="en-GB" w:eastAsia="zh-CN"/>
        </w:rPr>
        <w:t xml:space="preserve"> from </w:t>
      </w:r>
      <w:r w:rsidR="00F117C7">
        <w:rPr>
          <w:rFonts w:eastAsia="SimSun"/>
          <w:iCs/>
          <w:color w:val="2E3033"/>
          <w:kern w:val="2"/>
          <w:lang w:val="en-GB" w:eastAsia="zh-CN"/>
        </w:rPr>
        <w:fldChar w:fldCharType="begin"/>
      </w:r>
      <w:r w:rsidR="00F117C7">
        <w:rPr>
          <w:rFonts w:eastAsia="SimSun"/>
          <w:iCs/>
          <w:color w:val="2E3033"/>
          <w:kern w:val="2"/>
          <w:lang w:val="en-GB" w:eastAsia="zh-CN"/>
        </w:rPr>
        <w:instrText xml:space="preserve"> ADDIN EN.CITE &lt;EndNote&gt;&lt;Cite AuthorYear="1"&gt;&lt;Author&gt;Roobaert&lt;/Author&gt;&lt;Year&gt;2019&lt;/Year&gt;&lt;RecNum&gt;289&lt;/RecNum&gt;&lt;DisplayText&gt;Roobaert et al.&lt;style face="superscript"&gt;2&lt;/style&gt;&lt;/DisplayText&gt;&lt;record&gt;&lt;rec-number&gt;289&lt;/rec-number&gt;&lt;foreign-keys&gt;&lt;key app="EN" db-id="e5tsww2rarzzpoez9fmvpv03drp5xfwfpt90" timestamp="1721920012"&gt;289&lt;/key&gt;&lt;key app="ENWeb" db-id=""&gt;0&lt;/key&gt;&lt;/foreign-keys&gt;&lt;ref-type name="Journal Article"&gt;17&lt;/ref-type&gt;&lt;contributors&gt;&lt;authors&gt;&lt;author&gt;Roobaert, Alizée&lt;/author&gt;&lt;author&gt;Laruelle, Goulven G.&lt;/author&gt;&lt;author&gt;Landschützer, Peter&lt;/author&gt;&lt;author&gt;Gruber, Nicolas&lt;/author&gt;&lt;author&gt;Chou, Lei&lt;/author&gt;&lt;author&gt;Regnier, Pierre&lt;/author&gt;&lt;/authors&gt;&lt;/contributors&gt;&lt;titles&gt;&lt;title&gt;&lt;style face="normal" font="default" size="100%"&gt;The spatiotemporal dynamics of the sources and sinks of CO&lt;/style&gt;&lt;style face="subscript" font="default" size="100%"&gt;2&lt;/style&gt;&lt;style face="normal" font="default" size="100%"&gt; in the global coastal ocean&lt;/style&gt;&lt;/title&gt;&lt;secondary-title&gt;Global Biogeochemical Cycles&lt;/secondary-title&gt;&lt;/titles&gt;&lt;periodical&gt;&lt;full-title&gt;Global Biogeochemical Cycles  &lt;/full-title&gt;&lt;abbr-1&gt; Glob. Biogeochem. Cycles&lt;/abbr-1&gt;&lt;/periodical&gt;&lt;pages&gt;1693–1714&lt;/pages&gt;&lt;volume&gt;33&lt;/volume&gt;&lt;number&gt;12&lt;/number&gt;&lt;section&gt;1693&lt;/section&gt;&lt;dates&gt;&lt;year&gt;2019&lt;/year&gt;&lt;/dates&gt;&lt;isbn&gt;0886-6236&amp;#xD;1944-9224&lt;/isbn&gt;&lt;urls&gt;&lt;/urls&gt;&lt;electronic-resource-num&gt;10.1029/2019gb006239&lt;/electronic-resource-num&gt;&lt;/record&gt;&lt;/Cite&gt;&lt;/EndNote&gt;</w:instrText>
      </w:r>
      <w:r w:rsidR="00F117C7">
        <w:rPr>
          <w:rFonts w:eastAsia="SimSun"/>
          <w:iCs/>
          <w:color w:val="2E3033"/>
          <w:kern w:val="2"/>
          <w:lang w:val="en-GB" w:eastAsia="zh-CN"/>
        </w:rPr>
        <w:fldChar w:fldCharType="separate"/>
      </w:r>
      <w:r w:rsidR="00F117C7">
        <w:rPr>
          <w:rFonts w:eastAsia="SimSun"/>
          <w:iCs/>
          <w:noProof/>
          <w:color w:val="2E3033"/>
          <w:kern w:val="2"/>
          <w:lang w:val="en-GB" w:eastAsia="zh-CN"/>
        </w:rPr>
        <w:t>Roobaert et al.</w:t>
      </w:r>
      <w:r w:rsidR="00F117C7" w:rsidRPr="00F117C7">
        <w:rPr>
          <w:rFonts w:eastAsia="SimSun"/>
          <w:iCs/>
          <w:noProof/>
          <w:color w:val="2E3033"/>
          <w:kern w:val="2"/>
          <w:vertAlign w:val="superscript"/>
          <w:lang w:val="en-GB" w:eastAsia="zh-CN"/>
        </w:rPr>
        <w:t>2</w:t>
      </w:r>
      <w:r w:rsidR="00F117C7">
        <w:rPr>
          <w:rFonts w:eastAsia="SimSun"/>
          <w:iCs/>
          <w:color w:val="2E3033"/>
          <w:kern w:val="2"/>
          <w:lang w:val="en-GB" w:eastAsia="zh-CN"/>
        </w:rPr>
        <w:fldChar w:fldCharType="end"/>
      </w:r>
      <w:r w:rsidR="00F117C7">
        <w:rPr>
          <w:rFonts w:eastAsia="SimSun" w:hint="eastAsia"/>
          <w:iCs/>
          <w:color w:val="2E3033"/>
          <w:kern w:val="2"/>
          <w:lang w:val="en-GB" w:eastAsia="zh-CN"/>
        </w:rPr>
        <w:t xml:space="preserve">, </w:t>
      </w:r>
      <w:r w:rsidR="00F117C7" w:rsidRPr="00F117C7">
        <w:rPr>
          <w:rFonts w:eastAsia="SimSun"/>
          <w:iCs/>
          <w:color w:val="2E3033"/>
          <w:kern w:val="2"/>
          <w:lang w:val="en-GB" w:eastAsia="zh-CN"/>
        </w:rPr>
        <w:t>with major rivers added</w:t>
      </w:r>
      <w:r w:rsidR="00A45890">
        <w:rPr>
          <w:rFonts w:eastAsia="SimSun" w:hint="eastAsia"/>
          <w:iCs/>
          <w:color w:val="2E3033"/>
          <w:kern w:val="2"/>
          <w:lang w:val="en-GB" w:eastAsia="zh-CN"/>
        </w:rPr>
        <w:t xml:space="preserve"> </w:t>
      </w:r>
      <w:r w:rsidR="00FC7ADC" w:rsidRPr="00FC7ADC">
        <w:rPr>
          <w:rFonts w:eastAsia="SimSun"/>
          <w:iCs/>
          <w:color w:val="2E3033"/>
          <w:kern w:val="2"/>
          <w:lang w:val="en-GB" w:eastAsia="zh-CN"/>
        </w:rPr>
        <w:t>for context</w:t>
      </w:r>
      <w:r w:rsidR="00FC7ADC">
        <w:rPr>
          <w:rFonts w:eastAsia="SimSun" w:hint="eastAsia"/>
          <w:iCs/>
          <w:color w:val="2E3033"/>
          <w:kern w:val="2"/>
          <w:lang w:val="en-GB" w:eastAsia="zh-CN"/>
        </w:rPr>
        <w:t>.</w:t>
      </w:r>
    </w:p>
    <w:p w14:paraId="74CB4B1F" w14:textId="05CE24B7" w:rsidR="007C5FDB" w:rsidRPr="004400D7" w:rsidRDefault="00F47F2F" w:rsidP="009279AA">
      <w:pPr>
        <w:pStyle w:val="Text"/>
        <w:spacing w:line="360" w:lineRule="auto"/>
        <w:ind w:firstLine="0"/>
        <w:jc w:val="center"/>
        <w:rPr>
          <w:rFonts w:eastAsia="SimSun"/>
          <w:iCs/>
          <w:color w:val="2E3033"/>
          <w:kern w:val="2"/>
          <w:lang w:val="en-GB" w:eastAsia="zh-CN"/>
        </w:rPr>
      </w:pPr>
      <w:r>
        <w:rPr>
          <w:rFonts w:eastAsia="SimSun"/>
          <w:iCs/>
          <w:noProof/>
          <w:color w:val="2E3033"/>
          <w:kern w:val="2"/>
          <w:lang w:val="en-GB" w:eastAsia="zh-CN"/>
        </w:rPr>
        <w:lastRenderedPageBreak/>
        <w:drawing>
          <wp:inline distT="0" distB="0" distL="0" distR="0" wp14:anchorId="50632113" wp14:editId="26300A67">
            <wp:extent cx="5764151" cy="4199860"/>
            <wp:effectExtent l="0" t="0" r="8255" b="0"/>
            <wp:docPr id="1271424784" name="Picture 2" descr="A map of the world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1424784" name="Picture 2" descr="A map of the world&#10;&#10;AI-generated content may be incorrect.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800897" cy="4226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E4AFB" w14:textId="7DF8E35E" w:rsidR="00D359F6" w:rsidRPr="004400D7" w:rsidRDefault="00371169" w:rsidP="00D359F6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</w:t>
      </w:r>
      <w:r w:rsidR="00D359F6">
        <w:rPr>
          <w:rFonts w:eastAsia="SimSun"/>
          <w:b/>
          <w:bCs/>
          <w:iCs/>
          <w:color w:val="2E3033"/>
          <w:kern w:val="2"/>
          <w:lang w:val="en-GB" w:eastAsia="zh-CN"/>
        </w:rPr>
        <w:t>2</w:t>
      </w:r>
      <w:r w:rsidR="00D359F6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| </w:t>
      </w:r>
      <w:r w:rsidR="000436C6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>C</w:t>
      </w:r>
      <w:r w:rsidR="000436C6" w:rsidRPr="000436C6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oastal </w:t>
      </w:r>
      <w:r w:rsidR="008332B4" w:rsidRPr="008332B4">
        <w:rPr>
          <w:rFonts w:eastAsia="SimSun" w:hint="eastAsia"/>
          <w:b/>
          <w:bCs/>
          <w:i/>
          <w:color w:val="2E3033"/>
          <w:kern w:val="2"/>
          <w:lang w:val="en-GB" w:eastAsia="zh-CN"/>
        </w:rPr>
        <w:t>F</w:t>
      </w:r>
      <w:r w:rsidR="000436C6" w:rsidRPr="000436C6">
        <w:rPr>
          <w:rFonts w:eastAsia="SimSun"/>
          <w:b/>
          <w:bCs/>
          <w:iCs/>
          <w:color w:val="2E3033"/>
          <w:kern w:val="2"/>
          <w:lang w:val="en-GB" w:eastAsia="zh-CN"/>
        </w:rPr>
        <w:t>CO</w:t>
      </w:r>
      <w:r w:rsidR="000436C6" w:rsidRPr="000436C6">
        <w:rPr>
          <w:rFonts w:eastAsia="SimSun"/>
          <w:b/>
          <w:bCs/>
          <w:iCs/>
          <w:color w:val="2E3033"/>
          <w:kern w:val="2"/>
          <w:vertAlign w:val="subscript"/>
          <w:lang w:val="en-GB" w:eastAsia="zh-CN"/>
        </w:rPr>
        <w:t>2</w:t>
      </w:r>
      <w:r w:rsidR="000436C6" w:rsidRPr="000436C6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responses to MHWs</w:t>
      </w:r>
      <w:r w:rsidR="000436C6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 xml:space="preserve"> simulated by </w:t>
      </w:r>
      <w:r w:rsidR="000436C6" w:rsidRPr="000436C6">
        <w:rPr>
          <w:rFonts w:eastAsia="SimSun"/>
          <w:b/>
          <w:bCs/>
          <w:iCs/>
          <w:color w:val="2E3033"/>
          <w:kern w:val="2"/>
          <w:lang w:val="en-GB" w:eastAsia="zh-CN"/>
        </w:rPr>
        <w:t>ICON-Coast.</w:t>
      </w:r>
      <w:r w:rsidR="000436C6" w:rsidRPr="000436C6">
        <w:t xml:space="preserve"> 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>Spatial distribution of averaged air</w:t>
      </w:r>
      <w:r w:rsidR="00E24D55" w:rsidRPr="00387836">
        <w:rPr>
          <w:rFonts w:eastAsia="SimSun"/>
          <w:iCs/>
          <w:color w:val="2E3033"/>
          <w:kern w:val="2"/>
          <w:lang w:val="en-GB" w:eastAsia="zh-CN"/>
        </w:rPr>
        <w:t>–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 xml:space="preserve">sea </w:t>
      </w:r>
      <w:r w:rsidR="008332B4" w:rsidRPr="00E24D55">
        <w:rPr>
          <w:rFonts w:eastAsia="SimSun" w:hint="eastAsia"/>
          <w:i/>
          <w:color w:val="2E3033"/>
          <w:kern w:val="2"/>
          <w:lang w:val="en-GB" w:eastAsia="zh-CN"/>
        </w:rPr>
        <w:t>F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>CO</w:t>
      </w:r>
      <w:r w:rsidR="000436C6" w:rsidRPr="000436C6">
        <w:rPr>
          <w:rFonts w:eastAsia="SimSun"/>
          <w:iCs/>
          <w:color w:val="2E3033"/>
          <w:kern w:val="2"/>
          <w:vertAlign w:val="subscript"/>
          <w:lang w:val="en-GB" w:eastAsia="zh-CN"/>
        </w:rPr>
        <w:t>2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 xml:space="preserve"> anomalies (mol C m</w:t>
      </w:r>
      <w:r w:rsidR="000436C6" w:rsidRPr="000436C6">
        <w:rPr>
          <w:rFonts w:eastAsia="SimSun"/>
          <w:iCs/>
          <w:color w:val="2E3033"/>
          <w:kern w:val="2"/>
          <w:vertAlign w:val="superscript"/>
          <w:lang w:val="en-GB" w:eastAsia="zh-CN"/>
        </w:rPr>
        <w:t>-2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 xml:space="preserve"> yr</w:t>
      </w:r>
      <w:r w:rsidR="000436C6" w:rsidRPr="000436C6">
        <w:rPr>
          <w:rFonts w:eastAsia="SimSun"/>
          <w:iCs/>
          <w:color w:val="2E3033"/>
          <w:kern w:val="2"/>
          <w:vertAlign w:val="superscript"/>
          <w:lang w:val="en-GB" w:eastAsia="zh-CN"/>
        </w:rPr>
        <w:t>-1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 xml:space="preserve">) across the </w:t>
      </w:r>
      <w:r w:rsidR="000436C6">
        <w:rPr>
          <w:rFonts w:eastAsia="SimSun" w:hint="eastAsia"/>
          <w:iCs/>
          <w:color w:val="2E3033"/>
          <w:kern w:val="2"/>
          <w:lang w:val="en-GB" w:eastAsia="zh-CN"/>
        </w:rPr>
        <w:t xml:space="preserve">global 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 xml:space="preserve">coastal </w:t>
      </w:r>
      <w:r w:rsidR="00E67E2F">
        <w:rPr>
          <w:rFonts w:eastAsia="SimSun" w:hint="eastAsia"/>
          <w:iCs/>
          <w:color w:val="2E3033"/>
          <w:kern w:val="2"/>
          <w:lang w:val="en-GB" w:eastAsia="zh-CN"/>
        </w:rPr>
        <w:t>regions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>, derived from</w:t>
      </w:r>
      <w:r w:rsidR="000436C6" w:rsidRPr="000436C6">
        <w:t xml:space="preserve"> </w:t>
      </w:r>
      <w:r w:rsidR="000436C6" w:rsidRPr="000436C6">
        <w:rPr>
          <w:rFonts w:eastAsia="SimSun"/>
          <w:iCs/>
          <w:color w:val="2E3033"/>
          <w:kern w:val="2"/>
          <w:lang w:val="en-GB" w:eastAsia="zh-CN"/>
        </w:rPr>
        <w:t>ICON-Coast</w:t>
      </w:r>
      <w:r w:rsidR="00E67E2F">
        <w:rPr>
          <w:rFonts w:eastAsia="SimSun" w:hint="eastAsia"/>
          <w:iCs/>
          <w:color w:val="2E3033"/>
          <w:kern w:val="2"/>
          <w:lang w:val="en-GB" w:eastAsia="zh-CN"/>
        </w:rPr>
        <w:t xml:space="preserve"> </w:t>
      </w:r>
      <w:r w:rsidR="00E67E2F" w:rsidRPr="00E67E2F">
        <w:rPr>
          <w:rFonts w:eastAsia="SimSun"/>
          <w:iCs/>
          <w:color w:val="2E3033"/>
          <w:kern w:val="2"/>
          <w:lang w:val="en-GB" w:eastAsia="zh-CN"/>
        </w:rPr>
        <w:t>simulations</w:t>
      </w:r>
      <w:r w:rsidR="000436C6">
        <w:rPr>
          <w:rFonts w:eastAsia="SimSun" w:hint="eastAsia"/>
          <w:iCs/>
          <w:color w:val="2E3033"/>
          <w:kern w:val="2"/>
          <w:lang w:val="en-GB" w:eastAsia="zh-CN"/>
        </w:rPr>
        <w:t>.</w:t>
      </w:r>
    </w:p>
    <w:p w14:paraId="7CB22885" w14:textId="77777777" w:rsidR="002B77C0" w:rsidRDefault="002B77C0" w:rsidP="002B77C0">
      <w:pPr>
        <w:pStyle w:val="Text"/>
        <w:spacing w:line="360" w:lineRule="auto"/>
        <w:ind w:firstLine="0"/>
        <w:jc w:val="both"/>
        <w:rPr>
          <w:rFonts w:eastAsia="SimSun"/>
          <w:b/>
          <w:bCs/>
          <w:iCs/>
          <w:color w:val="2E3033"/>
          <w:kern w:val="2"/>
          <w:lang w:val="en-GB" w:eastAsia="zh-CN"/>
        </w:rPr>
        <w:sectPr w:rsidR="002B77C0" w:rsidSect="00F13DD9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</w:p>
    <w:p w14:paraId="02198945" w14:textId="73D6DFEB" w:rsidR="002B77C0" w:rsidRDefault="001B275A" w:rsidP="002B77C0">
      <w:pPr>
        <w:pStyle w:val="Text"/>
        <w:spacing w:line="360" w:lineRule="auto"/>
        <w:ind w:firstLine="0"/>
        <w:jc w:val="center"/>
        <w:rPr>
          <w:rFonts w:eastAsia="SimSun"/>
          <w:b/>
          <w:bCs/>
          <w:iCs/>
          <w:color w:val="2E3033"/>
          <w:kern w:val="2"/>
          <w:lang w:val="en-GB" w:eastAsia="zh-CN"/>
        </w:rPr>
      </w:pPr>
      <w:r>
        <w:rPr>
          <w:rFonts w:eastAsia="SimSun"/>
          <w:b/>
          <w:bCs/>
          <w:iCs/>
          <w:noProof/>
          <w:color w:val="2E3033"/>
          <w:kern w:val="2"/>
          <w:lang w:val="en-GB" w:eastAsia="zh-CN"/>
        </w:rPr>
        <w:lastRenderedPageBreak/>
        <w:drawing>
          <wp:inline distT="0" distB="0" distL="0" distR="0" wp14:anchorId="15591E8E" wp14:editId="70F33E0D">
            <wp:extent cx="5486400" cy="6858000"/>
            <wp:effectExtent l="0" t="0" r="0" b="0"/>
            <wp:docPr id="11813847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1384767" name="Picture 1181384767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7775D5" w14:textId="3D53BE07" w:rsidR="00F36BF4" w:rsidRDefault="00A714F7" w:rsidP="001D1219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</w:t>
      </w:r>
      <w:r w:rsidR="007E0656">
        <w:rPr>
          <w:rFonts w:eastAsia="SimSun"/>
          <w:b/>
          <w:bCs/>
          <w:iCs/>
          <w:color w:val="2E3033"/>
          <w:kern w:val="2"/>
          <w:lang w:val="en-GB" w:eastAsia="zh-CN"/>
        </w:rPr>
        <w:t>3</w:t>
      </w:r>
      <w:r w:rsidR="002B77C0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| </w:t>
      </w:r>
      <w:r w:rsidR="00444AE2" w:rsidRPr="007E5724">
        <w:rPr>
          <w:rFonts w:eastAsia="SimSun"/>
          <w:b/>
          <w:bCs/>
          <w:lang w:val="en-GB" w:eastAsia="zh-CN"/>
        </w:rPr>
        <w:t xml:space="preserve">Averaged contributions to </w:t>
      </w:r>
      <w:r w:rsidR="00444AE2" w:rsidRPr="004C71DC">
        <w:rPr>
          <w:rFonts w:eastAsia="SimSun" w:hint="eastAsia"/>
          <w:b/>
          <w:bCs/>
          <w:i/>
          <w:iCs/>
          <w:lang w:val="en-GB" w:eastAsia="zh-CN"/>
        </w:rPr>
        <w:t>F</w:t>
      </w:r>
      <w:r w:rsidR="00444AE2" w:rsidRPr="007E5724">
        <w:rPr>
          <w:rFonts w:eastAsia="SimSun"/>
          <w:b/>
          <w:bCs/>
          <w:lang w:val="en-GB" w:eastAsia="zh-CN"/>
        </w:rPr>
        <w:t>CO</w:t>
      </w:r>
      <w:r w:rsidR="00444AE2" w:rsidRPr="003478B5">
        <w:rPr>
          <w:rFonts w:eastAsia="SimSun"/>
          <w:b/>
          <w:bCs/>
          <w:vertAlign w:val="subscript"/>
          <w:lang w:val="en-GB" w:eastAsia="zh-CN"/>
        </w:rPr>
        <w:t>2</w:t>
      </w:r>
      <w:r w:rsidR="00444AE2" w:rsidRPr="007E5724">
        <w:rPr>
          <w:rFonts w:eastAsia="SimSun"/>
          <w:b/>
          <w:bCs/>
          <w:lang w:val="en-GB" w:eastAsia="zh-CN"/>
        </w:rPr>
        <w:t xml:space="preserve"> anomalies</w:t>
      </w:r>
      <w:r w:rsidR="00387836" w:rsidRPr="00387836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 xml:space="preserve"> </w:t>
      </w:r>
      <w:r w:rsidR="00387836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 xml:space="preserve">simulated by </w:t>
      </w:r>
      <w:r w:rsidR="00387836" w:rsidRPr="000436C6">
        <w:rPr>
          <w:rFonts w:eastAsia="SimSun"/>
          <w:b/>
          <w:bCs/>
          <w:iCs/>
          <w:color w:val="2E3033"/>
          <w:kern w:val="2"/>
          <w:lang w:val="en-GB" w:eastAsia="zh-CN"/>
        </w:rPr>
        <w:t>ICON-Coast</w:t>
      </w:r>
      <w:r w:rsidR="00444AE2" w:rsidRPr="007E5724">
        <w:rPr>
          <w:rFonts w:eastAsia="SimSun"/>
          <w:b/>
          <w:bCs/>
          <w:lang w:val="en-GB" w:eastAsia="zh-CN"/>
        </w:rPr>
        <w:t>.</w:t>
      </w:r>
      <w:r w:rsidR="00444AE2" w:rsidRPr="007E5724">
        <w:rPr>
          <w:rFonts w:eastAsia="SimSun"/>
          <w:lang w:val="en-GB" w:eastAsia="zh-CN"/>
        </w:rPr>
        <w:t xml:space="preserve"> </w:t>
      </w:r>
      <w:r w:rsidR="00387836" w:rsidRPr="00387836">
        <w:rPr>
          <w:rFonts w:eastAsia="SimSun"/>
          <w:iCs/>
          <w:color w:val="2E3033"/>
          <w:kern w:val="2"/>
          <w:lang w:val="en-GB" w:eastAsia="zh-CN"/>
        </w:rPr>
        <w:t xml:space="preserve">Spatial distribution of </w:t>
      </w:r>
      <w:r w:rsidR="006F2D36" w:rsidRPr="006F2D36">
        <w:rPr>
          <w:rFonts w:eastAsia="SimSun"/>
          <w:iCs/>
          <w:color w:val="2E3033"/>
          <w:kern w:val="2"/>
          <w:lang w:val="en-GB" w:eastAsia="zh-CN"/>
        </w:rPr>
        <w:t>thermal (</w:t>
      </w:r>
      <w:r w:rsidR="006F2D36" w:rsidRPr="009C142E">
        <w:rPr>
          <w:rFonts w:eastAsia="SimSun"/>
          <w:b/>
          <w:bCs/>
          <w:iCs/>
          <w:color w:val="2E3033"/>
          <w:kern w:val="2"/>
          <w:lang w:val="en-GB" w:eastAsia="zh-CN"/>
        </w:rPr>
        <w:t>a</w:t>
      </w:r>
      <w:r w:rsidR="006F2D36" w:rsidRPr="006F2D36">
        <w:rPr>
          <w:rFonts w:eastAsia="SimSun"/>
          <w:iCs/>
          <w:color w:val="2E3033"/>
          <w:kern w:val="2"/>
          <w:lang w:val="en-GB" w:eastAsia="zh-CN"/>
        </w:rPr>
        <w:t>) and non-thermal (</w:t>
      </w:r>
      <w:r w:rsidR="006F2D36" w:rsidRPr="009C142E">
        <w:rPr>
          <w:rFonts w:eastAsia="SimSun"/>
          <w:b/>
          <w:bCs/>
          <w:iCs/>
          <w:color w:val="2E3033"/>
          <w:kern w:val="2"/>
          <w:lang w:val="en-GB" w:eastAsia="zh-CN"/>
        </w:rPr>
        <w:t>b</w:t>
      </w:r>
      <w:r w:rsidR="006F2D36" w:rsidRPr="006F2D36">
        <w:rPr>
          <w:rFonts w:eastAsia="SimSun"/>
          <w:iCs/>
          <w:color w:val="2E3033"/>
          <w:kern w:val="2"/>
          <w:lang w:val="en-GB" w:eastAsia="zh-CN"/>
        </w:rPr>
        <w:t>) components of</w:t>
      </w:r>
      <w:r w:rsidR="006F2D36" w:rsidRPr="006F2D36">
        <w:rPr>
          <w:rFonts w:eastAsia="SimSun"/>
          <w:i/>
          <w:iCs/>
          <w:lang w:val="en-GB" w:eastAsia="zh-CN"/>
        </w:rPr>
        <w:t xml:space="preserve"> </w:t>
      </w:r>
      <w:r w:rsidR="006F2D36" w:rsidRPr="003478B5">
        <w:rPr>
          <w:rFonts w:eastAsia="SimSun"/>
          <w:i/>
          <w:iCs/>
          <w:lang w:val="en-GB" w:eastAsia="zh-CN"/>
        </w:rPr>
        <w:t>p</w:t>
      </w:r>
      <w:r w:rsidR="006F2D36" w:rsidRPr="007E5724">
        <w:rPr>
          <w:rFonts w:eastAsia="SimSun"/>
          <w:lang w:val="en-GB" w:eastAsia="zh-CN"/>
        </w:rPr>
        <w:t>CO</w:t>
      </w:r>
      <w:r w:rsidR="006F2D36" w:rsidRPr="003478B5">
        <w:rPr>
          <w:rFonts w:eastAsia="SimSun"/>
          <w:vertAlign w:val="subscript"/>
          <w:lang w:val="en-GB" w:eastAsia="zh-CN"/>
        </w:rPr>
        <w:t>2</w:t>
      </w:r>
      <w:r w:rsidR="006F2D36" w:rsidRPr="00937385">
        <w:rPr>
          <w:rFonts w:eastAsia="SimSun"/>
          <w:vertAlign w:val="subscript"/>
          <w:lang w:val="en-GB" w:eastAsia="zh-CN"/>
        </w:rPr>
        <w:t>,</w:t>
      </w:r>
      <w:r w:rsidR="006F2D36" w:rsidRPr="00937385">
        <w:rPr>
          <w:rFonts w:eastAsia="SimSun" w:hint="eastAsia"/>
          <w:vertAlign w:val="subscript"/>
          <w:lang w:val="en-GB" w:eastAsia="zh-CN"/>
        </w:rPr>
        <w:t>sea</w:t>
      </w:r>
      <w:r w:rsidR="006F2D36" w:rsidRPr="006F2D36">
        <w:rPr>
          <w:rFonts w:eastAsia="SimSun"/>
          <w:iCs/>
          <w:color w:val="2E3033"/>
          <w:kern w:val="2"/>
          <w:lang w:val="en-GB" w:eastAsia="zh-CN"/>
        </w:rPr>
        <w:t xml:space="preserve"> </w:t>
      </w:r>
      <w:r w:rsidR="00BA4732">
        <w:rPr>
          <w:rFonts w:eastAsia="SimSun" w:hint="eastAsia"/>
          <w:iCs/>
          <w:color w:val="2E3033"/>
          <w:kern w:val="2"/>
          <w:lang w:val="en-GB" w:eastAsia="zh-CN"/>
        </w:rPr>
        <w:t>contributi</w:t>
      </w:r>
      <w:r w:rsidR="009C142E">
        <w:rPr>
          <w:rFonts w:eastAsia="SimSun" w:hint="eastAsia"/>
          <w:iCs/>
          <w:color w:val="2E3033"/>
          <w:kern w:val="2"/>
          <w:lang w:val="en-GB" w:eastAsia="zh-CN"/>
        </w:rPr>
        <w:t xml:space="preserve">ng to </w:t>
      </w:r>
      <w:r w:rsidR="006F2D36" w:rsidRPr="00387836">
        <w:rPr>
          <w:rFonts w:eastAsia="SimSun"/>
          <w:iCs/>
          <w:color w:val="2E3033"/>
          <w:kern w:val="2"/>
          <w:lang w:val="en-GB" w:eastAsia="zh-CN"/>
        </w:rPr>
        <w:t>air</w:t>
      </w:r>
      <w:r w:rsidR="009C142E" w:rsidRPr="00387836">
        <w:rPr>
          <w:rFonts w:eastAsia="SimSun"/>
          <w:iCs/>
          <w:color w:val="2E3033"/>
          <w:kern w:val="2"/>
          <w:lang w:val="en-GB" w:eastAsia="zh-CN"/>
        </w:rPr>
        <w:t>–</w:t>
      </w:r>
      <w:r w:rsidR="006F2D36" w:rsidRPr="00387836">
        <w:rPr>
          <w:rFonts w:eastAsia="SimSun"/>
          <w:iCs/>
          <w:color w:val="2E3033"/>
          <w:kern w:val="2"/>
          <w:lang w:val="en-GB" w:eastAsia="zh-CN"/>
        </w:rPr>
        <w:t xml:space="preserve">sea </w:t>
      </w:r>
      <w:r w:rsidR="006F2D36" w:rsidRPr="00387836">
        <w:rPr>
          <w:rFonts w:eastAsia="SimSun" w:hint="eastAsia"/>
          <w:i/>
          <w:color w:val="2E3033"/>
          <w:kern w:val="2"/>
          <w:lang w:val="en-GB" w:eastAsia="zh-CN"/>
        </w:rPr>
        <w:t>F</w:t>
      </w:r>
      <w:r w:rsidR="006F2D36" w:rsidRPr="00387836">
        <w:rPr>
          <w:rFonts w:eastAsia="SimSun"/>
          <w:iCs/>
          <w:color w:val="2E3033"/>
          <w:kern w:val="2"/>
          <w:lang w:val="en-GB" w:eastAsia="zh-CN"/>
        </w:rPr>
        <w:t>CO</w:t>
      </w:r>
      <w:r w:rsidR="006F2D36" w:rsidRPr="00387836">
        <w:rPr>
          <w:rFonts w:eastAsia="SimSun" w:hint="eastAsia"/>
          <w:iCs/>
          <w:color w:val="2E3033"/>
          <w:kern w:val="2"/>
          <w:vertAlign w:val="subscript"/>
          <w:lang w:val="en-GB" w:eastAsia="zh-CN"/>
        </w:rPr>
        <w:t>2</w:t>
      </w:r>
      <w:r w:rsidR="006F2D36">
        <w:rPr>
          <w:rFonts w:eastAsia="SimSun" w:hint="eastAsia"/>
          <w:iCs/>
          <w:color w:val="2E3033"/>
          <w:kern w:val="2"/>
          <w:lang w:val="en-GB" w:eastAsia="zh-CN"/>
        </w:rPr>
        <w:t xml:space="preserve"> </w:t>
      </w:r>
      <w:r w:rsidR="006F2D36" w:rsidRPr="00387836">
        <w:rPr>
          <w:rFonts w:eastAsia="SimSun"/>
          <w:iCs/>
          <w:color w:val="2E3033"/>
          <w:kern w:val="2"/>
          <w:lang w:val="en-GB" w:eastAsia="zh-CN"/>
        </w:rPr>
        <w:t>anomalies (1985–2020)</w:t>
      </w:r>
      <w:r w:rsidR="009C142E">
        <w:rPr>
          <w:rFonts w:eastAsia="SimSun" w:hint="eastAsia"/>
          <w:iCs/>
          <w:color w:val="2E3033"/>
          <w:kern w:val="2"/>
          <w:lang w:val="en-GB" w:eastAsia="zh-CN"/>
        </w:rPr>
        <w:t>,</w:t>
      </w:r>
      <w:r w:rsidR="009C142E" w:rsidRPr="009C142E">
        <w:t xml:space="preserve"> </w:t>
      </w:r>
      <w:r w:rsidR="009C142E" w:rsidRPr="009C142E">
        <w:rPr>
          <w:rFonts w:eastAsia="SimSun"/>
          <w:iCs/>
          <w:color w:val="2E3033"/>
          <w:kern w:val="2"/>
          <w:lang w:val="en-GB" w:eastAsia="zh-CN"/>
        </w:rPr>
        <w:t>as simulated by ICON-Coast</w:t>
      </w:r>
      <w:r w:rsidR="009C142E">
        <w:rPr>
          <w:rFonts w:eastAsia="SimSun" w:hint="eastAsia"/>
          <w:iCs/>
          <w:color w:val="2E3033"/>
          <w:kern w:val="2"/>
          <w:lang w:val="en-GB" w:eastAsia="zh-CN"/>
        </w:rPr>
        <w:t>.</w:t>
      </w:r>
    </w:p>
    <w:p w14:paraId="722DE8D3" w14:textId="5A5CAB07" w:rsidR="001D1219" w:rsidRDefault="0099520B" w:rsidP="001D1219">
      <w:pPr>
        <w:pStyle w:val="Text"/>
        <w:spacing w:line="360" w:lineRule="auto"/>
        <w:ind w:firstLine="0"/>
        <w:jc w:val="center"/>
        <w:rPr>
          <w:rFonts w:eastAsia="SimSun"/>
          <w:b/>
          <w:bCs/>
          <w:iCs/>
          <w:color w:val="2E3033"/>
          <w:kern w:val="2"/>
          <w:lang w:val="en-GB" w:eastAsia="zh-CN"/>
        </w:rPr>
      </w:pPr>
      <w:r>
        <w:rPr>
          <w:rFonts w:eastAsia="SimSun"/>
          <w:b/>
          <w:bCs/>
          <w:iCs/>
          <w:noProof/>
          <w:color w:val="2E3033"/>
          <w:kern w:val="2"/>
          <w:lang w:val="en-GB" w:eastAsia="zh-CN"/>
        </w:rPr>
        <w:lastRenderedPageBreak/>
        <w:drawing>
          <wp:inline distT="0" distB="0" distL="0" distR="0" wp14:anchorId="301A0575" wp14:editId="32724B2F">
            <wp:extent cx="5743654" cy="3466214"/>
            <wp:effectExtent l="0" t="0" r="0" b="1270"/>
            <wp:docPr id="972950121" name="Picture 3" descr="A graph with 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2950121" name="Picture 3" descr="A graph with red lines&#10;&#10;AI-generated content may be incorrect.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67965" cy="3480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0B93FA" w14:textId="5A43B47B" w:rsidR="001D1219" w:rsidRDefault="00933348" w:rsidP="00083DD6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</w:t>
      </w:r>
      <w:r w:rsidR="001D1219">
        <w:rPr>
          <w:rFonts w:eastAsia="SimSun"/>
          <w:b/>
          <w:bCs/>
          <w:iCs/>
          <w:color w:val="2E3033"/>
          <w:kern w:val="2"/>
          <w:lang w:val="en-GB" w:eastAsia="zh-CN"/>
        </w:rPr>
        <w:t>4</w:t>
      </w:r>
      <w:r w:rsidR="001D1219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| </w:t>
      </w:r>
      <w:r w:rsidR="009C29BA" w:rsidRPr="009C29BA">
        <w:rPr>
          <w:rFonts w:eastAsia="SimSun"/>
          <w:b/>
          <w:bCs/>
          <w:iCs/>
          <w:color w:val="2E3033"/>
          <w:kern w:val="2"/>
          <w:lang w:val="en-GB" w:eastAsia="zh-CN"/>
        </w:rPr>
        <w:t>Primary productivity in the coastal ocean</w:t>
      </w:r>
      <w:r w:rsidR="00083DD6" w:rsidRPr="00083DD6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. </w:t>
      </w:r>
      <w:r w:rsidR="00083DD6" w:rsidRPr="00083DD6">
        <w:rPr>
          <w:rFonts w:eastAsia="SimSun"/>
          <w:iCs/>
          <w:color w:val="2E3033"/>
          <w:kern w:val="2"/>
          <w:lang w:val="en-GB" w:eastAsia="zh-CN"/>
        </w:rPr>
        <w:t>Zonally integrated annual net primary production in the coastal ocean, simulated by ICON-Coast (2001</w:t>
      </w:r>
      <w:r w:rsidR="0010254D" w:rsidRPr="00387836">
        <w:rPr>
          <w:rFonts w:eastAsia="SimSun"/>
          <w:iCs/>
          <w:color w:val="2E3033"/>
          <w:kern w:val="2"/>
          <w:lang w:val="en-GB" w:eastAsia="zh-CN"/>
        </w:rPr>
        <w:t>–</w:t>
      </w:r>
      <w:r w:rsidR="00083DD6" w:rsidRPr="00083DD6">
        <w:rPr>
          <w:rFonts w:eastAsia="SimSun"/>
          <w:iCs/>
          <w:color w:val="2E3033"/>
          <w:kern w:val="2"/>
          <w:lang w:val="en-GB" w:eastAsia="zh-CN"/>
        </w:rPr>
        <w:t>2020, red) and calculated from the two satellite products (shaded grey) CBPM-VIIRS (2012</w:t>
      </w:r>
      <w:r w:rsidR="0010254D" w:rsidRPr="00387836">
        <w:rPr>
          <w:rFonts w:eastAsia="SimSun"/>
          <w:iCs/>
          <w:color w:val="2E3033"/>
          <w:kern w:val="2"/>
          <w:lang w:val="en-GB" w:eastAsia="zh-CN"/>
        </w:rPr>
        <w:t>–</w:t>
      </w:r>
      <w:r w:rsidR="00083DD6" w:rsidRPr="00083DD6">
        <w:rPr>
          <w:rFonts w:eastAsia="SimSun"/>
          <w:iCs/>
          <w:color w:val="2E3033"/>
          <w:kern w:val="2"/>
          <w:lang w:val="en-GB" w:eastAsia="zh-CN"/>
        </w:rPr>
        <w:t>2020) and CAFE-MODIS (2003</w:t>
      </w:r>
      <w:r w:rsidR="0010254D" w:rsidRPr="00387836">
        <w:rPr>
          <w:rFonts w:eastAsia="SimSun"/>
          <w:iCs/>
          <w:color w:val="2E3033"/>
          <w:kern w:val="2"/>
          <w:lang w:val="en-GB" w:eastAsia="zh-CN"/>
        </w:rPr>
        <w:t>–</w:t>
      </w:r>
      <w:r w:rsidR="00083DD6" w:rsidRPr="00083DD6">
        <w:rPr>
          <w:rFonts w:eastAsia="SimSun"/>
          <w:iCs/>
          <w:color w:val="2E3033"/>
          <w:kern w:val="2"/>
          <w:lang w:val="en-GB" w:eastAsia="zh-CN"/>
        </w:rPr>
        <w:t>2020).</w:t>
      </w:r>
    </w:p>
    <w:p w14:paraId="4546D939" w14:textId="77777777" w:rsidR="00805E6C" w:rsidRDefault="00805E6C" w:rsidP="00805E6C">
      <w:pPr>
        <w:pStyle w:val="Text"/>
        <w:spacing w:line="360" w:lineRule="auto"/>
        <w:ind w:firstLine="0"/>
        <w:jc w:val="both"/>
        <w:rPr>
          <w:rFonts w:eastAsia="SimSun"/>
          <w:b/>
          <w:bCs/>
          <w:iCs/>
          <w:color w:val="2E3033"/>
          <w:kern w:val="2"/>
          <w:lang w:val="en-GB" w:eastAsia="zh-CN"/>
        </w:rPr>
        <w:sectPr w:rsidR="00805E6C" w:rsidSect="00F13DD9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</w:p>
    <w:p w14:paraId="08800869" w14:textId="02185CB0" w:rsidR="00805E6C" w:rsidRDefault="00805E6C" w:rsidP="00805E6C">
      <w:pPr>
        <w:pStyle w:val="Text"/>
        <w:spacing w:line="360" w:lineRule="auto"/>
        <w:ind w:firstLine="0"/>
        <w:jc w:val="center"/>
        <w:rPr>
          <w:rFonts w:eastAsia="SimSun"/>
          <w:b/>
          <w:bCs/>
          <w:iCs/>
          <w:color w:val="2E3033"/>
          <w:kern w:val="2"/>
          <w:lang w:val="en-GB" w:eastAsia="zh-CN"/>
        </w:rPr>
      </w:pPr>
      <w:r>
        <w:rPr>
          <w:rFonts w:eastAsia="SimSun"/>
          <w:b/>
          <w:bCs/>
          <w:iCs/>
          <w:noProof/>
          <w:color w:val="2E3033"/>
          <w:kern w:val="2"/>
          <w:lang w:val="en-GB" w:eastAsia="zh-CN"/>
        </w:rPr>
        <w:lastRenderedPageBreak/>
        <w:drawing>
          <wp:inline distT="0" distB="0" distL="0" distR="0" wp14:anchorId="7BA86AF4" wp14:editId="1F2FB6B4">
            <wp:extent cx="5943600" cy="3647440"/>
            <wp:effectExtent l="0" t="0" r="0" b="0"/>
            <wp:docPr id="1552140003" name="Picture 4" descr="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2140003" name="Picture 4" descr="A graph of different colored lines&#10;&#10;AI-generated content may be incorrect.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4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6B54F" w14:textId="4800DB35" w:rsidR="00805E6C" w:rsidRDefault="004E399C" w:rsidP="00083DD6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</w:t>
      </w:r>
      <w:r w:rsidR="00805E6C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>5</w:t>
      </w:r>
      <w:r w:rsidR="00805E6C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| </w:t>
      </w:r>
      <w:r w:rsidR="00427D71" w:rsidRPr="00427D71">
        <w:rPr>
          <w:rFonts w:eastAsia="SimSun"/>
          <w:b/>
          <w:bCs/>
          <w:iCs/>
          <w:color w:val="2E3033"/>
          <w:kern w:val="2"/>
          <w:lang w:val="en-GB" w:eastAsia="zh-CN"/>
        </w:rPr>
        <w:t>Impact of MHWs on Arctic primary productivity.</w:t>
      </w:r>
      <w:r w:rsidR="00427D71" w:rsidRPr="00427D71">
        <w:rPr>
          <w:rFonts w:eastAsia="SimSun"/>
          <w:iCs/>
          <w:color w:val="2E3033"/>
          <w:kern w:val="2"/>
          <w:lang w:val="en-GB" w:eastAsia="zh-CN"/>
        </w:rPr>
        <w:t xml:space="preserve"> Standardized </w:t>
      </w:r>
      <w:r w:rsidR="006032F2" w:rsidRPr="006032F2">
        <w:rPr>
          <w:rFonts w:eastAsia="SimSun"/>
          <w:iCs/>
          <w:color w:val="2E3033"/>
          <w:kern w:val="2"/>
          <w:lang w:val="en-GB" w:eastAsia="zh-CN"/>
        </w:rPr>
        <w:t>anomalies</w:t>
      </w:r>
      <w:r w:rsidR="006032F2">
        <w:rPr>
          <w:rFonts w:eastAsia="SimSun" w:hint="eastAsia"/>
          <w:iCs/>
          <w:color w:val="2E3033"/>
          <w:kern w:val="2"/>
          <w:lang w:val="en-GB" w:eastAsia="zh-CN"/>
        </w:rPr>
        <w:t xml:space="preserve"> of</w:t>
      </w:r>
      <w:r w:rsidR="000F5C20">
        <w:rPr>
          <w:rFonts w:eastAsia="SimSun" w:hint="eastAsia"/>
          <w:iCs/>
          <w:color w:val="2E3033"/>
          <w:kern w:val="2"/>
          <w:lang w:val="en-GB" w:eastAsia="zh-CN"/>
        </w:rPr>
        <w:t xml:space="preserve"> </w:t>
      </w:r>
      <w:r w:rsidR="000F5C20" w:rsidRPr="00427D71">
        <w:rPr>
          <w:rFonts w:eastAsia="SimSun"/>
          <w:iCs/>
          <w:color w:val="2E3033"/>
          <w:kern w:val="2"/>
          <w:lang w:val="en-GB" w:eastAsia="zh-CN"/>
        </w:rPr>
        <w:t>annual net primary production</w:t>
      </w:r>
      <w:r w:rsidR="000F5C20">
        <w:rPr>
          <w:rFonts w:eastAsia="SimSun" w:hint="eastAsia"/>
          <w:iCs/>
          <w:color w:val="2E3033"/>
          <w:kern w:val="2"/>
          <w:lang w:val="en-GB" w:eastAsia="zh-CN"/>
        </w:rPr>
        <w:t xml:space="preserve"> (NPP)</w:t>
      </w:r>
      <w:r w:rsidR="000F5C20" w:rsidRPr="000F5C20">
        <w:rPr>
          <w:rFonts w:eastAsia="SimSun"/>
          <w:iCs/>
          <w:color w:val="2E3033"/>
          <w:kern w:val="2"/>
          <w:lang w:val="en-GB" w:eastAsia="zh-CN"/>
        </w:rPr>
        <w:t xml:space="preserve"> </w:t>
      </w:r>
      <w:r w:rsidR="000F5C20" w:rsidRPr="00427D71">
        <w:rPr>
          <w:rFonts w:eastAsia="SimSun"/>
          <w:iCs/>
          <w:color w:val="2E3033"/>
          <w:kern w:val="2"/>
          <w:lang w:val="en-GB" w:eastAsia="zh-CN"/>
        </w:rPr>
        <w:t>on Arctic shelves (&gt;66°N)</w:t>
      </w:r>
      <w:r w:rsidR="000F5C20">
        <w:rPr>
          <w:rFonts w:eastAsia="SimSun" w:hint="eastAsia"/>
          <w:iCs/>
          <w:color w:val="2E3033"/>
          <w:kern w:val="2"/>
          <w:lang w:val="en-GB" w:eastAsia="zh-CN"/>
        </w:rPr>
        <w:t xml:space="preserve"> induced by</w:t>
      </w:r>
      <w:r w:rsidR="000F5C20" w:rsidRPr="000F5C20">
        <w:rPr>
          <w:rFonts w:eastAsia="SimSun"/>
          <w:iCs/>
          <w:color w:val="2E3033"/>
          <w:kern w:val="2"/>
          <w:lang w:val="en-GB" w:eastAsia="zh-CN"/>
        </w:rPr>
        <w:t xml:space="preserve"> </w:t>
      </w:r>
      <w:r w:rsidR="000F5C20" w:rsidRPr="00427D71">
        <w:rPr>
          <w:rFonts w:eastAsia="SimSun"/>
          <w:iCs/>
          <w:color w:val="2E3033"/>
          <w:kern w:val="2"/>
          <w:lang w:val="en-GB" w:eastAsia="zh-CN"/>
        </w:rPr>
        <w:t>MHW</w:t>
      </w:r>
      <w:r w:rsidR="000F5C20">
        <w:rPr>
          <w:rFonts w:eastAsia="SimSun" w:hint="eastAsia"/>
          <w:iCs/>
          <w:color w:val="2E3033"/>
          <w:kern w:val="2"/>
          <w:lang w:val="en-GB" w:eastAsia="zh-CN"/>
        </w:rPr>
        <w:t>s</w:t>
      </w:r>
      <w:r w:rsidR="00F241CE">
        <w:rPr>
          <w:rFonts w:eastAsia="SimSun" w:hint="eastAsia"/>
          <w:iCs/>
          <w:color w:val="2E3033"/>
          <w:kern w:val="2"/>
          <w:lang w:val="en-GB" w:eastAsia="zh-CN"/>
        </w:rPr>
        <w:t xml:space="preserve">, </w:t>
      </w:r>
      <w:r w:rsidR="00427D71" w:rsidRPr="00427D71">
        <w:rPr>
          <w:rFonts w:eastAsia="SimSun"/>
          <w:iCs/>
          <w:color w:val="2E3033"/>
          <w:kern w:val="2"/>
          <w:lang w:val="en-GB" w:eastAsia="zh-CN"/>
        </w:rPr>
        <w:t>simulated by ICON-Coast (grey) and calculated from various satellite products named in the figure legend.</w:t>
      </w:r>
    </w:p>
    <w:p w14:paraId="3A7ADD70" w14:textId="77777777" w:rsidR="00224B8E" w:rsidRDefault="00224B8E" w:rsidP="00224B8E">
      <w:pPr>
        <w:pStyle w:val="Text"/>
        <w:spacing w:line="360" w:lineRule="auto"/>
        <w:ind w:firstLine="0"/>
        <w:jc w:val="both"/>
        <w:rPr>
          <w:rFonts w:eastAsia="SimSun"/>
          <w:b/>
          <w:bCs/>
          <w:iCs/>
          <w:color w:val="2E3033"/>
          <w:kern w:val="2"/>
          <w:lang w:val="en-GB" w:eastAsia="zh-CN"/>
        </w:rPr>
        <w:sectPr w:rsidR="00224B8E" w:rsidSect="00224B8E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</w:p>
    <w:p w14:paraId="42946CB1" w14:textId="6BF5A4B0" w:rsidR="00224B8E" w:rsidRDefault="002E2D6B" w:rsidP="00224B8E">
      <w:pPr>
        <w:pStyle w:val="Text"/>
        <w:spacing w:line="360" w:lineRule="auto"/>
        <w:ind w:firstLine="0"/>
        <w:jc w:val="center"/>
        <w:rPr>
          <w:rFonts w:eastAsia="SimSun"/>
          <w:b/>
          <w:bCs/>
          <w:iCs/>
          <w:color w:val="2E3033"/>
          <w:kern w:val="2"/>
          <w:lang w:val="en-GB" w:eastAsia="zh-CN"/>
        </w:rPr>
      </w:pPr>
      <w:r>
        <w:rPr>
          <w:rFonts w:eastAsia="SimSun"/>
          <w:b/>
          <w:bCs/>
          <w:iCs/>
          <w:noProof/>
          <w:color w:val="2E3033"/>
          <w:kern w:val="2"/>
          <w:lang w:val="en-GB" w:eastAsia="zh-CN"/>
        </w:rPr>
        <w:lastRenderedPageBreak/>
        <w:drawing>
          <wp:inline distT="0" distB="0" distL="0" distR="0" wp14:anchorId="49BBE827" wp14:editId="0728B5C8">
            <wp:extent cx="5688283" cy="2989385"/>
            <wp:effectExtent l="0" t="0" r="8255" b="1905"/>
            <wp:docPr id="563746142" name="Picture 4" descr="A graph showing the average temperature of the sea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3746142" name="Picture 4" descr="A graph showing the average temperature of the sea&#10;&#10;AI-generated content may be incorrect.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97445" cy="299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636937" w14:textId="3E40E401" w:rsidR="00F918C5" w:rsidRDefault="004779B2" w:rsidP="00224B8E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val="en-GB" w:eastAsia="zh-CN"/>
        </w:rPr>
        <w:sectPr w:rsidR="00F918C5" w:rsidSect="00224B8E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  <w:r w:rsidRPr="00813E6F">
        <w:rPr>
          <w:rFonts w:eastAsia="SimSun"/>
          <w:b/>
          <w:bCs/>
          <w:iCs/>
          <w:color w:val="2E3033"/>
          <w:kern w:val="2"/>
          <w:lang w:val="en-GB" w:eastAsia="zh-CN"/>
        </w:rPr>
        <w:t>Supplementary Fig.</w:t>
      </w:r>
      <w:r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</w:t>
      </w:r>
      <w:r w:rsidR="00224B8E">
        <w:rPr>
          <w:rFonts w:eastAsia="SimSun" w:hint="eastAsia"/>
          <w:b/>
          <w:bCs/>
          <w:iCs/>
          <w:color w:val="2E3033"/>
          <w:kern w:val="2"/>
          <w:lang w:val="en-GB" w:eastAsia="zh-CN"/>
        </w:rPr>
        <w:t>6</w:t>
      </w:r>
      <w:r w:rsidR="00224B8E" w:rsidRPr="004400D7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| </w:t>
      </w:r>
      <w:r w:rsidR="00596506" w:rsidRPr="00596506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Sea ice cover in the </w:t>
      </w:r>
      <w:r w:rsidR="00143F59" w:rsidRPr="00596506">
        <w:rPr>
          <w:rFonts w:eastAsia="SimSun"/>
          <w:b/>
          <w:bCs/>
          <w:iCs/>
          <w:color w:val="2E3033"/>
          <w:kern w:val="2"/>
          <w:lang w:val="en-GB" w:eastAsia="zh-CN"/>
        </w:rPr>
        <w:t>Arctic</w:t>
      </w:r>
      <w:r w:rsidR="00143F59">
        <w:rPr>
          <w:rFonts w:eastAsia="SimSun"/>
          <w:b/>
          <w:bCs/>
          <w:iCs/>
          <w:color w:val="2E3033"/>
          <w:kern w:val="2"/>
          <w:lang w:val="en-GB" w:eastAsia="zh-CN"/>
        </w:rPr>
        <w:t xml:space="preserve"> Ocean</w:t>
      </w:r>
      <w:r w:rsidR="00AF1D45" w:rsidRPr="00AF1D45">
        <w:rPr>
          <w:rFonts w:eastAsia="SimSun"/>
          <w:b/>
          <w:bCs/>
          <w:iCs/>
          <w:color w:val="2E3033"/>
          <w:kern w:val="2"/>
          <w:lang w:val="en-GB" w:eastAsia="zh-CN"/>
        </w:rPr>
        <w:t>.</w:t>
      </w:r>
      <w:r w:rsidR="00AF1D45" w:rsidRPr="00AF1D45">
        <w:rPr>
          <w:rFonts w:eastAsia="SimSun"/>
          <w:iCs/>
          <w:color w:val="2E3033"/>
          <w:kern w:val="2"/>
          <w:lang w:val="en-GB" w:eastAsia="zh-CN"/>
        </w:rPr>
        <w:t xml:space="preserve"> Annual mean sea ice extent in the northern hemisphere, simulated by ICON-Coast (red) and compared with </w:t>
      </w:r>
      <w:r w:rsidR="00F2172B" w:rsidRPr="00AF1D45">
        <w:rPr>
          <w:rFonts w:eastAsia="SimSun"/>
          <w:iCs/>
          <w:color w:val="2E3033"/>
          <w:kern w:val="2"/>
          <w:lang w:val="en-GB" w:eastAsia="zh-CN"/>
        </w:rPr>
        <w:t xml:space="preserve">NOAA-NSIDC </w:t>
      </w:r>
      <w:r w:rsidR="00AF1D45" w:rsidRPr="00AF1D45">
        <w:rPr>
          <w:rFonts w:eastAsia="SimSun"/>
          <w:iCs/>
          <w:color w:val="2E3033"/>
          <w:kern w:val="2"/>
          <w:lang w:val="en-GB" w:eastAsia="zh-CN"/>
        </w:rPr>
        <w:t xml:space="preserve">remote sensing </w:t>
      </w:r>
      <w:r w:rsidR="00F2172B">
        <w:rPr>
          <w:rFonts w:eastAsia="SimSun" w:hint="eastAsia"/>
          <w:iCs/>
          <w:color w:val="2E3033"/>
          <w:kern w:val="2"/>
          <w:lang w:val="en-GB" w:eastAsia="zh-CN"/>
        </w:rPr>
        <w:t>observations</w:t>
      </w:r>
      <w:r w:rsidR="00AF1D45" w:rsidRPr="00AF1D45">
        <w:rPr>
          <w:rFonts w:eastAsia="SimSun"/>
          <w:iCs/>
          <w:color w:val="2E3033"/>
          <w:kern w:val="2"/>
          <w:lang w:val="en-GB" w:eastAsia="zh-CN"/>
        </w:rPr>
        <w:t>.</w:t>
      </w:r>
    </w:p>
    <w:p w14:paraId="2FE12CC9" w14:textId="1E02EA3B" w:rsidR="00F918C5" w:rsidRDefault="00E96D8A" w:rsidP="00F918C5">
      <w:pPr>
        <w:pStyle w:val="Text"/>
        <w:spacing w:line="360" w:lineRule="auto"/>
        <w:ind w:firstLine="0"/>
        <w:jc w:val="both"/>
        <w:rPr>
          <w:rFonts w:eastAsia="SimSun"/>
          <w:b/>
          <w:bCs/>
          <w:lang w:val="en-GB" w:eastAsia="zh-CN"/>
        </w:rPr>
      </w:pPr>
      <w:r w:rsidRPr="00E96D8A">
        <w:rPr>
          <w:rFonts w:eastAsia="SimSun"/>
          <w:b/>
          <w:bCs/>
          <w:lang w:val="en-GB" w:eastAsia="zh-CN"/>
        </w:rPr>
        <w:lastRenderedPageBreak/>
        <w:t>Supplementary Table 1</w:t>
      </w:r>
      <w:r w:rsidR="00F918C5" w:rsidRPr="000061E3">
        <w:rPr>
          <w:rFonts w:eastAsia="SimSun"/>
          <w:b/>
          <w:bCs/>
          <w:lang w:val="en-GB" w:eastAsia="zh-CN"/>
        </w:rPr>
        <w:t xml:space="preserve"> | </w:t>
      </w:r>
      <w:r w:rsidR="00733216" w:rsidRPr="00733216">
        <w:rPr>
          <w:rFonts w:eastAsia="SimSun"/>
          <w:b/>
          <w:bCs/>
          <w:lang w:val="en-GB" w:eastAsia="zh-CN"/>
        </w:rPr>
        <w:t xml:space="preserve">Trends in sea ice </w:t>
      </w:r>
      <w:r w:rsidR="005E6443">
        <w:rPr>
          <w:rFonts w:eastAsia="SimSun" w:hint="eastAsia"/>
          <w:b/>
          <w:bCs/>
          <w:lang w:val="en-GB" w:eastAsia="zh-CN"/>
        </w:rPr>
        <w:t>loss</w:t>
      </w:r>
      <w:r w:rsidR="00733216" w:rsidRPr="00733216">
        <w:rPr>
          <w:rFonts w:eastAsia="SimSun"/>
          <w:b/>
          <w:bCs/>
          <w:lang w:val="en-GB" w:eastAsia="zh-CN"/>
        </w:rPr>
        <w:t xml:space="preserve"> and MHW month</w:t>
      </w:r>
      <w:r w:rsidR="00DF4DD8">
        <w:rPr>
          <w:rFonts w:eastAsia="SimSun" w:hint="eastAsia"/>
          <w:b/>
          <w:bCs/>
          <w:lang w:val="en-GB" w:eastAsia="zh-CN"/>
        </w:rPr>
        <w:t xml:space="preserve"> grid</w:t>
      </w:r>
      <w:r w:rsidR="00733216" w:rsidRPr="00733216">
        <w:rPr>
          <w:rFonts w:eastAsia="SimSun"/>
          <w:b/>
          <w:bCs/>
          <w:lang w:val="en-GB" w:eastAsia="zh-CN"/>
        </w:rPr>
        <w:t>s</w:t>
      </w:r>
      <w:r w:rsidR="00733216">
        <w:rPr>
          <w:rFonts w:eastAsia="SimSun" w:hint="eastAsia"/>
          <w:b/>
          <w:bCs/>
          <w:lang w:val="en-GB" w:eastAsia="zh-CN"/>
        </w:rPr>
        <w:t xml:space="preserve"> for typical polar and subpolar shelf seas</w:t>
      </w:r>
    </w:p>
    <w:tbl>
      <w:tblPr>
        <w:tblStyle w:val="ListTable2"/>
        <w:tblW w:w="0" w:type="auto"/>
        <w:tblLayout w:type="fixed"/>
        <w:tblLook w:val="06A0" w:firstRow="1" w:lastRow="0" w:firstColumn="1" w:lastColumn="0" w:noHBand="1" w:noVBand="1"/>
      </w:tblPr>
      <w:tblGrid>
        <w:gridCol w:w="1260"/>
        <w:gridCol w:w="1440"/>
        <w:gridCol w:w="1260"/>
        <w:gridCol w:w="2520"/>
        <w:gridCol w:w="2870"/>
      </w:tblGrid>
      <w:tr w:rsidR="008D63CB" w:rsidRPr="00D74680" w14:paraId="1803DC20" w14:textId="77777777" w:rsidTr="00BF3D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shd w:val="clear" w:color="auto" w:fill="E7E6E6" w:themeFill="background2"/>
          </w:tcPr>
          <w:p w14:paraId="6C7FE293" w14:textId="1692C088" w:rsidR="00F918C5" w:rsidRPr="00D74680" w:rsidRDefault="00562218" w:rsidP="00C35CD0">
            <w:pPr>
              <w:pStyle w:val="Text"/>
              <w:spacing w:line="360" w:lineRule="auto"/>
              <w:ind w:firstLine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562218">
              <w:rPr>
                <w:rFonts w:eastAsia="SimSun"/>
                <w:sz w:val="20"/>
                <w:szCs w:val="20"/>
                <w:lang w:val="en-GB" w:eastAsia="zh-CN"/>
              </w:rPr>
              <w:t>MARCATS</w:t>
            </w:r>
            <w:r w:rsidR="005D41E4" w:rsidRPr="00D74680">
              <w:rPr>
                <w:rFonts w:eastAsia="SimSun"/>
                <w:sz w:val="20"/>
                <w:szCs w:val="20"/>
                <w:lang w:val="en-GB" w:eastAsia="zh-CN"/>
              </w:rPr>
              <w:t xml:space="preserve"> identifier</w:t>
            </w:r>
          </w:p>
        </w:tc>
        <w:tc>
          <w:tcPr>
            <w:tcW w:w="1440" w:type="dxa"/>
            <w:shd w:val="clear" w:color="auto" w:fill="E7E6E6" w:themeFill="background2"/>
          </w:tcPr>
          <w:p w14:paraId="01240D27" w14:textId="03B47A02" w:rsidR="00F918C5" w:rsidRPr="00D74680" w:rsidRDefault="00697936" w:rsidP="00C35CD0">
            <w:pPr>
              <w:pStyle w:val="Text"/>
              <w:spacing w:line="36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Region</w:t>
            </w:r>
            <w:r w:rsidR="00843162"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name</w:t>
            </w:r>
          </w:p>
        </w:tc>
        <w:tc>
          <w:tcPr>
            <w:tcW w:w="1260" w:type="dxa"/>
            <w:shd w:val="clear" w:color="auto" w:fill="E7E6E6" w:themeFill="background2"/>
          </w:tcPr>
          <w:p w14:paraId="5F194C6F" w14:textId="053C9040" w:rsidR="00F918C5" w:rsidRPr="00D74680" w:rsidRDefault="000F532F" w:rsidP="00C35CD0">
            <w:pPr>
              <w:pStyle w:val="Text"/>
              <w:spacing w:line="36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Class</w:t>
            </w:r>
          </w:p>
        </w:tc>
        <w:tc>
          <w:tcPr>
            <w:tcW w:w="2520" w:type="dxa"/>
            <w:shd w:val="clear" w:color="auto" w:fill="E7E6E6" w:themeFill="background2"/>
          </w:tcPr>
          <w:p w14:paraId="6896322A" w14:textId="42C9D3DF" w:rsidR="00F918C5" w:rsidRPr="00D74680" w:rsidRDefault="00800F80" w:rsidP="00C35CD0">
            <w:pPr>
              <w:pStyle w:val="Text"/>
              <w:spacing w:line="36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/>
                <w:sz w:val="20"/>
                <w:szCs w:val="20"/>
                <w:lang w:val="en-GB" w:eastAsia="zh-CN"/>
              </w:rPr>
              <w:t>T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rend of s</w:t>
            </w:r>
            <w:r w:rsidR="00A86D3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ea ice: </w:t>
            </w:r>
            <w:r w:rsidR="004309E6"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Slope</w:t>
            </w:r>
            <w:r w:rsidR="008A1EA8"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8A1EA8" w:rsidRPr="00D74680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A1EA8"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95% CI</w:t>
            </w:r>
            <w:r w:rsidR="002B41CB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(</w:t>
            </w:r>
            <w:r w:rsidR="002B41CB" w:rsidRPr="00D74680">
              <w:rPr>
                <w:rFonts w:eastAsia="SimSun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2B41CB" w:rsidRPr="00D74680">
              <w:rPr>
                <w:rFonts w:eastAsia="SimSun"/>
                <w:sz w:val="20"/>
                <w:szCs w:val="20"/>
                <w:lang w:val="en-GB" w:eastAsia="zh-CN"/>
              </w:rPr>
              <w:t xml:space="preserve"> value</w:t>
            </w:r>
            <w:r w:rsidR="002B41CB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  <w:shd w:val="clear" w:color="auto" w:fill="E7E6E6" w:themeFill="background2"/>
          </w:tcPr>
          <w:p w14:paraId="650F5384" w14:textId="73A0ED87" w:rsidR="00F918C5" w:rsidRPr="00D74680" w:rsidRDefault="00800F80" w:rsidP="00C35CD0">
            <w:pPr>
              <w:pStyle w:val="Text"/>
              <w:spacing w:line="36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/>
                <w:sz w:val="20"/>
                <w:szCs w:val="20"/>
                <w:lang w:val="en-GB" w:eastAsia="zh-CN"/>
              </w:rPr>
              <w:t>T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rend of MHW month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grids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: </w:t>
            </w: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Slope </w:t>
            </w: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95% CI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(</w:t>
            </w:r>
            <w:r w:rsidRPr="00D74680">
              <w:rPr>
                <w:rFonts w:eastAsia="SimSun"/>
                <w:i/>
                <w:iCs/>
                <w:sz w:val="20"/>
                <w:szCs w:val="20"/>
                <w:lang w:val="en-GB" w:eastAsia="zh-CN"/>
              </w:rPr>
              <w:t>P</w:t>
            </w: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 xml:space="preserve"> value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</w:tr>
      <w:tr w:rsidR="003E34B7" w:rsidRPr="00D74680" w14:paraId="37B73BEC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</w:tcPr>
          <w:p w14:paraId="6720840D" w14:textId="25B881EA" w:rsidR="00F918C5" w:rsidRPr="00D74680" w:rsidRDefault="00DE7B51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12</w:t>
            </w:r>
          </w:p>
        </w:tc>
        <w:tc>
          <w:tcPr>
            <w:tcW w:w="1440" w:type="dxa"/>
          </w:tcPr>
          <w:p w14:paraId="6576CB0D" w14:textId="21AC09B9" w:rsidR="00F918C5" w:rsidRPr="00D74680" w:rsidRDefault="00094FAE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de-DE" w:eastAsia="zh-CN"/>
              </w:rPr>
            </w:pPr>
            <w:r w:rsidRPr="00D74680">
              <w:rPr>
                <w:rFonts w:eastAsia="SimSun"/>
                <w:sz w:val="20"/>
                <w:szCs w:val="20"/>
                <w:lang w:val="de-DE" w:eastAsia="zh-CN"/>
              </w:rPr>
              <w:t>Hudson Bay</w:t>
            </w:r>
          </w:p>
        </w:tc>
        <w:tc>
          <w:tcPr>
            <w:tcW w:w="1260" w:type="dxa"/>
          </w:tcPr>
          <w:p w14:paraId="195893E2" w14:textId="4FE4FCC3" w:rsidR="00F918C5" w:rsidRPr="00D74680" w:rsidRDefault="00FB365A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de-DE" w:eastAsia="zh-CN"/>
              </w:rPr>
            </w:pPr>
            <w:r>
              <w:rPr>
                <w:rFonts w:eastAsia="SimSun" w:hint="eastAsia"/>
                <w:sz w:val="20"/>
                <w:szCs w:val="20"/>
                <w:lang w:val="de-DE" w:eastAsia="zh-CN"/>
              </w:rPr>
              <w:t xml:space="preserve">Marginal / </w:t>
            </w:r>
            <w:proofErr w:type="gramStart"/>
            <w:r>
              <w:rPr>
                <w:rFonts w:eastAsia="SimSun" w:hint="eastAsia"/>
                <w:sz w:val="20"/>
                <w:szCs w:val="20"/>
                <w:lang w:val="de-DE" w:eastAsia="zh-CN"/>
              </w:rPr>
              <w:t>Subpolar</w:t>
            </w:r>
            <w:proofErr w:type="gramEnd"/>
          </w:p>
        </w:tc>
        <w:tc>
          <w:tcPr>
            <w:tcW w:w="2520" w:type="dxa"/>
          </w:tcPr>
          <w:p w14:paraId="762DF6A0" w14:textId="687A8B1B" w:rsidR="00F918C5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697048">
              <w:rPr>
                <w:rFonts w:eastAsia="SimSun" w:hint="eastAsia"/>
                <w:sz w:val="20"/>
                <w:szCs w:val="20"/>
                <w:lang w:eastAsia="zh-CN"/>
              </w:rPr>
              <w:t>0.69</w:t>
            </w:r>
            <w:r w:rsidR="0062607A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62607A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62607A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62607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62607A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62607A">
              <w:rPr>
                <w:rFonts w:eastAsia="SimSun" w:hint="eastAsia"/>
                <w:sz w:val="20"/>
                <w:szCs w:val="20"/>
                <w:lang w:eastAsia="zh-CN"/>
              </w:rPr>
              <w:t xml:space="preserve"> 2.56</w:t>
            </w:r>
            <w:r w:rsidR="0062607A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62607A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62607A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62607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62607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C8705B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7C4A54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8705B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8705B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30887">
              <w:rPr>
                <w:rFonts w:eastAsia="SimSun" w:hint="eastAsia"/>
                <w:sz w:val="20"/>
                <w:szCs w:val="20"/>
                <w:lang w:val="en-GB" w:eastAsia="zh-CN"/>
              </w:rPr>
              <w:t>=</w:t>
            </w:r>
            <w:r w:rsidR="00C8705B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8705B">
              <w:rPr>
                <w:rFonts w:eastAsia="SimSun" w:hint="eastAsia"/>
                <w:sz w:val="20"/>
                <w:szCs w:val="20"/>
                <w:lang w:eastAsia="zh-CN"/>
              </w:rPr>
              <w:t>0.586</w:t>
            </w:r>
            <w:r w:rsidR="007C4A54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</w:tcPr>
          <w:p w14:paraId="5C5B5ACC" w14:textId="11F1F7F6" w:rsidR="00F918C5" w:rsidRPr="00D74680" w:rsidRDefault="00B61034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eastAsia="zh-CN"/>
              </w:rPr>
            </w:pPr>
            <w:r>
              <w:rPr>
                <w:rFonts w:eastAsia="SimSun" w:hint="eastAsia"/>
                <w:sz w:val="20"/>
                <w:szCs w:val="20"/>
                <w:lang w:eastAsia="zh-CN"/>
              </w:rPr>
              <w:t>9</w:t>
            </w:r>
            <w:r w:rsidR="00A20D1A">
              <w:rPr>
                <w:rFonts w:eastAsia="SimSun" w:hint="eastAsia"/>
                <w:sz w:val="20"/>
                <w:szCs w:val="20"/>
                <w:lang w:eastAsia="zh-CN"/>
              </w:rPr>
              <w:t xml:space="preserve">5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A20D1A">
              <w:rPr>
                <w:rFonts w:eastAsia="SimSun" w:hint="eastAsia"/>
                <w:sz w:val="20"/>
                <w:szCs w:val="20"/>
                <w:lang w:eastAsia="zh-CN"/>
              </w:rPr>
              <w:t xml:space="preserve">65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A20D1A"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="00A20D1A"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 w:rsidR="00A20D1A">
              <w:rPr>
                <w:rFonts w:eastAsia="SimSun" w:hint="eastAsia"/>
                <w:sz w:val="20"/>
                <w:szCs w:val="20"/>
                <w:lang w:eastAsia="zh-CN"/>
              </w:rPr>
              <w:t xml:space="preserve"> = 0.006)</w:t>
            </w:r>
          </w:p>
        </w:tc>
      </w:tr>
      <w:tr w:rsidR="008D63CB" w:rsidRPr="00D74680" w14:paraId="68B5A2C2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shd w:val="clear" w:color="auto" w:fill="E7E6E6" w:themeFill="background2"/>
          </w:tcPr>
          <w:p w14:paraId="0B829139" w14:textId="5A25FE40" w:rsidR="00F918C5" w:rsidRPr="00D74680" w:rsidRDefault="00DE7B51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13</w:t>
            </w:r>
          </w:p>
        </w:tc>
        <w:tc>
          <w:tcPr>
            <w:tcW w:w="1440" w:type="dxa"/>
            <w:shd w:val="clear" w:color="auto" w:fill="E7E6E6" w:themeFill="background2"/>
          </w:tcPr>
          <w:p w14:paraId="2B09EBEF" w14:textId="65108F23" w:rsidR="00F918C5" w:rsidRPr="00D74680" w:rsidRDefault="004A6871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Canadian Archipelagos</w:t>
            </w:r>
          </w:p>
        </w:tc>
        <w:tc>
          <w:tcPr>
            <w:tcW w:w="1260" w:type="dxa"/>
            <w:shd w:val="clear" w:color="auto" w:fill="E7E6E6" w:themeFill="background2"/>
          </w:tcPr>
          <w:p w14:paraId="36ACFA74" w14:textId="6FB8D0E3" w:rsidR="00F918C5" w:rsidRPr="00D74680" w:rsidRDefault="00282B3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  <w:shd w:val="clear" w:color="auto" w:fill="E7E6E6" w:themeFill="background2"/>
          </w:tcPr>
          <w:p w14:paraId="25110AAF" w14:textId="1994863C" w:rsidR="00F918C5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7D663D" w:rsidRPr="007D663D">
              <w:rPr>
                <w:rFonts w:eastAsia="SimSun"/>
                <w:sz w:val="20"/>
                <w:szCs w:val="20"/>
                <w:lang w:val="en-GB" w:eastAsia="zh-CN"/>
              </w:rPr>
              <w:t>2.0</w:t>
            </w:r>
            <w:r w:rsidR="007D663D">
              <w:rPr>
                <w:rFonts w:eastAsia="SimSun" w:hint="eastAsia"/>
                <w:sz w:val="20"/>
                <w:szCs w:val="20"/>
                <w:lang w:val="en-GB" w:eastAsia="zh-CN"/>
              </w:rPr>
              <w:t>9</w:t>
            </w:r>
            <w:r w:rsidR="003B376F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3B376F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3B376F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3B376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3B376F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3B376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1.43</w:t>
            </w:r>
            <w:r w:rsidR="003B376F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3B376F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3B376F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3B376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3B376F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006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  <w:shd w:val="clear" w:color="auto" w:fill="E7E6E6" w:themeFill="background2"/>
          </w:tcPr>
          <w:p w14:paraId="19D3AD8C" w14:textId="762F5C39" w:rsidR="00F918C5" w:rsidRPr="00D74680" w:rsidRDefault="00A86D73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344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117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  <w:tr w:rsidR="003E34B7" w:rsidRPr="00D74680" w14:paraId="0E8CB891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</w:tcPr>
          <w:p w14:paraId="5B51DA2F" w14:textId="29F12272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14</w:t>
            </w:r>
          </w:p>
        </w:tc>
        <w:tc>
          <w:tcPr>
            <w:tcW w:w="1440" w:type="dxa"/>
          </w:tcPr>
          <w:p w14:paraId="6E2C2273" w14:textId="63971070" w:rsidR="00DE7B51" w:rsidRPr="00D74680" w:rsidRDefault="004A6871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Northern Greenland</w:t>
            </w:r>
          </w:p>
        </w:tc>
        <w:tc>
          <w:tcPr>
            <w:tcW w:w="1260" w:type="dxa"/>
          </w:tcPr>
          <w:p w14:paraId="2E328CC4" w14:textId="20328CA7" w:rsidR="00DE7B51" w:rsidRPr="00D74680" w:rsidRDefault="00282B3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</w:tcPr>
          <w:p w14:paraId="644EFFC3" w14:textId="643F2A44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>0.42</w:t>
            </w:r>
            <w:r w:rsidR="00C553CE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C553CE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553CE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1.38</w:t>
            </w:r>
            <w:r w:rsidR="00C553CE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C553CE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C553C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C553CE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541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</w:tcPr>
          <w:p w14:paraId="45B6BD65" w14:textId="19C00292" w:rsidR="00DE7B51" w:rsidRPr="00D74680" w:rsidRDefault="00880802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83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56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= 0.004)</w:t>
            </w:r>
          </w:p>
        </w:tc>
      </w:tr>
      <w:tr w:rsidR="003E34B7" w:rsidRPr="00D74680" w14:paraId="3939693A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shd w:val="clear" w:color="auto" w:fill="E7E6E6" w:themeFill="background2"/>
          </w:tcPr>
          <w:p w14:paraId="4D8779C5" w14:textId="3903729B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15</w:t>
            </w:r>
          </w:p>
        </w:tc>
        <w:tc>
          <w:tcPr>
            <w:tcW w:w="1440" w:type="dxa"/>
            <w:shd w:val="clear" w:color="auto" w:fill="E7E6E6" w:themeFill="background2"/>
          </w:tcPr>
          <w:p w14:paraId="615748CA" w14:textId="0F826F23" w:rsidR="00DE7B51" w:rsidRPr="00D74680" w:rsidRDefault="004A6871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Southern Greenland</w:t>
            </w:r>
          </w:p>
        </w:tc>
        <w:tc>
          <w:tcPr>
            <w:tcW w:w="1260" w:type="dxa"/>
            <w:shd w:val="clear" w:color="auto" w:fill="E7E6E6" w:themeFill="background2"/>
          </w:tcPr>
          <w:p w14:paraId="6C905F7F" w14:textId="4E4AA3A1" w:rsidR="00DE7B51" w:rsidRPr="00D74680" w:rsidRDefault="00282B3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  <w:shd w:val="clear" w:color="auto" w:fill="E7E6E6" w:themeFill="background2"/>
          </w:tcPr>
          <w:p w14:paraId="79AC7D79" w14:textId="0E36B067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>0.27</w:t>
            </w:r>
            <w:r w:rsidR="00152484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152484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152484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1.05</w:t>
            </w:r>
            <w:r w:rsidR="00152484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152484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152484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152484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606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  <w:shd w:val="clear" w:color="auto" w:fill="E7E6E6" w:themeFill="background2"/>
          </w:tcPr>
          <w:p w14:paraId="6956925A" w14:textId="20EF5C98" w:rsidR="00DE7B51" w:rsidRPr="00D74680" w:rsidRDefault="005B4853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43</w:t>
            </w:r>
            <w:r w:rsidR="00486CD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486CD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32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486CD6"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="00486CD6"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 w:rsidR="00486CD6">
              <w:rPr>
                <w:rFonts w:eastAsia="SimSun" w:hint="eastAsia"/>
                <w:sz w:val="20"/>
                <w:szCs w:val="20"/>
                <w:lang w:eastAsia="zh-CN"/>
              </w:rPr>
              <w:t xml:space="preserve"> = 0.010)</w:t>
            </w:r>
          </w:p>
        </w:tc>
      </w:tr>
      <w:tr w:rsidR="003E34B7" w:rsidRPr="00D74680" w14:paraId="5FED66C4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</w:tcPr>
          <w:p w14:paraId="7DAF76CA" w14:textId="2CAB8482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41</w:t>
            </w:r>
          </w:p>
        </w:tc>
        <w:tc>
          <w:tcPr>
            <w:tcW w:w="1440" w:type="dxa"/>
          </w:tcPr>
          <w:p w14:paraId="4F6D229C" w14:textId="71C45F41" w:rsidR="00DE7B51" w:rsidRPr="00D74680" w:rsidRDefault="004A6871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Sea of Okhotsk</w:t>
            </w:r>
          </w:p>
        </w:tc>
        <w:tc>
          <w:tcPr>
            <w:tcW w:w="1260" w:type="dxa"/>
          </w:tcPr>
          <w:p w14:paraId="28D5A4FF" w14:textId="5832A3B3" w:rsidR="00DE7B51" w:rsidRPr="00D74680" w:rsidRDefault="00992069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de-DE" w:eastAsia="zh-CN"/>
              </w:rPr>
              <w:t xml:space="preserve">Marginal / </w:t>
            </w:r>
            <w:proofErr w:type="gramStart"/>
            <w:r>
              <w:rPr>
                <w:rFonts w:eastAsia="SimSun" w:hint="eastAsia"/>
                <w:sz w:val="20"/>
                <w:szCs w:val="20"/>
                <w:lang w:val="de-DE" w:eastAsia="zh-CN"/>
              </w:rPr>
              <w:t>Subpolar</w:t>
            </w:r>
            <w:proofErr w:type="gramEnd"/>
          </w:p>
        </w:tc>
        <w:tc>
          <w:tcPr>
            <w:tcW w:w="2520" w:type="dxa"/>
          </w:tcPr>
          <w:p w14:paraId="27279AD0" w14:textId="7A8D2A46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4932C2">
              <w:rPr>
                <w:rFonts w:eastAsia="SimSun" w:hint="eastAsia"/>
                <w:sz w:val="20"/>
                <w:szCs w:val="20"/>
                <w:lang w:val="en-GB" w:eastAsia="zh-CN"/>
              </w:rPr>
              <w:t>0.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>32</w:t>
            </w:r>
            <w:r w:rsidR="00913358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913358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913358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2.23</w:t>
            </w:r>
            <w:r w:rsidR="00913358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913358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913358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913358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774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</w:tcPr>
          <w:p w14:paraId="356ADEAD" w14:textId="693492C4" w:rsidR="00DE7B51" w:rsidRPr="00D74680" w:rsidRDefault="0070218F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96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40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862435"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="00862435"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 w:rsidR="00862435"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  <w:tr w:rsidR="003E34B7" w:rsidRPr="00D74680" w14:paraId="77A11F1D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shd w:val="clear" w:color="auto" w:fill="E7E6E6" w:themeFill="background2"/>
          </w:tcPr>
          <w:p w14:paraId="61DCD36B" w14:textId="6E51E7F6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42</w:t>
            </w:r>
          </w:p>
        </w:tc>
        <w:tc>
          <w:tcPr>
            <w:tcW w:w="1440" w:type="dxa"/>
            <w:shd w:val="clear" w:color="auto" w:fill="E7E6E6" w:themeFill="background2"/>
          </w:tcPr>
          <w:p w14:paraId="6FA788E2" w14:textId="1AA7B0EC" w:rsidR="00DE7B51" w:rsidRPr="00D74680" w:rsidRDefault="00A83044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North-western Pacific</w:t>
            </w:r>
          </w:p>
        </w:tc>
        <w:tc>
          <w:tcPr>
            <w:tcW w:w="1260" w:type="dxa"/>
            <w:shd w:val="clear" w:color="auto" w:fill="E7E6E6" w:themeFill="background2"/>
          </w:tcPr>
          <w:p w14:paraId="093B3E37" w14:textId="1C4F0286" w:rsidR="00DE7B51" w:rsidRPr="00D74680" w:rsidRDefault="000604C2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Subp</w:t>
            </w: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olar</w:t>
            </w:r>
          </w:p>
        </w:tc>
        <w:tc>
          <w:tcPr>
            <w:tcW w:w="2520" w:type="dxa"/>
            <w:shd w:val="clear" w:color="auto" w:fill="E7E6E6" w:themeFill="background2"/>
          </w:tcPr>
          <w:p w14:paraId="40CE7E0D" w14:textId="55494307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BF7DA4">
              <w:rPr>
                <w:rFonts w:eastAsia="SimSun" w:hint="eastAsia"/>
                <w:sz w:val="20"/>
                <w:szCs w:val="20"/>
                <w:lang w:val="en-GB" w:eastAsia="zh-CN"/>
              </w:rPr>
              <w:t>6.15</w:t>
            </w:r>
            <w:r w:rsidR="00CA1F80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CA1F80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CA1F80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CA1F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A1F80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BF7DA4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4.94</w:t>
            </w:r>
            <w:r w:rsidR="00CA1F80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CA1F80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CA1F80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CA1F80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CA1F80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016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  <w:shd w:val="clear" w:color="auto" w:fill="E7E6E6" w:themeFill="background2"/>
          </w:tcPr>
          <w:p w14:paraId="4CC689CB" w14:textId="77581713" w:rsidR="00DE7B51" w:rsidRPr="00D74680" w:rsidRDefault="00A5631A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325 </w:t>
            </w:r>
            <w:r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144 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  <w:tr w:rsidR="003E34B7" w:rsidRPr="00D74680" w14:paraId="13B0D215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</w:tcPr>
          <w:p w14:paraId="5EC78AA1" w14:textId="50DC06E3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43</w:t>
            </w:r>
          </w:p>
        </w:tc>
        <w:tc>
          <w:tcPr>
            <w:tcW w:w="1440" w:type="dxa"/>
          </w:tcPr>
          <w:p w14:paraId="281E2505" w14:textId="1EA20854" w:rsidR="00DE7B51" w:rsidRPr="00D74680" w:rsidRDefault="00963A18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Siberian Shelves</w:t>
            </w:r>
          </w:p>
        </w:tc>
        <w:tc>
          <w:tcPr>
            <w:tcW w:w="1260" w:type="dxa"/>
          </w:tcPr>
          <w:p w14:paraId="277F0530" w14:textId="2C50A464" w:rsidR="00DE7B51" w:rsidRPr="00D74680" w:rsidRDefault="000604C2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</w:tcPr>
          <w:p w14:paraId="4EF6CA25" w14:textId="0A42BF07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0604CE">
              <w:rPr>
                <w:rFonts w:eastAsia="SimSun" w:hint="eastAsia"/>
                <w:sz w:val="20"/>
                <w:szCs w:val="20"/>
                <w:lang w:val="en-GB" w:eastAsia="zh-CN"/>
              </w:rPr>
              <w:t>9.27</w:t>
            </w:r>
            <w:r w:rsidR="005F0AFC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5F0AFC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5F0AFC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5F0AFC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5F0AFC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0604C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1.18</w:t>
            </w:r>
            <w:r w:rsidR="005F0AFC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5F0AFC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5F0AFC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5F0AFC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5F0AFC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119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</w:tcPr>
          <w:p w14:paraId="6CB5C0C2" w14:textId="4E58E877" w:rsidR="00DE7B51" w:rsidRPr="00D74680" w:rsidRDefault="00A5631A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941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385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  <w:tr w:rsidR="003E34B7" w:rsidRPr="00D74680" w14:paraId="73EE95D0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shd w:val="clear" w:color="auto" w:fill="E7E6E6" w:themeFill="background2"/>
          </w:tcPr>
          <w:p w14:paraId="781C4C1A" w14:textId="69443C9B" w:rsidR="00DE7B51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44</w:t>
            </w:r>
          </w:p>
        </w:tc>
        <w:tc>
          <w:tcPr>
            <w:tcW w:w="1440" w:type="dxa"/>
            <w:shd w:val="clear" w:color="auto" w:fill="E7E6E6" w:themeFill="background2"/>
          </w:tcPr>
          <w:p w14:paraId="70A07F79" w14:textId="41CDDDDA" w:rsidR="00DE7B51" w:rsidRPr="00D74680" w:rsidRDefault="00963A18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Barents and Kara Seas</w:t>
            </w:r>
          </w:p>
        </w:tc>
        <w:tc>
          <w:tcPr>
            <w:tcW w:w="1260" w:type="dxa"/>
            <w:shd w:val="clear" w:color="auto" w:fill="E7E6E6" w:themeFill="background2"/>
          </w:tcPr>
          <w:p w14:paraId="584732E0" w14:textId="4AA0CF30" w:rsidR="00DE7B51" w:rsidRPr="00D74680" w:rsidRDefault="000604C2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  <w:shd w:val="clear" w:color="auto" w:fill="E7E6E6" w:themeFill="background2"/>
          </w:tcPr>
          <w:p w14:paraId="3E77A732" w14:textId="7A058D7A" w:rsidR="00DE7B51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E23123">
              <w:rPr>
                <w:rFonts w:eastAsia="SimSun" w:hint="eastAsia"/>
                <w:sz w:val="20"/>
                <w:szCs w:val="20"/>
                <w:lang w:val="en-GB" w:eastAsia="zh-CN"/>
              </w:rPr>
              <w:t>9.94</w:t>
            </w:r>
            <w:r w:rsidR="004F17FE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4F17FE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4F17FE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762F0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4F17FE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4F17F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E23123">
              <w:rPr>
                <w:rFonts w:eastAsia="SimSun" w:hint="eastAsia"/>
                <w:sz w:val="20"/>
                <w:szCs w:val="20"/>
                <w:lang w:val="en-GB" w:eastAsia="zh-CN"/>
              </w:rPr>
              <w:t>7.58</w:t>
            </w:r>
            <w:r w:rsidR="004F17FE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4F17FE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4F17FE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4F17FE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yr</w:t>
            </w:r>
            <w:r w:rsidR="004F17FE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012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  <w:shd w:val="clear" w:color="auto" w:fill="E7E6E6" w:themeFill="background2"/>
          </w:tcPr>
          <w:p w14:paraId="0F56119E" w14:textId="43DB0DD9" w:rsidR="00DE7B51" w:rsidRPr="00D74680" w:rsidRDefault="00D8130D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842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340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  <w:tr w:rsidR="003E34B7" w:rsidRPr="00D74680" w14:paraId="00FB9DD1" w14:textId="77777777" w:rsidTr="00BF3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</w:tcPr>
          <w:p w14:paraId="54095145" w14:textId="6A37EEC0" w:rsidR="006C4B8D" w:rsidRPr="00D74680" w:rsidRDefault="006C4B8D" w:rsidP="00C35CD0">
            <w:pPr>
              <w:pStyle w:val="Text"/>
              <w:spacing w:line="360" w:lineRule="auto"/>
              <w:ind w:firstLine="0"/>
              <w:rPr>
                <w:rFonts w:eastAsia="SimSun"/>
                <w:b w:val="0"/>
                <w:bCs w:val="0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b w:val="0"/>
                <w:bCs w:val="0"/>
                <w:sz w:val="20"/>
                <w:szCs w:val="20"/>
                <w:lang w:val="en-GB" w:eastAsia="zh-CN"/>
              </w:rPr>
              <w:t>45</w:t>
            </w:r>
          </w:p>
        </w:tc>
        <w:tc>
          <w:tcPr>
            <w:tcW w:w="1440" w:type="dxa"/>
          </w:tcPr>
          <w:p w14:paraId="047FA7CD" w14:textId="54D426C2" w:rsidR="006C4B8D" w:rsidRPr="00D74680" w:rsidRDefault="00963A18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/>
                <w:sz w:val="20"/>
                <w:szCs w:val="20"/>
                <w:lang w:val="en-GB" w:eastAsia="zh-CN"/>
              </w:rPr>
              <w:t>Antarctic Shelves</w:t>
            </w:r>
          </w:p>
        </w:tc>
        <w:tc>
          <w:tcPr>
            <w:tcW w:w="1260" w:type="dxa"/>
          </w:tcPr>
          <w:p w14:paraId="30550DE2" w14:textId="1F3CA72D" w:rsidR="006C4B8D" w:rsidRPr="00D74680" w:rsidRDefault="00D74680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D74680">
              <w:rPr>
                <w:rFonts w:eastAsia="SimSun" w:hint="eastAsia"/>
                <w:sz w:val="20"/>
                <w:szCs w:val="20"/>
                <w:lang w:val="en-GB" w:eastAsia="zh-CN"/>
              </w:rPr>
              <w:t>Polar</w:t>
            </w:r>
          </w:p>
        </w:tc>
        <w:tc>
          <w:tcPr>
            <w:tcW w:w="2520" w:type="dxa"/>
          </w:tcPr>
          <w:p w14:paraId="4A026999" w14:textId="29C0120D" w:rsidR="006C4B8D" w:rsidRPr="00D74680" w:rsidRDefault="007216C1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>
              <w:rPr>
                <w:rFonts w:eastAsia="SimSun" w:hint="eastAsia"/>
                <w:sz w:val="20"/>
                <w:szCs w:val="20"/>
                <w:lang w:val="en-GB" w:eastAsia="zh-CN"/>
              </w:rPr>
              <w:t>6.11</w:t>
            </w:r>
            <w:r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3648EF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3648EF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3648E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3648EF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3648E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2E3668">
              <w:rPr>
                <w:rFonts w:eastAsia="SimSun" w:hint="eastAsia"/>
                <w:sz w:val="20"/>
                <w:szCs w:val="20"/>
                <w:lang w:val="en-GB" w:eastAsia="zh-CN"/>
              </w:rPr>
              <w:t>4.28</w:t>
            </w:r>
            <w:r w:rsidR="002E3668" w:rsidRPr="007216C1">
              <w:rPr>
                <w:rFonts w:eastAsia="SimSun"/>
                <w:sz w:val="20"/>
                <w:szCs w:val="20"/>
                <w:lang w:val="en-GB" w:eastAsia="zh-CN"/>
              </w:rPr>
              <w:t>×</w:t>
            </w:r>
            <w:r w:rsidR="002E3668">
              <w:rPr>
                <w:rFonts w:eastAsia="SimSun" w:hint="eastAsia"/>
                <w:sz w:val="20"/>
                <w:szCs w:val="20"/>
                <w:lang w:val="en-GB" w:eastAsia="zh-CN"/>
              </w:rPr>
              <w:t>10</w:t>
            </w:r>
            <w:r w:rsidR="002E3668" w:rsidRPr="003648EF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3</w:t>
            </w:r>
            <w:r w:rsidR="00AC3451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9B1A09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9B1A09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3E502B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(</w:t>
            </w:r>
            <w:r w:rsidR="00CC0206" w:rsidRPr="00C8705B">
              <w:rPr>
                <w:rFonts w:eastAsia="SimSun" w:hint="eastAsia"/>
                <w:i/>
                <w:iCs/>
                <w:sz w:val="20"/>
                <w:szCs w:val="20"/>
                <w:lang w:val="en-GB" w:eastAsia="zh-CN"/>
              </w:rPr>
              <w:t>P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= </w:t>
            </w:r>
            <w:r w:rsidR="00753391">
              <w:rPr>
                <w:rFonts w:eastAsia="SimSun" w:hint="eastAsia"/>
                <w:sz w:val="20"/>
                <w:szCs w:val="20"/>
                <w:lang w:val="en-GB" w:eastAsia="zh-CN"/>
              </w:rPr>
              <w:t>0.007</w:t>
            </w:r>
            <w:r w:rsidR="00CC0206">
              <w:rPr>
                <w:rFonts w:eastAsia="SimSun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2870" w:type="dxa"/>
          </w:tcPr>
          <w:p w14:paraId="5999EBE5" w14:textId="34666638" w:rsidR="006C4B8D" w:rsidRPr="00D74680" w:rsidRDefault="008C3BB5" w:rsidP="00C35CD0">
            <w:pPr>
              <w:pStyle w:val="Text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/>
                <w:sz w:val="20"/>
                <w:szCs w:val="20"/>
                <w:lang w:val="en-GB" w:eastAsia="zh-CN"/>
              </w:rPr>
            </w:pPr>
            <w:r w:rsidRPr="008C3BB5">
              <w:rPr>
                <w:rFonts w:eastAsia="SimSun"/>
                <w:sz w:val="20"/>
                <w:szCs w:val="20"/>
                <w:lang w:eastAsia="zh-CN"/>
              </w:rPr>
              <w:t>–</w:t>
            </w:r>
            <w:r w:rsidR="00EF6889">
              <w:rPr>
                <w:rFonts w:eastAsia="SimSun" w:hint="eastAsia"/>
                <w:sz w:val="20"/>
                <w:szCs w:val="20"/>
                <w:lang w:val="en-GB" w:eastAsia="zh-CN"/>
              </w:rPr>
              <w:t>18</w:t>
            </w:r>
            <w:r w:rsidR="00AB236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4 </w:t>
            </w:r>
            <w:r w:rsidR="00862435" w:rsidRPr="0023299E">
              <w:rPr>
                <w:rFonts w:eastAsia="SimSun"/>
                <w:sz w:val="20"/>
                <w:szCs w:val="20"/>
                <w:lang w:val="en-GB" w:eastAsia="zh-CN"/>
              </w:rPr>
              <w:t>±</w:t>
            </w:r>
            <w:r w:rsidR="00862435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AB236F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69 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>yr</w:t>
            </w:r>
            <w:r w:rsidR="004A053A" w:rsidRPr="00AC3451">
              <w:rPr>
                <w:rFonts w:eastAsia="SimSun" w:hint="eastAsia"/>
                <w:sz w:val="20"/>
                <w:szCs w:val="20"/>
                <w:vertAlign w:val="superscript"/>
                <w:lang w:val="en-GB" w:eastAsia="zh-CN"/>
              </w:rPr>
              <w:t>-1</w:t>
            </w:r>
            <w:r w:rsidR="004A053A">
              <w:rPr>
                <w:rFonts w:eastAsia="SimSun" w:hint="eastAsia"/>
                <w:sz w:val="20"/>
                <w:szCs w:val="20"/>
                <w:lang w:val="en-GB" w:eastAsia="zh-CN"/>
              </w:rPr>
              <w:t xml:space="preserve"> </w:t>
            </w:r>
            <w:r w:rsidR="00AB236F">
              <w:rPr>
                <w:rFonts w:eastAsia="SimSun" w:hint="eastAsia"/>
                <w:sz w:val="20"/>
                <w:szCs w:val="20"/>
                <w:lang w:eastAsia="zh-CN"/>
              </w:rPr>
              <w:t>(</w:t>
            </w:r>
            <w:r w:rsidR="00AB236F" w:rsidRPr="00C750FE">
              <w:rPr>
                <w:rFonts w:eastAsia="SimSun" w:hint="eastAsia"/>
                <w:i/>
                <w:iCs/>
                <w:sz w:val="20"/>
                <w:szCs w:val="20"/>
                <w:lang w:eastAsia="zh-CN"/>
              </w:rPr>
              <w:t>P</w:t>
            </w:r>
            <w:r w:rsidR="00AB236F">
              <w:rPr>
                <w:rFonts w:eastAsia="SimSun" w:hint="eastAsia"/>
                <w:sz w:val="20"/>
                <w:szCs w:val="20"/>
                <w:lang w:eastAsia="zh-CN"/>
              </w:rPr>
              <w:t xml:space="preserve"> &lt; 0.001)</w:t>
            </w:r>
          </w:p>
        </w:tc>
      </w:tr>
    </w:tbl>
    <w:p w14:paraId="7BD09EBD" w14:textId="17B4795C" w:rsidR="00F918C5" w:rsidRPr="00F918C5" w:rsidRDefault="00F918C5" w:rsidP="00224B8E">
      <w:pPr>
        <w:pStyle w:val="Text"/>
        <w:spacing w:line="360" w:lineRule="auto"/>
        <w:ind w:firstLine="0"/>
        <w:jc w:val="both"/>
        <w:rPr>
          <w:rFonts w:eastAsia="SimSun"/>
          <w:iCs/>
          <w:color w:val="2E3033"/>
          <w:kern w:val="2"/>
          <w:lang w:eastAsia="zh-CN"/>
        </w:rPr>
        <w:sectPr w:rsidR="00F918C5" w:rsidRPr="00F918C5" w:rsidSect="00224B8E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</w:p>
    <w:p w14:paraId="1A92DF01" w14:textId="058CA980" w:rsidR="00C1709F" w:rsidRPr="009B1346" w:rsidRDefault="0005088D" w:rsidP="009B1346">
      <w:pPr>
        <w:pStyle w:val="EndNoteBibliography"/>
        <w:spacing w:before="120"/>
        <w:rPr>
          <w:rFonts w:eastAsia="SimSun"/>
          <w:b/>
          <w:bCs/>
          <w:lang w:val="en-GB" w:eastAsia="zh-CN"/>
        </w:rPr>
      </w:pPr>
      <w:r w:rsidRPr="00112DD0">
        <w:rPr>
          <w:rFonts w:eastAsia="SimSun"/>
          <w:b/>
          <w:bCs/>
          <w:lang w:val="en-GB" w:eastAsia="zh-CN"/>
        </w:rPr>
        <w:lastRenderedPageBreak/>
        <w:t>Supplementary Reference</w:t>
      </w:r>
      <w:r w:rsidR="00D97FAA">
        <w:rPr>
          <w:rFonts w:eastAsia="SimSun" w:hint="eastAsia"/>
          <w:b/>
          <w:bCs/>
          <w:lang w:val="en-GB" w:eastAsia="zh-CN"/>
        </w:rPr>
        <w:t>s</w:t>
      </w:r>
    </w:p>
    <w:p w14:paraId="0F81E10A" w14:textId="77777777" w:rsidR="00C1709F" w:rsidRPr="00C1709F" w:rsidRDefault="00C1709F" w:rsidP="00C1709F">
      <w:pPr>
        <w:pStyle w:val="EndNoteBibliography"/>
        <w:ind w:left="420" w:hanging="420"/>
      </w:pPr>
      <w:r>
        <w:rPr>
          <w:rFonts w:eastAsia="SimSun"/>
          <w:iCs/>
          <w:color w:val="2E3033"/>
          <w:kern w:val="2"/>
          <w:lang w:val="en-GB" w:eastAsia="zh-CN"/>
        </w:rPr>
        <w:fldChar w:fldCharType="begin"/>
      </w:r>
      <w:r w:rsidRPr="00A06218">
        <w:rPr>
          <w:rFonts w:eastAsia="SimSun"/>
          <w:iCs/>
          <w:color w:val="2E3033"/>
          <w:kern w:val="2"/>
          <w:lang w:val="de-DE" w:eastAsia="zh-CN"/>
        </w:rPr>
        <w:instrText xml:space="preserve"> ADDIN EN.SECTION.REFLIST </w:instrText>
      </w:r>
      <w:r>
        <w:rPr>
          <w:rFonts w:eastAsia="SimSun"/>
          <w:iCs/>
          <w:color w:val="2E3033"/>
          <w:kern w:val="2"/>
          <w:lang w:val="en-GB" w:eastAsia="zh-CN"/>
        </w:rPr>
        <w:fldChar w:fldCharType="separate"/>
      </w:r>
      <w:r w:rsidRPr="00A06218">
        <w:rPr>
          <w:lang w:val="de-DE"/>
        </w:rPr>
        <w:t>1.</w:t>
      </w:r>
      <w:r w:rsidRPr="00A06218">
        <w:rPr>
          <w:lang w:val="de-DE"/>
        </w:rPr>
        <w:tab/>
        <w:t xml:space="preserve">Laruelle, G. G. et al. </w:t>
      </w:r>
      <w:r w:rsidRPr="00C1709F">
        <w:t>Global multi-scale segmentation of continental and coastal waters from the watersheds to the continental margins.</w:t>
      </w:r>
      <w:r w:rsidRPr="00C1709F">
        <w:rPr>
          <w:i/>
        </w:rPr>
        <w:t xml:space="preserve"> Hydrol. Earth Syst. Sc. </w:t>
      </w:r>
      <w:r w:rsidRPr="00C1709F">
        <w:rPr>
          <w:b/>
        </w:rPr>
        <w:t>17</w:t>
      </w:r>
      <w:r w:rsidRPr="00C1709F">
        <w:t>, 2029–2051 (2013).</w:t>
      </w:r>
    </w:p>
    <w:p w14:paraId="04A2EE8A" w14:textId="77777777" w:rsidR="00C1709F" w:rsidRPr="00C1709F" w:rsidRDefault="00C1709F" w:rsidP="00C1709F">
      <w:pPr>
        <w:pStyle w:val="EndNoteBibliography"/>
        <w:ind w:left="420" w:hanging="420"/>
      </w:pPr>
      <w:r w:rsidRPr="00C1709F">
        <w:t>2.</w:t>
      </w:r>
      <w:r w:rsidRPr="00C1709F">
        <w:tab/>
        <w:t>Roobaert, A. et al. The spatiotemporal dynamics of the sources and sinks of CO</w:t>
      </w:r>
      <w:r w:rsidRPr="00C1709F">
        <w:rPr>
          <w:vertAlign w:val="subscript"/>
        </w:rPr>
        <w:t>2</w:t>
      </w:r>
      <w:r w:rsidRPr="00C1709F">
        <w:t xml:space="preserve"> in the global coastal ocean.</w:t>
      </w:r>
      <w:r w:rsidRPr="00C1709F">
        <w:rPr>
          <w:i/>
        </w:rPr>
        <w:t xml:space="preserve"> Glob. Biogeochem. Cycles </w:t>
      </w:r>
      <w:r w:rsidRPr="00C1709F">
        <w:rPr>
          <w:b/>
        </w:rPr>
        <w:t>33</w:t>
      </w:r>
      <w:r w:rsidRPr="00C1709F">
        <w:t>, 1693–1714 (2019).</w:t>
      </w:r>
    </w:p>
    <w:p w14:paraId="6B6DE96A" w14:textId="2BDACE4A" w:rsidR="00CE3E32" w:rsidRPr="00135AF3" w:rsidRDefault="00C1709F" w:rsidP="00C1709F">
      <w:pPr>
        <w:pStyle w:val="EndNoteBibliography"/>
        <w:spacing w:before="120"/>
        <w:rPr>
          <w:rFonts w:eastAsia="SimSun"/>
          <w:lang w:val="en-GB" w:eastAsia="zh-CN"/>
        </w:rPr>
      </w:pPr>
      <w:r>
        <w:rPr>
          <w:rFonts w:eastAsia="SimSun"/>
          <w:iCs/>
          <w:color w:val="2E3033"/>
          <w:kern w:val="2"/>
          <w:lang w:val="en-GB" w:eastAsia="zh-CN"/>
        </w:rPr>
        <w:fldChar w:fldCharType="end"/>
      </w:r>
      <w:r w:rsidR="00B92964">
        <w:rPr>
          <w:rFonts w:eastAsia="SimSun"/>
          <w:iCs/>
          <w:color w:val="2E3033"/>
          <w:kern w:val="2"/>
          <w:lang w:val="en-GB" w:eastAsia="zh-CN"/>
        </w:rPr>
        <w:fldChar w:fldCharType="begin"/>
      </w:r>
      <w:r w:rsidR="00B92964">
        <w:rPr>
          <w:rFonts w:eastAsia="SimSun"/>
          <w:iCs/>
          <w:color w:val="2E3033"/>
          <w:kern w:val="2"/>
          <w:lang w:val="en-GB" w:eastAsia="zh-CN"/>
        </w:rPr>
        <w:instrText xml:space="preserve"> ADDIN EN.SECTION.REFLIST </w:instrText>
      </w:r>
      <w:r w:rsidR="00B92964">
        <w:rPr>
          <w:rFonts w:eastAsia="SimSun"/>
          <w:iCs/>
          <w:color w:val="2E3033"/>
          <w:kern w:val="2"/>
          <w:lang w:val="en-GB" w:eastAsia="zh-CN"/>
        </w:rPr>
        <w:fldChar w:fldCharType="separate"/>
      </w:r>
      <w:r w:rsidR="00B92964">
        <w:rPr>
          <w:rFonts w:eastAsia="SimSun"/>
          <w:iCs/>
          <w:color w:val="2E3033"/>
          <w:kern w:val="2"/>
          <w:lang w:val="en-GB" w:eastAsia="zh-CN"/>
        </w:rPr>
        <w:fldChar w:fldCharType="end"/>
      </w:r>
      <w:r w:rsidR="004400D7">
        <w:rPr>
          <w:rFonts w:eastAsia="SimSun"/>
          <w:lang w:val="en-GB" w:eastAsia="zh-CN"/>
        </w:rPr>
        <w:fldChar w:fldCharType="begin"/>
      </w:r>
      <w:r w:rsidR="004400D7">
        <w:rPr>
          <w:rFonts w:eastAsia="SimSun"/>
          <w:lang w:val="en-GB" w:eastAsia="zh-CN"/>
        </w:rPr>
        <w:instrText xml:space="preserve"> ADDIN EN.REFLIST </w:instrText>
      </w:r>
      <w:r w:rsidR="004400D7">
        <w:rPr>
          <w:rFonts w:eastAsia="SimSun"/>
          <w:lang w:val="en-GB" w:eastAsia="zh-CN"/>
        </w:rPr>
        <w:fldChar w:fldCharType="separate"/>
      </w:r>
      <w:r w:rsidR="004400D7">
        <w:rPr>
          <w:rFonts w:eastAsia="SimSun"/>
          <w:lang w:val="en-GB" w:eastAsia="zh-CN"/>
        </w:rPr>
        <w:fldChar w:fldCharType="end"/>
      </w:r>
    </w:p>
    <w:sectPr w:rsidR="00CE3E32" w:rsidRPr="00135AF3" w:rsidSect="00F13DD9">
      <w:pgSz w:w="12240" w:h="15840"/>
      <w:pgMar w:top="1440" w:right="1440" w:bottom="1440" w:left="1440" w:header="432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AC9DB98" w14:textId="77777777" w:rsidR="007D6B52" w:rsidRDefault="007D6B52" w:rsidP="000379AB">
      <w:r>
        <w:separator/>
      </w:r>
    </w:p>
  </w:endnote>
  <w:endnote w:type="continuationSeparator" w:id="0">
    <w:p w14:paraId="1F0526D4" w14:textId="77777777" w:rsidR="007D6B52" w:rsidRDefault="007D6B52" w:rsidP="000379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jaVuSerif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CB2209" w14:textId="77777777" w:rsidR="00F51238" w:rsidRPr="0079128B" w:rsidRDefault="00F51238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 w:themeColor="text1"/>
      </w:rPr>
    </w:pPr>
    <w:r w:rsidRPr="0079128B">
      <w:rPr>
        <w:caps/>
        <w:color w:val="000000" w:themeColor="text1"/>
      </w:rPr>
      <w:fldChar w:fldCharType="begin"/>
    </w:r>
    <w:r w:rsidRPr="0079128B">
      <w:rPr>
        <w:caps/>
        <w:color w:val="000000" w:themeColor="text1"/>
      </w:rPr>
      <w:instrText xml:space="preserve"> PAGE   \* MERGEFORMAT </w:instrText>
    </w:r>
    <w:r w:rsidRPr="0079128B">
      <w:rPr>
        <w:caps/>
        <w:color w:val="000000" w:themeColor="text1"/>
      </w:rPr>
      <w:fldChar w:fldCharType="separate"/>
    </w:r>
    <w:r w:rsidRPr="0079128B">
      <w:rPr>
        <w:caps/>
        <w:noProof/>
        <w:color w:val="000000" w:themeColor="text1"/>
      </w:rPr>
      <w:t>2</w:t>
    </w:r>
    <w:r w:rsidRPr="0079128B">
      <w:rPr>
        <w:caps/>
        <w:noProof/>
        <w:color w:val="000000" w:themeColor="text1"/>
      </w:rPr>
      <w:fldChar w:fldCharType="end"/>
    </w:r>
  </w:p>
  <w:p w14:paraId="5CE565FF" w14:textId="77777777" w:rsidR="00F51238" w:rsidRDefault="00F51238" w:rsidP="00B719C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E2102D" w14:textId="77777777" w:rsidR="00996AB5" w:rsidRPr="0079128B" w:rsidRDefault="00996AB5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 w:themeColor="text1"/>
      </w:rPr>
    </w:pPr>
    <w:r w:rsidRPr="0079128B">
      <w:rPr>
        <w:caps/>
        <w:color w:val="000000" w:themeColor="text1"/>
      </w:rPr>
      <w:fldChar w:fldCharType="begin"/>
    </w:r>
    <w:r w:rsidRPr="0079128B">
      <w:rPr>
        <w:caps/>
        <w:color w:val="000000" w:themeColor="text1"/>
      </w:rPr>
      <w:instrText xml:space="preserve"> PAGE   \* MERGEFORMAT </w:instrText>
    </w:r>
    <w:r w:rsidRPr="0079128B">
      <w:rPr>
        <w:caps/>
        <w:color w:val="000000" w:themeColor="text1"/>
      </w:rPr>
      <w:fldChar w:fldCharType="separate"/>
    </w:r>
    <w:r w:rsidRPr="0079128B">
      <w:rPr>
        <w:caps/>
        <w:noProof/>
        <w:color w:val="000000" w:themeColor="text1"/>
      </w:rPr>
      <w:t>2</w:t>
    </w:r>
    <w:r w:rsidRPr="0079128B">
      <w:rPr>
        <w:caps/>
        <w:noProof/>
        <w:color w:val="000000" w:themeColor="text1"/>
      </w:rPr>
      <w:fldChar w:fldCharType="end"/>
    </w:r>
  </w:p>
  <w:p w14:paraId="594ED28E" w14:textId="2FE9AD18" w:rsidR="00DD6745" w:rsidRDefault="00DD6745" w:rsidP="00B719C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909609" w14:textId="77777777" w:rsidR="007D6B52" w:rsidRDefault="007D6B52" w:rsidP="000379AB">
      <w:r>
        <w:separator/>
      </w:r>
    </w:p>
  </w:footnote>
  <w:footnote w:type="continuationSeparator" w:id="0">
    <w:p w14:paraId="1DDFA39E" w14:textId="77777777" w:rsidR="007D6B52" w:rsidRDefault="007D6B52" w:rsidP="000379A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807FE1" w14:textId="77777777" w:rsidR="00F51238" w:rsidRDefault="00F51238" w:rsidP="007778ED">
    <w:pPr>
      <w:pStyle w:val="Header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8E18EF" w14:textId="77777777" w:rsidR="00F51238" w:rsidRDefault="00F51238" w:rsidP="00E31404">
    <w:pPr>
      <w:pStyle w:val="Header"/>
      <w:jc w:val="center"/>
    </w:pPr>
    <w:r>
      <w:t xml:space="preserve">Confidential manuscript submitted to </w:t>
    </w:r>
    <w:r>
      <w:rPr>
        <w:i/>
      </w:rPr>
      <w:t xml:space="preserve">replace this text with name of </w:t>
    </w:r>
    <w:r w:rsidRPr="007778ED">
      <w:rPr>
        <w:i/>
      </w:rPr>
      <w:t>AGU journal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25FE63" w14:textId="373A0A86" w:rsidR="00DD6745" w:rsidRDefault="00DD6745" w:rsidP="007778ED">
    <w:pPr>
      <w:pStyle w:val="Header"/>
      <w:jc w:val="cent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5B75CCC" w14:textId="2816AD77" w:rsidR="00DD6745" w:rsidRDefault="00DD6745" w:rsidP="00E31404">
    <w:pPr>
      <w:pStyle w:val="Header"/>
      <w:jc w:val="center"/>
    </w:pPr>
    <w:r>
      <w:t xml:space="preserve">Confidential manuscript submitted to </w:t>
    </w:r>
    <w:r>
      <w:rPr>
        <w:i/>
      </w:rPr>
      <w:t xml:space="preserve">replace this text with name of </w:t>
    </w:r>
    <w:r w:rsidRPr="007778ED">
      <w:rPr>
        <w:i/>
      </w:rPr>
      <w:t>AGU journ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25E64BC"/>
    <w:multiLevelType w:val="hybridMultilevel"/>
    <w:tmpl w:val="A4B063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4A61D63"/>
    <w:multiLevelType w:val="hybridMultilevel"/>
    <w:tmpl w:val="36769D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9B5536"/>
    <w:multiLevelType w:val="hybridMultilevel"/>
    <w:tmpl w:val="CBCCF77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EE92137"/>
    <w:multiLevelType w:val="hybridMultilevel"/>
    <w:tmpl w:val="97F654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4E3973"/>
    <w:multiLevelType w:val="hybridMultilevel"/>
    <w:tmpl w:val="8C6689B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0FD43D8"/>
    <w:multiLevelType w:val="hybridMultilevel"/>
    <w:tmpl w:val="00E46F2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5C811597"/>
    <w:multiLevelType w:val="hybridMultilevel"/>
    <w:tmpl w:val="4E48B8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0D0A31"/>
    <w:multiLevelType w:val="multilevel"/>
    <w:tmpl w:val="65BEAD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4351C9F"/>
    <w:multiLevelType w:val="multilevel"/>
    <w:tmpl w:val="8196B8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B5208B2"/>
    <w:multiLevelType w:val="hybridMultilevel"/>
    <w:tmpl w:val="EF94B784"/>
    <w:lvl w:ilvl="0" w:tplc="9B9AD5D6">
      <w:start w:val="1"/>
      <w:numFmt w:val="upperLetter"/>
      <w:lvlText w:val="%1t"/>
      <w:lvlJc w:val="left"/>
      <w:pPr>
        <w:ind w:left="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60" w:hanging="360"/>
      </w:pPr>
    </w:lvl>
    <w:lvl w:ilvl="2" w:tplc="0409001B" w:tentative="1">
      <w:start w:val="1"/>
      <w:numFmt w:val="lowerRoman"/>
      <w:lvlText w:val="%3."/>
      <w:lvlJc w:val="right"/>
      <w:pPr>
        <w:ind w:left="1880" w:hanging="180"/>
      </w:pPr>
    </w:lvl>
    <w:lvl w:ilvl="3" w:tplc="0409000F" w:tentative="1">
      <w:start w:val="1"/>
      <w:numFmt w:val="decimal"/>
      <w:lvlText w:val="%4."/>
      <w:lvlJc w:val="left"/>
      <w:pPr>
        <w:ind w:left="2600" w:hanging="360"/>
      </w:pPr>
    </w:lvl>
    <w:lvl w:ilvl="4" w:tplc="04090019" w:tentative="1">
      <w:start w:val="1"/>
      <w:numFmt w:val="lowerLetter"/>
      <w:lvlText w:val="%5."/>
      <w:lvlJc w:val="left"/>
      <w:pPr>
        <w:ind w:left="3320" w:hanging="360"/>
      </w:pPr>
    </w:lvl>
    <w:lvl w:ilvl="5" w:tplc="0409001B" w:tentative="1">
      <w:start w:val="1"/>
      <w:numFmt w:val="lowerRoman"/>
      <w:lvlText w:val="%6."/>
      <w:lvlJc w:val="right"/>
      <w:pPr>
        <w:ind w:left="4040" w:hanging="180"/>
      </w:pPr>
    </w:lvl>
    <w:lvl w:ilvl="6" w:tplc="0409000F" w:tentative="1">
      <w:start w:val="1"/>
      <w:numFmt w:val="decimal"/>
      <w:lvlText w:val="%7."/>
      <w:lvlJc w:val="left"/>
      <w:pPr>
        <w:ind w:left="4760" w:hanging="360"/>
      </w:pPr>
    </w:lvl>
    <w:lvl w:ilvl="7" w:tplc="04090019" w:tentative="1">
      <w:start w:val="1"/>
      <w:numFmt w:val="lowerLetter"/>
      <w:lvlText w:val="%8."/>
      <w:lvlJc w:val="left"/>
      <w:pPr>
        <w:ind w:left="5480" w:hanging="360"/>
      </w:pPr>
    </w:lvl>
    <w:lvl w:ilvl="8" w:tplc="0409001B" w:tentative="1">
      <w:start w:val="1"/>
      <w:numFmt w:val="lowerRoman"/>
      <w:lvlText w:val="%9."/>
      <w:lvlJc w:val="right"/>
      <w:pPr>
        <w:ind w:left="6200" w:hanging="180"/>
      </w:pPr>
    </w:lvl>
  </w:abstractNum>
  <w:num w:numId="1" w16cid:durableId="2099330399">
    <w:abstractNumId w:val="1"/>
  </w:num>
  <w:num w:numId="2" w16cid:durableId="1484657638">
    <w:abstractNumId w:val="0"/>
  </w:num>
  <w:num w:numId="3" w16cid:durableId="1405831667">
    <w:abstractNumId w:val="10"/>
  </w:num>
  <w:num w:numId="4" w16cid:durableId="603998782">
    <w:abstractNumId w:val="3"/>
  </w:num>
  <w:num w:numId="5" w16cid:durableId="1476489932">
    <w:abstractNumId w:val="5"/>
  </w:num>
  <w:num w:numId="6" w16cid:durableId="1961296105">
    <w:abstractNumId w:val="7"/>
  </w:num>
  <w:num w:numId="7" w16cid:durableId="1891258355">
    <w:abstractNumId w:val="8"/>
  </w:num>
  <w:num w:numId="8" w16cid:durableId="2082944102">
    <w:abstractNumId w:val="9"/>
  </w:num>
  <w:num w:numId="9" w16cid:durableId="1176264603">
    <w:abstractNumId w:val="2"/>
  </w:num>
  <w:num w:numId="10" w16cid:durableId="773597967">
    <w:abstractNumId w:val="6"/>
  </w:num>
  <w:num w:numId="11" w16cid:durableId="45626659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zt_style_Nature Climate Chang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32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tsww2rarzzpoez9fmvpv03drp5xfwfpt90&quot;&gt;Natural Hazards and Ecosystem Response&lt;record-ids&gt;&lt;item&gt;289&lt;/item&gt;&lt;item&gt;409&lt;/item&gt;&lt;/record-ids&gt;&lt;/item&gt;&lt;/Libraries&gt;"/>
  </w:docVars>
  <w:rsids>
    <w:rsidRoot w:val="008A6077"/>
    <w:rsid w:val="00000327"/>
    <w:rsid w:val="00000F1E"/>
    <w:rsid w:val="00000F2F"/>
    <w:rsid w:val="00000FCF"/>
    <w:rsid w:val="0000156B"/>
    <w:rsid w:val="0000183F"/>
    <w:rsid w:val="000018DB"/>
    <w:rsid w:val="00001B15"/>
    <w:rsid w:val="00001B3F"/>
    <w:rsid w:val="0000206D"/>
    <w:rsid w:val="000024CD"/>
    <w:rsid w:val="00002A75"/>
    <w:rsid w:val="00002DAC"/>
    <w:rsid w:val="000031D6"/>
    <w:rsid w:val="000033DC"/>
    <w:rsid w:val="00003511"/>
    <w:rsid w:val="00003730"/>
    <w:rsid w:val="000037ED"/>
    <w:rsid w:val="00003868"/>
    <w:rsid w:val="00003887"/>
    <w:rsid w:val="000039DB"/>
    <w:rsid w:val="00003AC4"/>
    <w:rsid w:val="00003D30"/>
    <w:rsid w:val="00003E15"/>
    <w:rsid w:val="000040DF"/>
    <w:rsid w:val="000044DE"/>
    <w:rsid w:val="00004B1E"/>
    <w:rsid w:val="00004FAA"/>
    <w:rsid w:val="00004FD7"/>
    <w:rsid w:val="0000505D"/>
    <w:rsid w:val="000052E0"/>
    <w:rsid w:val="00005351"/>
    <w:rsid w:val="00005472"/>
    <w:rsid w:val="0000551E"/>
    <w:rsid w:val="00005585"/>
    <w:rsid w:val="0000593D"/>
    <w:rsid w:val="00005AA6"/>
    <w:rsid w:val="00005AD4"/>
    <w:rsid w:val="0000608C"/>
    <w:rsid w:val="00006240"/>
    <w:rsid w:val="0000676B"/>
    <w:rsid w:val="0000697D"/>
    <w:rsid w:val="00006A67"/>
    <w:rsid w:val="00006A7A"/>
    <w:rsid w:val="00006BE5"/>
    <w:rsid w:val="00006C06"/>
    <w:rsid w:val="00006E33"/>
    <w:rsid w:val="00006E9C"/>
    <w:rsid w:val="00006FCA"/>
    <w:rsid w:val="00007152"/>
    <w:rsid w:val="00007191"/>
    <w:rsid w:val="000072F7"/>
    <w:rsid w:val="00007604"/>
    <w:rsid w:val="0000799F"/>
    <w:rsid w:val="00007A1D"/>
    <w:rsid w:val="00007A7D"/>
    <w:rsid w:val="00007C98"/>
    <w:rsid w:val="000103E8"/>
    <w:rsid w:val="000105FD"/>
    <w:rsid w:val="0001099A"/>
    <w:rsid w:val="000109E1"/>
    <w:rsid w:val="00010A9E"/>
    <w:rsid w:val="00010C0E"/>
    <w:rsid w:val="00010F25"/>
    <w:rsid w:val="00011099"/>
    <w:rsid w:val="00011817"/>
    <w:rsid w:val="00011BB5"/>
    <w:rsid w:val="00011EBE"/>
    <w:rsid w:val="00012301"/>
    <w:rsid w:val="000123F9"/>
    <w:rsid w:val="00012694"/>
    <w:rsid w:val="00012A6F"/>
    <w:rsid w:val="00012B9F"/>
    <w:rsid w:val="0001307E"/>
    <w:rsid w:val="000130EA"/>
    <w:rsid w:val="00013130"/>
    <w:rsid w:val="00013528"/>
    <w:rsid w:val="0001358D"/>
    <w:rsid w:val="000135A4"/>
    <w:rsid w:val="00013884"/>
    <w:rsid w:val="0001399F"/>
    <w:rsid w:val="000139EA"/>
    <w:rsid w:val="00013A88"/>
    <w:rsid w:val="00013AD6"/>
    <w:rsid w:val="00013DAF"/>
    <w:rsid w:val="00014165"/>
    <w:rsid w:val="000141E8"/>
    <w:rsid w:val="00014566"/>
    <w:rsid w:val="000149C7"/>
    <w:rsid w:val="00014FAB"/>
    <w:rsid w:val="00014FEE"/>
    <w:rsid w:val="000150F3"/>
    <w:rsid w:val="000152FE"/>
    <w:rsid w:val="000155DF"/>
    <w:rsid w:val="0001565D"/>
    <w:rsid w:val="00015734"/>
    <w:rsid w:val="00015B4A"/>
    <w:rsid w:val="00015D91"/>
    <w:rsid w:val="00015ED7"/>
    <w:rsid w:val="00015F1C"/>
    <w:rsid w:val="000164F2"/>
    <w:rsid w:val="000166C6"/>
    <w:rsid w:val="00016B23"/>
    <w:rsid w:val="00016B35"/>
    <w:rsid w:val="00016B8B"/>
    <w:rsid w:val="00016E2F"/>
    <w:rsid w:val="00016E4B"/>
    <w:rsid w:val="00016F48"/>
    <w:rsid w:val="000171D3"/>
    <w:rsid w:val="000176B1"/>
    <w:rsid w:val="00017859"/>
    <w:rsid w:val="00017C59"/>
    <w:rsid w:val="00017FAA"/>
    <w:rsid w:val="000202AF"/>
    <w:rsid w:val="000204A9"/>
    <w:rsid w:val="000209C2"/>
    <w:rsid w:val="000209EB"/>
    <w:rsid w:val="00020EE1"/>
    <w:rsid w:val="000210EF"/>
    <w:rsid w:val="00021318"/>
    <w:rsid w:val="0002153C"/>
    <w:rsid w:val="000216C8"/>
    <w:rsid w:val="000217ED"/>
    <w:rsid w:val="000218A7"/>
    <w:rsid w:val="0002193A"/>
    <w:rsid w:val="000219D4"/>
    <w:rsid w:val="00021CD5"/>
    <w:rsid w:val="00021F02"/>
    <w:rsid w:val="000221F4"/>
    <w:rsid w:val="00022334"/>
    <w:rsid w:val="00022712"/>
    <w:rsid w:val="0002276C"/>
    <w:rsid w:val="00023076"/>
    <w:rsid w:val="000232FD"/>
    <w:rsid w:val="00023410"/>
    <w:rsid w:val="0002354D"/>
    <w:rsid w:val="00023582"/>
    <w:rsid w:val="00023D8F"/>
    <w:rsid w:val="00023EAB"/>
    <w:rsid w:val="000241B0"/>
    <w:rsid w:val="0002462A"/>
    <w:rsid w:val="0002480A"/>
    <w:rsid w:val="0002494E"/>
    <w:rsid w:val="00024968"/>
    <w:rsid w:val="00024BED"/>
    <w:rsid w:val="00024DDF"/>
    <w:rsid w:val="00025456"/>
    <w:rsid w:val="00025927"/>
    <w:rsid w:val="00025B23"/>
    <w:rsid w:val="00025B46"/>
    <w:rsid w:val="00025D9B"/>
    <w:rsid w:val="00026010"/>
    <w:rsid w:val="000260DD"/>
    <w:rsid w:val="000261ED"/>
    <w:rsid w:val="000263C7"/>
    <w:rsid w:val="00026991"/>
    <w:rsid w:val="000269CB"/>
    <w:rsid w:val="00026C67"/>
    <w:rsid w:val="00026FFD"/>
    <w:rsid w:val="00027357"/>
    <w:rsid w:val="0002735F"/>
    <w:rsid w:val="00027547"/>
    <w:rsid w:val="000277DC"/>
    <w:rsid w:val="00027969"/>
    <w:rsid w:val="00027ADC"/>
    <w:rsid w:val="00027C33"/>
    <w:rsid w:val="00030047"/>
    <w:rsid w:val="00030194"/>
    <w:rsid w:val="0003026C"/>
    <w:rsid w:val="00030385"/>
    <w:rsid w:val="00030570"/>
    <w:rsid w:val="0003061A"/>
    <w:rsid w:val="00030696"/>
    <w:rsid w:val="000307B7"/>
    <w:rsid w:val="00030803"/>
    <w:rsid w:val="00030965"/>
    <w:rsid w:val="00030A69"/>
    <w:rsid w:val="00030B4C"/>
    <w:rsid w:val="0003129E"/>
    <w:rsid w:val="00031349"/>
    <w:rsid w:val="00031511"/>
    <w:rsid w:val="00031616"/>
    <w:rsid w:val="0003167A"/>
    <w:rsid w:val="00031829"/>
    <w:rsid w:val="00031D28"/>
    <w:rsid w:val="0003226B"/>
    <w:rsid w:val="00032348"/>
    <w:rsid w:val="000324C8"/>
    <w:rsid w:val="0003294B"/>
    <w:rsid w:val="00032970"/>
    <w:rsid w:val="00032EC5"/>
    <w:rsid w:val="00032F64"/>
    <w:rsid w:val="0003346D"/>
    <w:rsid w:val="000336B1"/>
    <w:rsid w:val="00033CD7"/>
    <w:rsid w:val="00033CE6"/>
    <w:rsid w:val="00033F19"/>
    <w:rsid w:val="00033F77"/>
    <w:rsid w:val="00034125"/>
    <w:rsid w:val="00034275"/>
    <w:rsid w:val="00034603"/>
    <w:rsid w:val="00034DDF"/>
    <w:rsid w:val="00034E58"/>
    <w:rsid w:val="00035103"/>
    <w:rsid w:val="00035156"/>
    <w:rsid w:val="0003517B"/>
    <w:rsid w:val="000355D7"/>
    <w:rsid w:val="000359DC"/>
    <w:rsid w:val="00035CAC"/>
    <w:rsid w:val="000368C1"/>
    <w:rsid w:val="00036958"/>
    <w:rsid w:val="00036B30"/>
    <w:rsid w:val="00036D78"/>
    <w:rsid w:val="00036E1B"/>
    <w:rsid w:val="00036F10"/>
    <w:rsid w:val="00036F7D"/>
    <w:rsid w:val="00037523"/>
    <w:rsid w:val="00037993"/>
    <w:rsid w:val="000379AB"/>
    <w:rsid w:val="00037A35"/>
    <w:rsid w:val="00037CA5"/>
    <w:rsid w:val="00037D7A"/>
    <w:rsid w:val="00040682"/>
    <w:rsid w:val="0004069A"/>
    <w:rsid w:val="000407BF"/>
    <w:rsid w:val="000407C1"/>
    <w:rsid w:val="00040BF3"/>
    <w:rsid w:val="000411D3"/>
    <w:rsid w:val="0004157A"/>
    <w:rsid w:val="0004165E"/>
    <w:rsid w:val="00041693"/>
    <w:rsid w:val="00041DA1"/>
    <w:rsid w:val="00041E43"/>
    <w:rsid w:val="00041E65"/>
    <w:rsid w:val="00041E8F"/>
    <w:rsid w:val="0004202F"/>
    <w:rsid w:val="00042457"/>
    <w:rsid w:val="000426FF"/>
    <w:rsid w:val="0004270E"/>
    <w:rsid w:val="000429A7"/>
    <w:rsid w:val="00042AEE"/>
    <w:rsid w:val="0004312C"/>
    <w:rsid w:val="000436C6"/>
    <w:rsid w:val="00043970"/>
    <w:rsid w:val="00043B21"/>
    <w:rsid w:val="00043D51"/>
    <w:rsid w:val="00043F93"/>
    <w:rsid w:val="00044212"/>
    <w:rsid w:val="000442FB"/>
    <w:rsid w:val="000443D9"/>
    <w:rsid w:val="00044991"/>
    <w:rsid w:val="00044B50"/>
    <w:rsid w:val="00045544"/>
    <w:rsid w:val="0004564E"/>
    <w:rsid w:val="00045950"/>
    <w:rsid w:val="00045AA2"/>
    <w:rsid w:val="00045CAD"/>
    <w:rsid w:val="00045E62"/>
    <w:rsid w:val="000462C4"/>
    <w:rsid w:val="0004662A"/>
    <w:rsid w:val="00046667"/>
    <w:rsid w:val="0004666F"/>
    <w:rsid w:val="000469F2"/>
    <w:rsid w:val="00046BC4"/>
    <w:rsid w:val="0004726C"/>
    <w:rsid w:val="00047DA6"/>
    <w:rsid w:val="0005061D"/>
    <w:rsid w:val="0005088D"/>
    <w:rsid w:val="000509FE"/>
    <w:rsid w:val="00050AA6"/>
    <w:rsid w:val="00050F96"/>
    <w:rsid w:val="00051263"/>
    <w:rsid w:val="000512A7"/>
    <w:rsid w:val="000516FD"/>
    <w:rsid w:val="00051ED0"/>
    <w:rsid w:val="00052786"/>
    <w:rsid w:val="000527DD"/>
    <w:rsid w:val="00052840"/>
    <w:rsid w:val="00052BBF"/>
    <w:rsid w:val="000530F0"/>
    <w:rsid w:val="00053334"/>
    <w:rsid w:val="0005345E"/>
    <w:rsid w:val="000534DB"/>
    <w:rsid w:val="00053867"/>
    <w:rsid w:val="00053D97"/>
    <w:rsid w:val="000542A4"/>
    <w:rsid w:val="0005447B"/>
    <w:rsid w:val="00054564"/>
    <w:rsid w:val="000546E4"/>
    <w:rsid w:val="0005490B"/>
    <w:rsid w:val="00054A82"/>
    <w:rsid w:val="00054B03"/>
    <w:rsid w:val="00054E9D"/>
    <w:rsid w:val="000551C6"/>
    <w:rsid w:val="000551E9"/>
    <w:rsid w:val="0005525E"/>
    <w:rsid w:val="0005536C"/>
    <w:rsid w:val="00055907"/>
    <w:rsid w:val="00055DDD"/>
    <w:rsid w:val="00055E0E"/>
    <w:rsid w:val="000562E9"/>
    <w:rsid w:val="00056766"/>
    <w:rsid w:val="00056B22"/>
    <w:rsid w:val="00056C2D"/>
    <w:rsid w:val="0005726B"/>
    <w:rsid w:val="0005782E"/>
    <w:rsid w:val="0005796A"/>
    <w:rsid w:val="000579A9"/>
    <w:rsid w:val="00057C7D"/>
    <w:rsid w:val="00057CFF"/>
    <w:rsid w:val="00057DCB"/>
    <w:rsid w:val="00057F3C"/>
    <w:rsid w:val="00060163"/>
    <w:rsid w:val="00060314"/>
    <w:rsid w:val="000604C2"/>
    <w:rsid w:val="000604CE"/>
    <w:rsid w:val="0006075A"/>
    <w:rsid w:val="000608B6"/>
    <w:rsid w:val="00060FE6"/>
    <w:rsid w:val="0006129F"/>
    <w:rsid w:val="000614F9"/>
    <w:rsid w:val="000617F9"/>
    <w:rsid w:val="0006187D"/>
    <w:rsid w:val="000620B0"/>
    <w:rsid w:val="0006247A"/>
    <w:rsid w:val="000626D9"/>
    <w:rsid w:val="00062930"/>
    <w:rsid w:val="00062987"/>
    <w:rsid w:val="00062A17"/>
    <w:rsid w:val="00062CA8"/>
    <w:rsid w:val="00062CB8"/>
    <w:rsid w:val="00062D89"/>
    <w:rsid w:val="000633CE"/>
    <w:rsid w:val="000634A1"/>
    <w:rsid w:val="000635F6"/>
    <w:rsid w:val="00063731"/>
    <w:rsid w:val="000638A8"/>
    <w:rsid w:val="00063A62"/>
    <w:rsid w:val="00063AB9"/>
    <w:rsid w:val="00063C7D"/>
    <w:rsid w:val="0006411A"/>
    <w:rsid w:val="000641A0"/>
    <w:rsid w:val="0006423C"/>
    <w:rsid w:val="00064321"/>
    <w:rsid w:val="00064735"/>
    <w:rsid w:val="00064C31"/>
    <w:rsid w:val="00064E80"/>
    <w:rsid w:val="00065812"/>
    <w:rsid w:val="00065D4C"/>
    <w:rsid w:val="00065E76"/>
    <w:rsid w:val="000660FB"/>
    <w:rsid w:val="000661C5"/>
    <w:rsid w:val="00066291"/>
    <w:rsid w:val="00066434"/>
    <w:rsid w:val="000666DA"/>
    <w:rsid w:val="000667B2"/>
    <w:rsid w:val="0006690A"/>
    <w:rsid w:val="0006697F"/>
    <w:rsid w:val="00066AA4"/>
    <w:rsid w:val="00066AD3"/>
    <w:rsid w:val="00066B2C"/>
    <w:rsid w:val="00066C7A"/>
    <w:rsid w:val="00066CC8"/>
    <w:rsid w:val="00066D76"/>
    <w:rsid w:val="0006716F"/>
    <w:rsid w:val="00067791"/>
    <w:rsid w:val="00067DDE"/>
    <w:rsid w:val="00067FAD"/>
    <w:rsid w:val="000703CB"/>
    <w:rsid w:val="000707E2"/>
    <w:rsid w:val="00070ADC"/>
    <w:rsid w:val="00070B74"/>
    <w:rsid w:val="0007119A"/>
    <w:rsid w:val="000711F2"/>
    <w:rsid w:val="000714CB"/>
    <w:rsid w:val="000716C2"/>
    <w:rsid w:val="000718F7"/>
    <w:rsid w:val="000719E6"/>
    <w:rsid w:val="00071A28"/>
    <w:rsid w:val="00071E9E"/>
    <w:rsid w:val="00072201"/>
    <w:rsid w:val="0007224B"/>
    <w:rsid w:val="00072284"/>
    <w:rsid w:val="000725F6"/>
    <w:rsid w:val="00072C7E"/>
    <w:rsid w:val="00072F56"/>
    <w:rsid w:val="00073074"/>
    <w:rsid w:val="0007314C"/>
    <w:rsid w:val="000731EA"/>
    <w:rsid w:val="00073451"/>
    <w:rsid w:val="00073BC2"/>
    <w:rsid w:val="00073CAE"/>
    <w:rsid w:val="00073D09"/>
    <w:rsid w:val="00073E33"/>
    <w:rsid w:val="0007407E"/>
    <w:rsid w:val="0007414F"/>
    <w:rsid w:val="00074227"/>
    <w:rsid w:val="00074305"/>
    <w:rsid w:val="00074311"/>
    <w:rsid w:val="000745AA"/>
    <w:rsid w:val="0007475B"/>
    <w:rsid w:val="00074AB7"/>
    <w:rsid w:val="00074C12"/>
    <w:rsid w:val="00075107"/>
    <w:rsid w:val="000755CF"/>
    <w:rsid w:val="0007583B"/>
    <w:rsid w:val="0007596B"/>
    <w:rsid w:val="00075B55"/>
    <w:rsid w:val="00075E3F"/>
    <w:rsid w:val="00075FB8"/>
    <w:rsid w:val="00075FC0"/>
    <w:rsid w:val="000760C3"/>
    <w:rsid w:val="0007615A"/>
    <w:rsid w:val="000763C7"/>
    <w:rsid w:val="00076E56"/>
    <w:rsid w:val="00076E69"/>
    <w:rsid w:val="00077081"/>
    <w:rsid w:val="0007712C"/>
    <w:rsid w:val="00077646"/>
    <w:rsid w:val="00077AE4"/>
    <w:rsid w:val="00077E80"/>
    <w:rsid w:val="00077F66"/>
    <w:rsid w:val="000800FC"/>
    <w:rsid w:val="00080334"/>
    <w:rsid w:val="000804C7"/>
    <w:rsid w:val="000805BF"/>
    <w:rsid w:val="00080AFC"/>
    <w:rsid w:val="00080B23"/>
    <w:rsid w:val="00080B2D"/>
    <w:rsid w:val="00080C42"/>
    <w:rsid w:val="00080CDF"/>
    <w:rsid w:val="00080DEA"/>
    <w:rsid w:val="00081344"/>
    <w:rsid w:val="00081665"/>
    <w:rsid w:val="0008168D"/>
    <w:rsid w:val="0008186B"/>
    <w:rsid w:val="000818BD"/>
    <w:rsid w:val="00081BCA"/>
    <w:rsid w:val="00081E22"/>
    <w:rsid w:val="00081E87"/>
    <w:rsid w:val="00082326"/>
    <w:rsid w:val="000824EC"/>
    <w:rsid w:val="000828BD"/>
    <w:rsid w:val="00082946"/>
    <w:rsid w:val="00082970"/>
    <w:rsid w:val="00082B14"/>
    <w:rsid w:val="00082F50"/>
    <w:rsid w:val="00083272"/>
    <w:rsid w:val="00083423"/>
    <w:rsid w:val="00083714"/>
    <w:rsid w:val="000837B9"/>
    <w:rsid w:val="00083809"/>
    <w:rsid w:val="00083B48"/>
    <w:rsid w:val="00083DD6"/>
    <w:rsid w:val="000840B2"/>
    <w:rsid w:val="000844D8"/>
    <w:rsid w:val="0008458B"/>
    <w:rsid w:val="00084611"/>
    <w:rsid w:val="0008468B"/>
    <w:rsid w:val="0008491A"/>
    <w:rsid w:val="00084B05"/>
    <w:rsid w:val="00084BAE"/>
    <w:rsid w:val="00084DC4"/>
    <w:rsid w:val="00084E2D"/>
    <w:rsid w:val="0008560B"/>
    <w:rsid w:val="0008574D"/>
    <w:rsid w:val="000857ED"/>
    <w:rsid w:val="00085961"/>
    <w:rsid w:val="00085A34"/>
    <w:rsid w:val="00085E69"/>
    <w:rsid w:val="0008626D"/>
    <w:rsid w:val="000865F9"/>
    <w:rsid w:val="000867F7"/>
    <w:rsid w:val="00086917"/>
    <w:rsid w:val="00086B06"/>
    <w:rsid w:val="00086B46"/>
    <w:rsid w:val="00086D9F"/>
    <w:rsid w:val="00087110"/>
    <w:rsid w:val="000871AA"/>
    <w:rsid w:val="00087281"/>
    <w:rsid w:val="00087381"/>
    <w:rsid w:val="000873D9"/>
    <w:rsid w:val="00087955"/>
    <w:rsid w:val="00087966"/>
    <w:rsid w:val="000879AF"/>
    <w:rsid w:val="0009000B"/>
    <w:rsid w:val="000900C9"/>
    <w:rsid w:val="000900D9"/>
    <w:rsid w:val="000901E1"/>
    <w:rsid w:val="000903E3"/>
    <w:rsid w:val="00090420"/>
    <w:rsid w:val="00090CFE"/>
    <w:rsid w:val="00091019"/>
    <w:rsid w:val="0009103E"/>
    <w:rsid w:val="00091051"/>
    <w:rsid w:val="0009125E"/>
    <w:rsid w:val="00091318"/>
    <w:rsid w:val="00091380"/>
    <w:rsid w:val="0009138E"/>
    <w:rsid w:val="0009160A"/>
    <w:rsid w:val="00091E91"/>
    <w:rsid w:val="00091F18"/>
    <w:rsid w:val="00091F55"/>
    <w:rsid w:val="00091F6E"/>
    <w:rsid w:val="0009219F"/>
    <w:rsid w:val="00092312"/>
    <w:rsid w:val="000929D2"/>
    <w:rsid w:val="00092D74"/>
    <w:rsid w:val="00092EBC"/>
    <w:rsid w:val="00092F1C"/>
    <w:rsid w:val="00092F9B"/>
    <w:rsid w:val="0009315E"/>
    <w:rsid w:val="0009358A"/>
    <w:rsid w:val="00093837"/>
    <w:rsid w:val="00093AF2"/>
    <w:rsid w:val="00093B1F"/>
    <w:rsid w:val="000940C1"/>
    <w:rsid w:val="000941B6"/>
    <w:rsid w:val="00094289"/>
    <w:rsid w:val="0009449C"/>
    <w:rsid w:val="000949DF"/>
    <w:rsid w:val="00094B22"/>
    <w:rsid w:val="00094FAE"/>
    <w:rsid w:val="0009507C"/>
    <w:rsid w:val="0009579A"/>
    <w:rsid w:val="0009597E"/>
    <w:rsid w:val="00095C0A"/>
    <w:rsid w:val="00095D4D"/>
    <w:rsid w:val="00095F29"/>
    <w:rsid w:val="0009616E"/>
    <w:rsid w:val="0009638E"/>
    <w:rsid w:val="000966AA"/>
    <w:rsid w:val="00096BD0"/>
    <w:rsid w:val="00096BF7"/>
    <w:rsid w:val="00096C09"/>
    <w:rsid w:val="00096CF0"/>
    <w:rsid w:val="00096D65"/>
    <w:rsid w:val="000970F3"/>
    <w:rsid w:val="000976E3"/>
    <w:rsid w:val="000978DA"/>
    <w:rsid w:val="00097B74"/>
    <w:rsid w:val="00097CA9"/>
    <w:rsid w:val="00097F69"/>
    <w:rsid w:val="000A02EE"/>
    <w:rsid w:val="000A04BB"/>
    <w:rsid w:val="000A07E2"/>
    <w:rsid w:val="000A0A53"/>
    <w:rsid w:val="000A0ACB"/>
    <w:rsid w:val="000A0CE2"/>
    <w:rsid w:val="000A0D64"/>
    <w:rsid w:val="000A1347"/>
    <w:rsid w:val="000A13B9"/>
    <w:rsid w:val="000A143B"/>
    <w:rsid w:val="000A1662"/>
    <w:rsid w:val="000A1BD5"/>
    <w:rsid w:val="000A1BF5"/>
    <w:rsid w:val="000A2139"/>
    <w:rsid w:val="000A2781"/>
    <w:rsid w:val="000A288F"/>
    <w:rsid w:val="000A2E79"/>
    <w:rsid w:val="000A305B"/>
    <w:rsid w:val="000A3184"/>
    <w:rsid w:val="000A3624"/>
    <w:rsid w:val="000A3836"/>
    <w:rsid w:val="000A3E86"/>
    <w:rsid w:val="000A401E"/>
    <w:rsid w:val="000A4176"/>
    <w:rsid w:val="000A417F"/>
    <w:rsid w:val="000A43AC"/>
    <w:rsid w:val="000A4621"/>
    <w:rsid w:val="000A499B"/>
    <w:rsid w:val="000A4CD1"/>
    <w:rsid w:val="000A4D78"/>
    <w:rsid w:val="000A4DF7"/>
    <w:rsid w:val="000A4F5C"/>
    <w:rsid w:val="000A4F86"/>
    <w:rsid w:val="000A5586"/>
    <w:rsid w:val="000A56CA"/>
    <w:rsid w:val="000A5A84"/>
    <w:rsid w:val="000A6199"/>
    <w:rsid w:val="000A62AE"/>
    <w:rsid w:val="000A639F"/>
    <w:rsid w:val="000A6505"/>
    <w:rsid w:val="000A6B1B"/>
    <w:rsid w:val="000A6CF2"/>
    <w:rsid w:val="000A6F8D"/>
    <w:rsid w:val="000A7100"/>
    <w:rsid w:val="000A7283"/>
    <w:rsid w:val="000A73FB"/>
    <w:rsid w:val="000A75F8"/>
    <w:rsid w:val="000A769F"/>
    <w:rsid w:val="000A7B49"/>
    <w:rsid w:val="000A7B82"/>
    <w:rsid w:val="000A7BEE"/>
    <w:rsid w:val="000A7F42"/>
    <w:rsid w:val="000B00D3"/>
    <w:rsid w:val="000B0345"/>
    <w:rsid w:val="000B047C"/>
    <w:rsid w:val="000B0653"/>
    <w:rsid w:val="000B093B"/>
    <w:rsid w:val="000B0977"/>
    <w:rsid w:val="000B0A4C"/>
    <w:rsid w:val="000B0A6A"/>
    <w:rsid w:val="000B0A8E"/>
    <w:rsid w:val="000B0B0F"/>
    <w:rsid w:val="000B0BD4"/>
    <w:rsid w:val="000B0D37"/>
    <w:rsid w:val="000B0DA8"/>
    <w:rsid w:val="000B1131"/>
    <w:rsid w:val="000B1258"/>
    <w:rsid w:val="000B12B3"/>
    <w:rsid w:val="000B13FA"/>
    <w:rsid w:val="000B1547"/>
    <w:rsid w:val="000B15EF"/>
    <w:rsid w:val="000B160B"/>
    <w:rsid w:val="000B1641"/>
    <w:rsid w:val="000B1A0F"/>
    <w:rsid w:val="000B1EEE"/>
    <w:rsid w:val="000B21BC"/>
    <w:rsid w:val="000B26EE"/>
    <w:rsid w:val="000B2ADF"/>
    <w:rsid w:val="000B32B8"/>
    <w:rsid w:val="000B355D"/>
    <w:rsid w:val="000B3AB4"/>
    <w:rsid w:val="000B3DD4"/>
    <w:rsid w:val="000B46B0"/>
    <w:rsid w:val="000B46E9"/>
    <w:rsid w:val="000B4E61"/>
    <w:rsid w:val="000B52C0"/>
    <w:rsid w:val="000B5A79"/>
    <w:rsid w:val="000B5B14"/>
    <w:rsid w:val="000B5C56"/>
    <w:rsid w:val="000B5EFB"/>
    <w:rsid w:val="000B617D"/>
    <w:rsid w:val="000B6285"/>
    <w:rsid w:val="000B640B"/>
    <w:rsid w:val="000B6511"/>
    <w:rsid w:val="000B659F"/>
    <w:rsid w:val="000B65FC"/>
    <w:rsid w:val="000B6ACC"/>
    <w:rsid w:val="000B6C92"/>
    <w:rsid w:val="000B6D7B"/>
    <w:rsid w:val="000B6D9C"/>
    <w:rsid w:val="000B6F61"/>
    <w:rsid w:val="000B6FE7"/>
    <w:rsid w:val="000B74CA"/>
    <w:rsid w:val="000B768D"/>
    <w:rsid w:val="000B7762"/>
    <w:rsid w:val="000B7B4D"/>
    <w:rsid w:val="000C00DD"/>
    <w:rsid w:val="000C0367"/>
    <w:rsid w:val="000C0624"/>
    <w:rsid w:val="000C0B52"/>
    <w:rsid w:val="000C0E81"/>
    <w:rsid w:val="000C0F5C"/>
    <w:rsid w:val="000C149C"/>
    <w:rsid w:val="000C1605"/>
    <w:rsid w:val="000C1752"/>
    <w:rsid w:val="000C19E3"/>
    <w:rsid w:val="000C1A30"/>
    <w:rsid w:val="000C1B98"/>
    <w:rsid w:val="000C1E34"/>
    <w:rsid w:val="000C2234"/>
    <w:rsid w:val="000C22B4"/>
    <w:rsid w:val="000C22D0"/>
    <w:rsid w:val="000C23DD"/>
    <w:rsid w:val="000C24D4"/>
    <w:rsid w:val="000C2547"/>
    <w:rsid w:val="000C254D"/>
    <w:rsid w:val="000C25DC"/>
    <w:rsid w:val="000C3073"/>
    <w:rsid w:val="000C330D"/>
    <w:rsid w:val="000C3976"/>
    <w:rsid w:val="000C3C44"/>
    <w:rsid w:val="000C3D73"/>
    <w:rsid w:val="000C4200"/>
    <w:rsid w:val="000C43CE"/>
    <w:rsid w:val="000C4638"/>
    <w:rsid w:val="000C46B9"/>
    <w:rsid w:val="000C4716"/>
    <w:rsid w:val="000C4729"/>
    <w:rsid w:val="000C4995"/>
    <w:rsid w:val="000C49CC"/>
    <w:rsid w:val="000C4DE5"/>
    <w:rsid w:val="000C4F35"/>
    <w:rsid w:val="000C5882"/>
    <w:rsid w:val="000C58BC"/>
    <w:rsid w:val="000C6207"/>
    <w:rsid w:val="000C631E"/>
    <w:rsid w:val="000C65E8"/>
    <w:rsid w:val="000C67BC"/>
    <w:rsid w:val="000C67D9"/>
    <w:rsid w:val="000C6DA1"/>
    <w:rsid w:val="000C6DB2"/>
    <w:rsid w:val="000C71F0"/>
    <w:rsid w:val="000C74F8"/>
    <w:rsid w:val="000C75BA"/>
    <w:rsid w:val="000D0003"/>
    <w:rsid w:val="000D0022"/>
    <w:rsid w:val="000D01E2"/>
    <w:rsid w:val="000D0313"/>
    <w:rsid w:val="000D0A7F"/>
    <w:rsid w:val="000D0B84"/>
    <w:rsid w:val="000D0C21"/>
    <w:rsid w:val="000D0CFD"/>
    <w:rsid w:val="000D0DB3"/>
    <w:rsid w:val="000D0F47"/>
    <w:rsid w:val="000D0F56"/>
    <w:rsid w:val="000D12E4"/>
    <w:rsid w:val="000D16E8"/>
    <w:rsid w:val="000D16F0"/>
    <w:rsid w:val="000D1750"/>
    <w:rsid w:val="000D1960"/>
    <w:rsid w:val="000D1AF8"/>
    <w:rsid w:val="000D1DA6"/>
    <w:rsid w:val="000D1DC2"/>
    <w:rsid w:val="000D1F87"/>
    <w:rsid w:val="000D2011"/>
    <w:rsid w:val="000D21AE"/>
    <w:rsid w:val="000D22FC"/>
    <w:rsid w:val="000D275A"/>
    <w:rsid w:val="000D2915"/>
    <w:rsid w:val="000D29E6"/>
    <w:rsid w:val="000D2ECE"/>
    <w:rsid w:val="000D2FA2"/>
    <w:rsid w:val="000D389E"/>
    <w:rsid w:val="000D3A31"/>
    <w:rsid w:val="000D3EDE"/>
    <w:rsid w:val="000D4387"/>
    <w:rsid w:val="000D4672"/>
    <w:rsid w:val="000D46ED"/>
    <w:rsid w:val="000D473C"/>
    <w:rsid w:val="000D478B"/>
    <w:rsid w:val="000D514D"/>
    <w:rsid w:val="000D52A5"/>
    <w:rsid w:val="000D5319"/>
    <w:rsid w:val="000D53EA"/>
    <w:rsid w:val="000D55DC"/>
    <w:rsid w:val="000D57C9"/>
    <w:rsid w:val="000D5FB0"/>
    <w:rsid w:val="000D5FF7"/>
    <w:rsid w:val="000D612C"/>
    <w:rsid w:val="000D6198"/>
    <w:rsid w:val="000D6247"/>
    <w:rsid w:val="000D6316"/>
    <w:rsid w:val="000D6689"/>
    <w:rsid w:val="000D6858"/>
    <w:rsid w:val="000D69CE"/>
    <w:rsid w:val="000D6A74"/>
    <w:rsid w:val="000D6ABC"/>
    <w:rsid w:val="000D6F9C"/>
    <w:rsid w:val="000D7021"/>
    <w:rsid w:val="000D720D"/>
    <w:rsid w:val="000D7C4E"/>
    <w:rsid w:val="000D7F59"/>
    <w:rsid w:val="000E0261"/>
    <w:rsid w:val="000E03E2"/>
    <w:rsid w:val="000E05AE"/>
    <w:rsid w:val="000E06B3"/>
    <w:rsid w:val="000E0741"/>
    <w:rsid w:val="000E0845"/>
    <w:rsid w:val="000E0BB9"/>
    <w:rsid w:val="000E0CBA"/>
    <w:rsid w:val="000E11AE"/>
    <w:rsid w:val="000E1236"/>
    <w:rsid w:val="000E1292"/>
    <w:rsid w:val="000E12EC"/>
    <w:rsid w:val="000E1545"/>
    <w:rsid w:val="000E159F"/>
    <w:rsid w:val="000E15D5"/>
    <w:rsid w:val="000E1855"/>
    <w:rsid w:val="000E1C55"/>
    <w:rsid w:val="000E1F77"/>
    <w:rsid w:val="000E2005"/>
    <w:rsid w:val="000E2116"/>
    <w:rsid w:val="000E2599"/>
    <w:rsid w:val="000E2895"/>
    <w:rsid w:val="000E2937"/>
    <w:rsid w:val="000E29C5"/>
    <w:rsid w:val="000E2E04"/>
    <w:rsid w:val="000E30A0"/>
    <w:rsid w:val="000E3142"/>
    <w:rsid w:val="000E31BA"/>
    <w:rsid w:val="000E31C3"/>
    <w:rsid w:val="000E32C0"/>
    <w:rsid w:val="000E3785"/>
    <w:rsid w:val="000E37FF"/>
    <w:rsid w:val="000E3928"/>
    <w:rsid w:val="000E3EC1"/>
    <w:rsid w:val="000E41C8"/>
    <w:rsid w:val="000E41F2"/>
    <w:rsid w:val="000E4334"/>
    <w:rsid w:val="000E44BC"/>
    <w:rsid w:val="000E464E"/>
    <w:rsid w:val="000E47B6"/>
    <w:rsid w:val="000E483B"/>
    <w:rsid w:val="000E4868"/>
    <w:rsid w:val="000E497B"/>
    <w:rsid w:val="000E4B22"/>
    <w:rsid w:val="000E4CDE"/>
    <w:rsid w:val="000E549B"/>
    <w:rsid w:val="000E56D4"/>
    <w:rsid w:val="000E56DE"/>
    <w:rsid w:val="000E5B2D"/>
    <w:rsid w:val="000E6082"/>
    <w:rsid w:val="000E6435"/>
    <w:rsid w:val="000E6503"/>
    <w:rsid w:val="000E659D"/>
    <w:rsid w:val="000E66F7"/>
    <w:rsid w:val="000E68B6"/>
    <w:rsid w:val="000E6CCD"/>
    <w:rsid w:val="000E6E91"/>
    <w:rsid w:val="000E7165"/>
    <w:rsid w:val="000E7316"/>
    <w:rsid w:val="000E745A"/>
    <w:rsid w:val="000E7495"/>
    <w:rsid w:val="000E7DAF"/>
    <w:rsid w:val="000E7DE2"/>
    <w:rsid w:val="000F0623"/>
    <w:rsid w:val="000F06C1"/>
    <w:rsid w:val="000F0AAF"/>
    <w:rsid w:val="000F13E9"/>
    <w:rsid w:val="000F18A9"/>
    <w:rsid w:val="000F1A61"/>
    <w:rsid w:val="000F1CAD"/>
    <w:rsid w:val="000F1E86"/>
    <w:rsid w:val="000F1FB5"/>
    <w:rsid w:val="000F2091"/>
    <w:rsid w:val="000F21E0"/>
    <w:rsid w:val="000F2564"/>
    <w:rsid w:val="000F26E3"/>
    <w:rsid w:val="000F2784"/>
    <w:rsid w:val="000F29BB"/>
    <w:rsid w:val="000F2D05"/>
    <w:rsid w:val="000F2D5E"/>
    <w:rsid w:val="000F2E69"/>
    <w:rsid w:val="000F301B"/>
    <w:rsid w:val="000F306A"/>
    <w:rsid w:val="000F3524"/>
    <w:rsid w:val="000F3A15"/>
    <w:rsid w:val="000F3A65"/>
    <w:rsid w:val="000F3C2E"/>
    <w:rsid w:val="000F404F"/>
    <w:rsid w:val="000F4195"/>
    <w:rsid w:val="000F42D6"/>
    <w:rsid w:val="000F4505"/>
    <w:rsid w:val="000F4870"/>
    <w:rsid w:val="000F48F6"/>
    <w:rsid w:val="000F4A9D"/>
    <w:rsid w:val="000F4AF8"/>
    <w:rsid w:val="000F4DD7"/>
    <w:rsid w:val="000F518E"/>
    <w:rsid w:val="000F532F"/>
    <w:rsid w:val="000F5479"/>
    <w:rsid w:val="000F565B"/>
    <w:rsid w:val="000F5949"/>
    <w:rsid w:val="000F5969"/>
    <w:rsid w:val="000F5C20"/>
    <w:rsid w:val="000F5D17"/>
    <w:rsid w:val="000F60B8"/>
    <w:rsid w:val="000F62D6"/>
    <w:rsid w:val="000F6312"/>
    <w:rsid w:val="000F65B8"/>
    <w:rsid w:val="000F66C5"/>
    <w:rsid w:val="000F67C6"/>
    <w:rsid w:val="000F6A01"/>
    <w:rsid w:val="000F6EE6"/>
    <w:rsid w:val="000F6FF0"/>
    <w:rsid w:val="000F70CE"/>
    <w:rsid w:val="000F70F3"/>
    <w:rsid w:val="000F7120"/>
    <w:rsid w:val="000F75EC"/>
    <w:rsid w:val="000F793D"/>
    <w:rsid w:val="000F7A67"/>
    <w:rsid w:val="000F7C2B"/>
    <w:rsid w:val="000F7E8E"/>
    <w:rsid w:val="00100731"/>
    <w:rsid w:val="0010078B"/>
    <w:rsid w:val="00100807"/>
    <w:rsid w:val="001008B1"/>
    <w:rsid w:val="0010099A"/>
    <w:rsid w:val="00100C13"/>
    <w:rsid w:val="00100E71"/>
    <w:rsid w:val="00100F65"/>
    <w:rsid w:val="001011DD"/>
    <w:rsid w:val="00101324"/>
    <w:rsid w:val="001014A6"/>
    <w:rsid w:val="00101837"/>
    <w:rsid w:val="00101BF9"/>
    <w:rsid w:val="00101D7B"/>
    <w:rsid w:val="00101EA8"/>
    <w:rsid w:val="001021C9"/>
    <w:rsid w:val="0010254D"/>
    <w:rsid w:val="00102752"/>
    <w:rsid w:val="0010278F"/>
    <w:rsid w:val="00102AA4"/>
    <w:rsid w:val="00102D2A"/>
    <w:rsid w:val="00103091"/>
    <w:rsid w:val="00103289"/>
    <w:rsid w:val="001033B1"/>
    <w:rsid w:val="00103585"/>
    <w:rsid w:val="00103BCB"/>
    <w:rsid w:val="00103DF7"/>
    <w:rsid w:val="00103FC1"/>
    <w:rsid w:val="00104216"/>
    <w:rsid w:val="0010457C"/>
    <w:rsid w:val="00104623"/>
    <w:rsid w:val="00104B0F"/>
    <w:rsid w:val="00104DFC"/>
    <w:rsid w:val="00104E4C"/>
    <w:rsid w:val="00104E80"/>
    <w:rsid w:val="00104EAC"/>
    <w:rsid w:val="001051EC"/>
    <w:rsid w:val="0010555F"/>
    <w:rsid w:val="001056DD"/>
    <w:rsid w:val="001059A6"/>
    <w:rsid w:val="00105DD2"/>
    <w:rsid w:val="00105E3D"/>
    <w:rsid w:val="0010677F"/>
    <w:rsid w:val="00106996"/>
    <w:rsid w:val="001069B8"/>
    <w:rsid w:val="00106AD4"/>
    <w:rsid w:val="00106B42"/>
    <w:rsid w:val="00106EF6"/>
    <w:rsid w:val="00106EFF"/>
    <w:rsid w:val="00107EE9"/>
    <w:rsid w:val="001103AC"/>
    <w:rsid w:val="0011062C"/>
    <w:rsid w:val="00110737"/>
    <w:rsid w:val="001109A0"/>
    <w:rsid w:val="00111690"/>
    <w:rsid w:val="001117F4"/>
    <w:rsid w:val="001119FD"/>
    <w:rsid w:val="00111E49"/>
    <w:rsid w:val="00111E56"/>
    <w:rsid w:val="0011203F"/>
    <w:rsid w:val="0011205B"/>
    <w:rsid w:val="0011231A"/>
    <w:rsid w:val="00112B95"/>
    <w:rsid w:val="00112BCF"/>
    <w:rsid w:val="00112DD0"/>
    <w:rsid w:val="00112FAE"/>
    <w:rsid w:val="0011324B"/>
    <w:rsid w:val="00113293"/>
    <w:rsid w:val="00113617"/>
    <w:rsid w:val="001138E9"/>
    <w:rsid w:val="00113989"/>
    <w:rsid w:val="00113E04"/>
    <w:rsid w:val="00113EB8"/>
    <w:rsid w:val="00113EE2"/>
    <w:rsid w:val="00113FA0"/>
    <w:rsid w:val="00114065"/>
    <w:rsid w:val="001148D5"/>
    <w:rsid w:val="00114B97"/>
    <w:rsid w:val="00114CAB"/>
    <w:rsid w:val="00114DD2"/>
    <w:rsid w:val="00115AB3"/>
    <w:rsid w:val="00115CC1"/>
    <w:rsid w:val="00115EA5"/>
    <w:rsid w:val="00115EF0"/>
    <w:rsid w:val="00116086"/>
    <w:rsid w:val="00116566"/>
    <w:rsid w:val="0011687A"/>
    <w:rsid w:val="00116F95"/>
    <w:rsid w:val="00117124"/>
    <w:rsid w:val="001172B6"/>
    <w:rsid w:val="00117627"/>
    <w:rsid w:val="00117754"/>
    <w:rsid w:val="00117B0A"/>
    <w:rsid w:val="00117C75"/>
    <w:rsid w:val="00117CF3"/>
    <w:rsid w:val="0012015F"/>
    <w:rsid w:val="00120240"/>
    <w:rsid w:val="00120322"/>
    <w:rsid w:val="001203E9"/>
    <w:rsid w:val="00120472"/>
    <w:rsid w:val="001204D5"/>
    <w:rsid w:val="00120537"/>
    <w:rsid w:val="00120729"/>
    <w:rsid w:val="001209E9"/>
    <w:rsid w:val="0012119E"/>
    <w:rsid w:val="00121497"/>
    <w:rsid w:val="00121589"/>
    <w:rsid w:val="00121A8A"/>
    <w:rsid w:val="00121F1B"/>
    <w:rsid w:val="00121F92"/>
    <w:rsid w:val="00122161"/>
    <w:rsid w:val="0012218A"/>
    <w:rsid w:val="001221BD"/>
    <w:rsid w:val="0012252E"/>
    <w:rsid w:val="001226C6"/>
    <w:rsid w:val="001226F1"/>
    <w:rsid w:val="0012286F"/>
    <w:rsid w:val="00122B83"/>
    <w:rsid w:val="00122E5B"/>
    <w:rsid w:val="001232DB"/>
    <w:rsid w:val="00123978"/>
    <w:rsid w:val="00123BC8"/>
    <w:rsid w:val="00123C4B"/>
    <w:rsid w:val="00123CB8"/>
    <w:rsid w:val="0012420C"/>
    <w:rsid w:val="001246F7"/>
    <w:rsid w:val="0012499F"/>
    <w:rsid w:val="00124C56"/>
    <w:rsid w:val="00124D75"/>
    <w:rsid w:val="00124DCA"/>
    <w:rsid w:val="00124DDF"/>
    <w:rsid w:val="00124EF4"/>
    <w:rsid w:val="00125064"/>
    <w:rsid w:val="00125DCF"/>
    <w:rsid w:val="001262A5"/>
    <w:rsid w:val="001263CB"/>
    <w:rsid w:val="001269AA"/>
    <w:rsid w:val="00126D0A"/>
    <w:rsid w:val="00126E9A"/>
    <w:rsid w:val="001271CE"/>
    <w:rsid w:val="00127207"/>
    <w:rsid w:val="00127292"/>
    <w:rsid w:val="00127347"/>
    <w:rsid w:val="00127588"/>
    <w:rsid w:val="001276FF"/>
    <w:rsid w:val="00127B20"/>
    <w:rsid w:val="00127D89"/>
    <w:rsid w:val="00130020"/>
    <w:rsid w:val="00130139"/>
    <w:rsid w:val="0013024B"/>
    <w:rsid w:val="0013052A"/>
    <w:rsid w:val="00130665"/>
    <w:rsid w:val="001306C7"/>
    <w:rsid w:val="00130895"/>
    <w:rsid w:val="00130AAC"/>
    <w:rsid w:val="00130C0C"/>
    <w:rsid w:val="00130D6D"/>
    <w:rsid w:val="00130F8F"/>
    <w:rsid w:val="00131214"/>
    <w:rsid w:val="0013159B"/>
    <w:rsid w:val="0013168F"/>
    <w:rsid w:val="00131892"/>
    <w:rsid w:val="00131ECC"/>
    <w:rsid w:val="00132003"/>
    <w:rsid w:val="00132677"/>
    <w:rsid w:val="0013278E"/>
    <w:rsid w:val="00132958"/>
    <w:rsid w:val="00132B23"/>
    <w:rsid w:val="00132E97"/>
    <w:rsid w:val="00133055"/>
    <w:rsid w:val="00133192"/>
    <w:rsid w:val="00133262"/>
    <w:rsid w:val="0013332F"/>
    <w:rsid w:val="0013340E"/>
    <w:rsid w:val="0013353B"/>
    <w:rsid w:val="00133578"/>
    <w:rsid w:val="001335AB"/>
    <w:rsid w:val="001337DD"/>
    <w:rsid w:val="001342FB"/>
    <w:rsid w:val="001344DD"/>
    <w:rsid w:val="00134691"/>
    <w:rsid w:val="001347AE"/>
    <w:rsid w:val="001348F7"/>
    <w:rsid w:val="00134B80"/>
    <w:rsid w:val="00134BCE"/>
    <w:rsid w:val="00134F93"/>
    <w:rsid w:val="001353BB"/>
    <w:rsid w:val="0013565E"/>
    <w:rsid w:val="001357C9"/>
    <w:rsid w:val="0013588E"/>
    <w:rsid w:val="001358A0"/>
    <w:rsid w:val="00135A98"/>
    <w:rsid w:val="00135AF3"/>
    <w:rsid w:val="001360FD"/>
    <w:rsid w:val="001362B1"/>
    <w:rsid w:val="00136B6D"/>
    <w:rsid w:val="00136C93"/>
    <w:rsid w:val="00136CA3"/>
    <w:rsid w:val="00136F06"/>
    <w:rsid w:val="001374CE"/>
    <w:rsid w:val="001374E2"/>
    <w:rsid w:val="00137526"/>
    <w:rsid w:val="001375EC"/>
    <w:rsid w:val="00137686"/>
    <w:rsid w:val="0013771F"/>
    <w:rsid w:val="00137C7C"/>
    <w:rsid w:val="00137EEF"/>
    <w:rsid w:val="00137F47"/>
    <w:rsid w:val="0014036A"/>
    <w:rsid w:val="001408B3"/>
    <w:rsid w:val="00140A7D"/>
    <w:rsid w:val="00140ED7"/>
    <w:rsid w:val="001410C2"/>
    <w:rsid w:val="0014129B"/>
    <w:rsid w:val="0014151D"/>
    <w:rsid w:val="00141538"/>
    <w:rsid w:val="00141632"/>
    <w:rsid w:val="0014199C"/>
    <w:rsid w:val="00141CFB"/>
    <w:rsid w:val="001428B4"/>
    <w:rsid w:val="001437AF"/>
    <w:rsid w:val="00143CA4"/>
    <w:rsid w:val="00143F1B"/>
    <w:rsid w:val="00143F59"/>
    <w:rsid w:val="0014444A"/>
    <w:rsid w:val="00144729"/>
    <w:rsid w:val="00144D94"/>
    <w:rsid w:val="00144EA2"/>
    <w:rsid w:val="00145063"/>
    <w:rsid w:val="001451D1"/>
    <w:rsid w:val="00145322"/>
    <w:rsid w:val="00145668"/>
    <w:rsid w:val="00145A0A"/>
    <w:rsid w:val="00145B8E"/>
    <w:rsid w:val="00145C6F"/>
    <w:rsid w:val="00146109"/>
    <w:rsid w:val="00146554"/>
    <w:rsid w:val="001467D0"/>
    <w:rsid w:val="001467F8"/>
    <w:rsid w:val="001469AC"/>
    <w:rsid w:val="001470DC"/>
    <w:rsid w:val="00147167"/>
    <w:rsid w:val="0014716C"/>
    <w:rsid w:val="0014731E"/>
    <w:rsid w:val="00147456"/>
    <w:rsid w:val="00147509"/>
    <w:rsid w:val="00147829"/>
    <w:rsid w:val="00147DDC"/>
    <w:rsid w:val="00147EDA"/>
    <w:rsid w:val="00147F7E"/>
    <w:rsid w:val="00150100"/>
    <w:rsid w:val="001502B0"/>
    <w:rsid w:val="00150351"/>
    <w:rsid w:val="00150367"/>
    <w:rsid w:val="0015041B"/>
    <w:rsid w:val="0015073F"/>
    <w:rsid w:val="001507F1"/>
    <w:rsid w:val="001508F1"/>
    <w:rsid w:val="00150B7E"/>
    <w:rsid w:val="00150BAC"/>
    <w:rsid w:val="00150C8D"/>
    <w:rsid w:val="00150DBF"/>
    <w:rsid w:val="00151458"/>
    <w:rsid w:val="00151511"/>
    <w:rsid w:val="001517BB"/>
    <w:rsid w:val="00151B8D"/>
    <w:rsid w:val="00151DDB"/>
    <w:rsid w:val="00151EF6"/>
    <w:rsid w:val="00151F59"/>
    <w:rsid w:val="00152246"/>
    <w:rsid w:val="00152484"/>
    <w:rsid w:val="00152656"/>
    <w:rsid w:val="00152908"/>
    <w:rsid w:val="00152924"/>
    <w:rsid w:val="00152D3B"/>
    <w:rsid w:val="00152DCE"/>
    <w:rsid w:val="00153040"/>
    <w:rsid w:val="001532CC"/>
    <w:rsid w:val="001533A7"/>
    <w:rsid w:val="001536BA"/>
    <w:rsid w:val="00153783"/>
    <w:rsid w:val="001545BA"/>
    <w:rsid w:val="001546DB"/>
    <w:rsid w:val="001547C8"/>
    <w:rsid w:val="001549A0"/>
    <w:rsid w:val="00154B52"/>
    <w:rsid w:val="00154BAD"/>
    <w:rsid w:val="00154E3F"/>
    <w:rsid w:val="0015505A"/>
    <w:rsid w:val="00155120"/>
    <w:rsid w:val="00155253"/>
    <w:rsid w:val="00155325"/>
    <w:rsid w:val="001554E3"/>
    <w:rsid w:val="00155538"/>
    <w:rsid w:val="00156542"/>
    <w:rsid w:val="001566D5"/>
    <w:rsid w:val="00156879"/>
    <w:rsid w:val="00156885"/>
    <w:rsid w:val="0015692D"/>
    <w:rsid w:val="00156FFF"/>
    <w:rsid w:val="00157127"/>
    <w:rsid w:val="00157676"/>
    <w:rsid w:val="00157BF3"/>
    <w:rsid w:val="00157DAA"/>
    <w:rsid w:val="001602BF"/>
    <w:rsid w:val="0016092B"/>
    <w:rsid w:val="00160C71"/>
    <w:rsid w:val="00161026"/>
    <w:rsid w:val="00161624"/>
    <w:rsid w:val="00161687"/>
    <w:rsid w:val="001618D4"/>
    <w:rsid w:val="0016198A"/>
    <w:rsid w:val="00161BD1"/>
    <w:rsid w:val="00161E84"/>
    <w:rsid w:val="00161F1E"/>
    <w:rsid w:val="001621F9"/>
    <w:rsid w:val="0016222E"/>
    <w:rsid w:val="00162452"/>
    <w:rsid w:val="001624C9"/>
    <w:rsid w:val="001626C4"/>
    <w:rsid w:val="001628F1"/>
    <w:rsid w:val="0016296C"/>
    <w:rsid w:val="00162DF6"/>
    <w:rsid w:val="00162F24"/>
    <w:rsid w:val="00163129"/>
    <w:rsid w:val="00163396"/>
    <w:rsid w:val="001639EC"/>
    <w:rsid w:val="00163B04"/>
    <w:rsid w:val="00163C67"/>
    <w:rsid w:val="0016405C"/>
    <w:rsid w:val="0016421A"/>
    <w:rsid w:val="001646E4"/>
    <w:rsid w:val="00164C73"/>
    <w:rsid w:val="00165176"/>
    <w:rsid w:val="00165272"/>
    <w:rsid w:val="00165492"/>
    <w:rsid w:val="00165598"/>
    <w:rsid w:val="001656BE"/>
    <w:rsid w:val="001657F4"/>
    <w:rsid w:val="0016580D"/>
    <w:rsid w:val="00165AD3"/>
    <w:rsid w:val="00165C5E"/>
    <w:rsid w:val="0016643B"/>
    <w:rsid w:val="00166CBD"/>
    <w:rsid w:val="00166E2C"/>
    <w:rsid w:val="00166FBC"/>
    <w:rsid w:val="00167440"/>
    <w:rsid w:val="0016784E"/>
    <w:rsid w:val="0016788F"/>
    <w:rsid w:val="001678AD"/>
    <w:rsid w:val="001679B1"/>
    <w:rsid w:val="00167CC3"/>
    <w:rsid w:val="00170024"/>
    <w:rsid w:val="0017005D"/>
    <w:rsid w:val="0017011D"/>
    <w:rsid w:val="001702E4"/>
    <w:rsid w:val="0017038F"/>
    <w:rsid w:val="0017045A"/>
    <w:rsid w:val="00170A5C"/>
    <w:rsid w:val="00170AAC"/>
    <w:rsid w:val="00170DB8"/>
    <w:rsid w:val="00170EB2"/>
    <w:rsid w:val="001713C0"/>
    <w:rsid w:val="00172094"/>
    <w:rsid w:val="001722E4"/>
    <w:rsid w:val="00172606"/>
    <w:rsid w:val="0017264E"/>
    <w:rsid w:val="00172674"/>
    <w:rsid w:val="001727E9"/>
    <w:rsid w:val="00173021"/>
    <w:rsid w:val="0017306F"/>
    <w:rsid w:val="0017338B"/>
    <w:rsid w:val="001733DC"/>
    <w:rsid w:val="001734CD"/>
    <w:rsid w:val="001736BF"/>
    <w:rsid w:val="00173C04"/>
    <w:rsid w:val="00174210"/>
    <w:rsid w:val="001744E0"/>
    <w:rsid w:val="00174824"/>
    <w:rsid w:val="00174AC6"/>
    <w:rsid w:val="00174E02"/>
    <w:rsid w:val="00175037"/>
    <w:rsid w:val="00175203"/>
    <w:rsid w:val="0017537C"/>
    <w:rsid w:val="00175802"/>
    <w:rsid w:val="00175AAE"/>
    <w:rsid w:val="00175C8F"/>
    <w:rsid w:val="00175CA4"/>
    <w:rsid w:val="00175F04"/>
    <w:rsid w:val="001763D5"/>
    <w:rsid w:val="00176D5E"/>
    <w:rsid w:val="00176E56"/>
    <w:rsid w:val="0017704E"/>
    <w:rsid w:val="00177300"/>
    <w:rsid w:val="00177741"/>
    <w:rsid w:val="001777FF"/>
    <w:rsid w:val="00177934"/>
    <w:rsid w:val="00177980"/>
    <w:rsid w:val="00177D11"/>
    <w:rsid w:val="00177F38"/>
    <w:rsid w:val="00177F56"/>
    <w:rsid w:val="00180690"/>
    <w:rsid w:val="00180D7D"/>
    <w:rsid w:val="00180FDC"/>
    <w:rsid w:val="001810C1"/>
    <w:rsid w:val="0018132C"/>
    <w:rsid w:val="00181352"/>
    <w:rsid w:val="00181714"/>
    <w:rsid w:val="00181785"/>
    <w:rsid w:val="0018188D"/>
    <w:rsid w:val="00181937"/>
    <w:rsid w:val="001819CB"/>
    <w:rsid w:val="00181A11"/>
    <w:rsid w:val="00181B3A"/>
    <w:rsid w:val="00181B54"/>
    <w:rsid w:val="00181BA6"/>
    <w:rsid w:val="00181E26"/>
    <w:rsid w:val="00181F8E"/>
    <w:rsid w:val="00181FBB"/>
    <w:rsid w:val="0018217D"/>
    <w:rsid w:val="001821FC"/>
    <w:rsid w:val="0018226E"/>
    <w:rsid w:val="001823BD"/>
    <w:rsid w:val="00182586"/>
    <w:rsid w:val="001826CC"/>
    <w:rsid w:val="00182847"/>
    <w:rsid w:val="001828A5"/>
    <w:rsid w:val="00182BEF"/>
    <w:rsid w:val="00182CBB"/>
    <w:rsid w:val="00182F2F"/>
    <w:rsid w:val="0018327B"/>
    <w:rsid w:val="00183458"/>
    <w:rsid w:val="001834B9"/>
    <w:rsid w:val="001839C0"/>
    <w:rsid w:val="00183A14"/>
    <w:rsid w:val="00183D63"/>
    <w:rsid w:val="00183E9C"/>
    <w:rsid w:val="00184116"/>
    <w:rsid w:val="00184488"/>
    <w:rsid w:val="001846BC"/>
    <w:rsid w:val="00184826"/>
    <w:rsid w:val="0018492F"/>
    <w:rsid w:val="00184B8C"/>
    <w:rsid w:val="00184BAB"/>
    <w:rsid w:val="00185131"/>
    <w:rsid w:val="00185334"/>
    <w:rsid w:val="001853F1"/>
    <w:rsid w:val="0018547F"/>
    <w:rsid w:val="0018595B"/>
    <w:rsid w:val="0018596E"/>
    <w:rsid w:val="00185B45"/>
    <w:rsid w:val="00185D89"/>
    <w:rsid w:val="00186145"/>
    <w:rsid w:val="00186335"/>
    <w:rsid w:val="001863EC"/>
    <w:rsid w:val="001864D1"/>
    <w:rsid w:val="00186504"/>
    <w:rsid w:val="001867AE"/>
    <w:rsid w:val="00186804"/>
    <w:rsid w:val="00186889"/>
    <w:rsid w:val="00186BF3"/>
    <w:rsid w:val="00187277"/>
    <w:rsid w:val="001873D1"/>
    <w:rsid w:val="001874EE"/>
    <w:rsid w:val="001874FF"/>
    <w:rsid w:val="001875AA"/>
    <w:rsid w:val="00187917"/>
    <w:rsid w:val="00187B07"/>
    <w:rsid w:val="00187F00"/>
    <w:rsid w:val="001902B5"/>
    <w:rsid w:val="001902D6"/>
    <w:rsid w:val="001904A4"/>
    <w:rsid w:val="00190758"/>
    <w:rsid w:val="001909B1"/>
    <w:rsid w:val="00190A75"/>
    <w:rsid w:val="00191CF0"/>
    <w:rsid w:val="00191D06"/>
    <w:rsid w:val="00191E45"/>
    <w:rsid w:val="00191ED6"/>
    <w:rsid w:val="001924CA"/>
    <w:rsid w:val="00192971"/>
    <w:rsid w:val="001929D2"/>
    <w:rsid w:val="00192AF6"/>
    <w:rsid w:val="0019363F"/>
    <w:rsid w:val="00193C16"/>
    <w:rsid w:val="00193F36"/>
    <w:rsid w:val="00193FB5"/>
    <w:rsid w:val="001944E1"/>
    <w:rsid w:val="0019451C"/>
    <w:rsid w:val="001946C0"/>
    <w:rsid w:val="00194AB9"/>
    <w:rsid w:val="00194C54"/>
    <w:rsid w:val="00194D44"/>
    <w:rsid w:val="00194D67"/>
    <w:rsid w:val="00194D74"/>
    <w:rsid w:val="00194E22"/>
    <w:rsid w:val="00195015"/>
    <w:rsid w:val="0019521D"/>
    <w:rsid w:val="0019530E"/>
    <w:rsid w:val="0019533D"/>
    <w:rsid w:val="0019550F"/>
    <w:rsid w:val="001955D1"/>
    <w:rsid w:val="0019598E"/>
    <w:rsid w:val="00196115"/>
    <w:rsid w:val="00196225"/>
    <w:rsid w:val="00196383"/>
    <w:rsid w:val="0019660F"/>
    <w:rsid w:val="001967A3"/>
    <w:rsid w:val="00196A52"/>
    <w:rsid w:val="00196B8E"/>
    <w:rsid w:val="00196C31"/>
    <w:rsid w:val="00196EB8"/>
    <w:rsid w:val="00196EEA"/>
    <w:rsid w:val="001970E8"/>
    <w:rsid w:val="0019778C"/>
    <w:rsid w:val="00197DC5"/>
    <w:rsid w:val="001A0207"/>
    <w:rsid w:val="001A069E"/>
    <w:rsid w:val="001A07FB"/>
    <w:rsid w:val="001A0A85"/>
    <w:rsid w:val="001A124B"/>
    <w:rsid w:val="001A1F23"/>
    <w:rsid w:val="001A2069"/>
    <w:rsid w:val="001A237D"/>
    <w:rsid w:val="001A24F8"/>
    <w:rsid w:val="001A295F"/>
    <w:rsid w:val="001A3063"/>
    <w:rsid w:val="001A3518"/>
    <w:rsid w:val="001A37F2"/>
    <w:rsid w:val="001A3A93"/>
    <w:rsid w:val="001A3B0C"/>
    <w:rsid w:val="001A3B6B"/>
    <w:rsid w:val="001A40A5"/>
    <w:rsid w:val="001A437B"/>
    <w:rsid w:val="001A43F2"/>
    <w:rsid w:val="001A443D"/>
    <w:rsid w:val="001A4597"/>
    <w:rsid w:val="001A4818"/>
    <w:rsid w:val="001A4DF4"/>
    <w:rsid w:val="001A4E04"/>
    <w:rsid w:val="001A4FBE"/>
    <w:rsid w:val="001A5090"/>
    <w:rsid w:val="001A51F8"/>
    <w:rsid w:val="001A5278"/>
    <w:rsid w:val="001A54E6"/>
    <w:rsid w:val="001A5880"/>
    <w:rsid w:val="001A5947"/>
    <w:rsid w:val="001A5A59"/>
    <w:rsid w:val="001A5D04"/>
    <w:rsid w:val="001A6937"/>
    <w:rsid w:val="001A6A41"/>
    <w:rsid w:val="001A6C42"/>
    <w:rsid w:val="001A704F"/>
    <w:rsid w:val="001A7114"/>
    <w:rsid w:val="001A71AE"/>
    <w:rsid w:val="001A7364"/>
    <w:rsid w:val="001A743A"/>
    <w:rsid w:val="001A761C"/>
    <w:rsid w:val="001A762C"/>
    <w:rsid w:val="001A7DBD"/>
    <w:rsid w:val="001A7E87"/>
    <w:rsid w:val="001A7FE0"/>
    <w:rsid w:val="001B0052"/>
    <w:rsid w:val="001B018F"/>
    <w:rsid w:val="001B0444"/>
    <w:rsid w:val="001B08B4"/>
    <w:rsid w:val="001B0919"/>
    <w:rsid w:val="001B0AF2"/>
    <w:rsid w:val="001B0C1F"/>
    <w:rsid w:val="001B11F7"/>
    <w:rsid w:val="001B12C6"/>
    <w:rsid w:val="001B1533"/>
    <w:rsid w:val="001B1776"/>
    <w:rsid w:val="001B1937"/>
    <w:rsid w:val="001B1A60"/>
    <w:rsid w:val="001B1D95"/>
    <w:rsid w:val="001B1EAC"/>
    <w:rsid w:val="001B1FE1"/>
    <w:rsid w:val="001B2318"/>
    <w:rsid w:val="001B2419"/>
    <w:rsid w:val="001B24B5"/>
    <w:rsid w:val="001B275A"/>
    <w:rsid w:val="001B2A2D"/>
    <w:rsid w:val="001B2CC1"/>
    <w:rsid w:val="001B2D04"/>
    <w:rsid w:val="001B2EB5"/>
    <w:rsid w:val="001B2F88"/>
    <w:rsid w:val="001B30CD"/>
    <w:rsid w:val="001B30F7"/>
    <w:rsid w:val="001B310A"/>
    <w:rsid w:val="001B3255"/>
    <w:rsid w:val="001B345D"/>
    <w:rsid w:val="001B34DA"/>
    <w:rsid w:val="001B41CE"/>
    <w:rsid w:val="001B4287"/>
    <w:rsid w:val="001B4511"/>
    <w:rsid w:val="001B4860"/>
    <w:rsid w:val="001B4BC4"/>
    <w:rsid w:val="001B4BEF"/>
    <w:rsid w:val="001B5285"/>
    <w:rsid w:val="001B554A"/>
    <w:rsid w:val="001B5F34"/>
    <w:rsid w:val="001B5FD0"/>
    <w:rsid w:val="001B605F"/>
    <w:rsid w:val="001B60B2"/>
    <w:rsid w:val="001B60C1"/>
    <w:rsid w:val="001B61C8"/>
    <w:rsid w:val="001B6F36"/>
    <w:rsid w:val="001B6F7D"/>
    <w:rsid w:val="001B6FBD"/>
    <w:rsid w:val="001B708E"/>
    <w:rsid w:val="001B7133"/>
    <w:rsid w:val="001B71BF"/>
    <w:rsid w:val="001B7583"/>
    <w:rsid w:val="001B7953"/>
    <w:rsid w:val="001B799F"/>
    <w:rsid w:val="001B7BB4"/>
    <w:rsid w:val="001B7C59"/>
    <w:rsid w:val="001B7E4F"/>
    <w:rsid w:val="001C08AD"/>
    <w:rsid w:val="001C0971"/>
    <w:rsid w:val="001C0975"/>
    <w:rsid w:val="001C0FFB"/>
    <w:rsid w:val="001C1013"/>
    <w:rsid w:val="001C12F3"/>
    <w:rsid w:val="001C1548"/>
    <w:rsid w:val="001C1985"/>
    <w:rsid w:val="001C1B25"/>
    <w:rsid w:val="001C1B66"/>
    <w:rsid w:val="001C1C26"/>
    <w:rsid w:val="001C1DBF"/>
    <w:rsid w:val="001C1E63"/>
    <w:rsid w:val="001C2559"/>
    <w:rsid w:val="001C2B0D"/>
    <w:rsid w:val="001C2B5C"/>
    <w:rsid w:val="001C2C5E"/>
    <w:rsid w:val="001C2ED2"/>
    <w:rsid w:val="001C2EFD"/>
    <w:rsid w:val="001C2FC6"/>
    <w:rsid w:val="001C2FE6"/>
    <w:rsid w:val="001C30C3"/>
    <w:rsid w:val="001C391B"/>
    <w:rsid w:val="001C3A9C"/>
    <w:rsid w:val="001C3D30"/>
    <w:rsid w:val="001C3FFB"/>
    <w:rsid w:val="001C408E"/>
    <w:rsid w:val="001C4483"/>
    <w:rsid w:val="001C4CE1"/>
    <w:rsid w:val="001C5172"/>
    <w:rsid w:val="001C5329"/>
    <w:rsid w:val="001C5755"/>
    <w:rsid w:val="001C58A5"/>
    <w:rsid w:val="001C59D3"/>
    <w:rsid w:val="001C5B60"/>
    <w:rsid w:val="001C5C5B"/>
    <w:rsid w:val="001C5E8A"/>
    <w:rsid w:val="001C5FB2"/>
    <w:rsid w:val="001C6117"/>
    <w:rsid w:val="001C618C"/>
    <w:rsid w:val="001C6BBD"/>
    <w:rsid w:val="001C6F04"/>
    <w:rsid w:val="001C6F1B"/>
    <w:rsid w:val="001C6F2B"/>
    <w:rsid w:val="001C6F51"/>
    <w:rsid w:val="001C7523"/>
    <w:rsid w:val="001C75D4"/>
    <w:rsid w:val="001C769E"/>
    <w:rsid w:val="001C78DB"/>
    <w:rsid w:val="001C791B"/>
    <w:rsid w:val="001C7946"/>
    <w:rsid w:val="001C7AA6"/>
    <w:rsid w:val="001C7CD2"/>
    <w:rsid w:val="001C7D12"/>
    <w:rsid w:val="001C7D4E"/>
    <w:rsid w:val="001C7ED0"/>
    <w:rsid w:val="001D0084"/>
    <w:rsid w:val="001D016C"/>
    <w:rsid w:val="001D01D7"/>
    <w:rsid w:val="001D03BE"/>
    <w:rsid w:val="001D088D"/>
    <w:rsid w:val="001D0DE9"/>
    <w:rsid w:val="001D1219"/>
    <w:rsid w:val="001D13FF"/>
    <w:rsid w:val="001D1442"/>
    <w:rsid w:val="001D1593"/>
    <w:rsid w:val="001D1723"/>
    <w:rsid w:val="001D222E"/>
    <w:rsid w:val="001D266B"/>
    <w:rsid w:val="001D2B50"/>
    <w:rsid w:val="001D2BCB"/>
    <w:rsid w:val="001D2D0C"/>
    <w:rsid w:val="001D2ED4"/>
    <w:rsid w:val="001D31AD"/>
    <w:rsid w:val="001D353C"/>
    <w:rsid w:val="001D3555"/>
    <w:rsid w:val="001D3723"/>
    <w:rsid w:val="001D3842"/>
    <w:rsid w:val="001D3876"/>
    <w:rsid w:val="001D39A2"/>
    <w:rsid w:val="001D3B37"/>
    <w:rsid w:val="001D3C48"/>
    <w:rsid w:val="001D3D26"/>
    <w:rsid w:val="001D3D9C"/>
    <w:rsid w:val="001D3FE5"/>
    <w:rsid w:val="001D423F"/>
    <w:rsid w:val="001D443C"/>
    <w:rsid w:val="001D4545"/>
    <w:rsid w:val="001D4C47"/>
    <w:rsid w:val="001D4D18"/>
    <w:rsid w:val="001D4FAC"/>
    <w:rsid w:val="001D508B"/>
    <w:rsid w:val="001D562B"/>
    <w:rsid w:val="001D5732"/>
    <w:rsid w:val="001D57CE"/>
    <w:rsid w:val="001D5ACA"/>
    <w:rsid w:val="001D5CC5"/>
    <w:rsid w:val="001D5F2C"/>
    <w:rsid w:val="001D5F62"/>
    <w:rsid w:val="001D6043"/>
    <w:rsid w:val="001D62C9"/>
    <w:rsid w:val="001D6351"/>
    <w:rsid w:val="001D6755"/>
    <w:rsid w:val="001D6ABD"/>
    <w:rsid w:val="001D6D74"/>
    <w:rsid w:val="001D6F43"/>
    <w:rsid w:val="001D70FC"/>
    <w:rsid w:val="001D722B"/>
    <w:rsid w:val="001D76E0"/>
    <w:rsid w:val="001D78F3"/>
    <w:rsid w:val="001D7D20"/>
    <w:rsid w:val="001E01E0"/>
    <w:rsid w:val="001E0326"/>
    <w:rsid w:val="001E05A7"/>
    <w:rsid w:val="001E07B1"/>
    <w:rsid w:val="001E0D2B"/>
    <w:rsid w:val="001E0EB8"/>
    <w:rsid w:val="001E0F95"/>
    <w:rsid w:val="001E0FEA"/>
    <w:rsid w:val="001E1004"/>
    <w:rsid w:val="001E1509"/>
    <w:rsid w:val="001E1573"/>
    <w:rsid w:val="001E18B4"/>
    <w:rsid w:val="001E1F06"/>
    <w:rsid w:val="001E245B"/>
    <w:rsid w:val="001E2618"/>
    <w:rsid w:val="001E2881"/>
    <w:rsid w:val="001E304D"/>
    <w:rsid w:val="001E32D7"/>
    <w:rsid w:val="001E33EF"/>
    <w:rsid w:val="001E3692"/>
    <w:rsid w:val="001E388B"/>
    <w:rsid w:val="001E39F9"/>
    <w:rsid w:val="001E3AB3"/>
    <w:rsid w:val="001E4134"/>
    <w:rsid w:val="001E4AD6"/>
    <w:rsid w:val="001E4EF5"/>
    <w:rsid w:val="001E4F6B"/>
    <w:rsid w:val="001E50DC"/>
    <w:rsid w:val="001E5233"/>
    <w:rsid w:val="001E525D"/>
    <w:rsid w:val="001E5C8E"/>
    <w:rsid w:val="001E6099"/>
    <w:rsid w:val="001E6A6C"/>
    <w:rsid w:val="001E70A4"/>
    <w:rsid w:val="001E7201"/>
    <w:rsid w:val="001E733D"/>
    <w:rsid w:val="001E7A73"/>
    <w:rsid w:val="001E7B2A"/>
    <w:rsid w:val="001E7EDB"/>
    <w:rsid w:val="001F0191"/>
    <w:rsid w:val="001F0602"/>
    <w:rsid w:val="001F07B4"/>
    <w:rsid w:val="001F1005"/>
    <w:rsid w:val="001F12C0"/>
    <w:rsid w:val="001F13A3"/>
    <w:rsid w:val="001F17BD"/>
    <w:rsid w:val="001F1B1A"/>
    <w:rsid w:val="001F1B52"/>
    <w:rsid w:val="001F1E23"/>
    <w:rsid w:val="001F2033"/>
    <w:rsid w:val="001F239B"/>
    <w:rsid w:val="001F24BA"/>
    <w:rsid w:val="001F251B"/>
    <w:rsid w:val="001F2812"/>
    <w:rsid w:val="001F2BCA"/>
    <w:rsid w:val="001F2C03"/>
    <w:rsid w:val="001F2C43"/>
    <w:rsid w:val="001F2DF3"/>
    <w:rsid w:val="001F3084"/>
    <w:rsid w:val="001F3279"/>
    <w:rsid w:val="001F331E"/>
    <w:rsid w:val="001F3335"/>
    <w:rsid w:val="001F3350"/>
    <w:rsid w:val="001F33F9"/>
    <w:rsid w:val="001F344E"/>
    <w:rsid w:val="001F34EA"/>
    <w:rsid w:val="001F353F"/>
    <w:rsid w:val="001F37F0"/>
    <w:rsid w:val="001F3A1C"/>
    <w:rsid w:val="001F3AAE"/>
    <w:rsid w:val="001F3C04"/>
    <w:rsid w:val="001F3DF3"/>
    <w:rsid w:val="001F3F63"/>
    <w:rsid w:val="001F4006"/>
    <w:rsid w:val="001F415C"/>
    <w:rsid w:val="001F4342"/>
    <w:rsid w:val="001F43C0"/>
    <w:rsid w:val="001F45E6"/>
    <w:rsid w:val="001F47F2"/>
    <w:rsid w:val="001F4C56"/>
    <w:rsid w:val="001F4C77"/>
    <w:rsid w:val="001F4FEC"/>
    <w:rsid w:val="001F5005"/>
    <w:rsid w:val="001F5066"/>
    <w:rsid w:val="001F5407"/>
    <w:rsid w:val="001F54D9"/>
    <w:rsid w:val="001F55E0"/>
    <w:rsid w:val="001F5631"/>
    <w:rsid w:val="001F579A"/>
    <w:rsid w:val="001F57D9"/>
    <w:rsid w:val="001F58B6"/>
    <w:rsid w:val="001F5F05"/>
    <w:rsid w:val="001F6209"/>
    <w:rsid w:val="001F62FD"/>
    <w:rsid w:val="001F6737"/>
    <w:rsid w:val="001F6895"/>
    <w:rsid w:val="001F68DA"/>
    <w:rsid w:val="001F6CB9"/>
    <w:rsid w:val="001F6D07"/>
    <w:rsid w:val="001F6E24"/>
    <w:rsid w:val="001F6EF5"/>
    <w:rsid w:val="001F71A7"/>
    <w:rsid w:val="001F7271"/>
    <w:rsid w:val="001F7979"/>
    <w:rsid w:val="001F7A1B"/>
    <w:rsid w:val="001F7AAA"/>
    <w:rsid w:val="001F7F9F"/>
    <w:rsid w:val="00200023"/>
    <w:rsid w:val="00200089"/>
    <w:rsid w:val="002001D4"/>
    <w:rsid w:val="002007CA"/>
    <w:rsid w:val="00200862"/>
    <w:rsid w:val="0020090D"/>
    <w:rsid w:val="00200951"/>
    <w:rsid w:val="002009E2"/>
    <w:rsid w:val="002009F2"/>
    <w:rsid w:val="00200EF8"/>
    <w:rsid w:val="00201032"/>
    <w:rsid w:val="0020113A"/>
    <w:rsid w:val="00201A95"/>
    <w:rsid w:val="00201CE1"/>
    <w:rsid w:val="00201D2A"/>
    <w:rsid w:val="00201E21"/>
    <w:rsid w:val="00201EE7"/>
    <w:rsid w:val="00201FF2"/>
    <w:rsid w:val="00202273"/>
    <w:rsid w:val="00202368"/>
    <w:rsid w:val="00202912"/>
    <w:rsid w:val="0020320C"/>
    <w:rsid w:val="0020399D"/>
    <w:rsid w:val="00203C4A"/>
    <w:rsid w:val="002047B1"/>
    <w:rsid w:val="0020493E"/>
    <w:rsid w:val="00204A73"/>
    <w:rsid w:val="00204CD6"/>
    <w:rsid w:val="002050C6"/>
    <w:rsid w:val="00205265"/>
    <w:rsid w:val="00205290"/>
    <w:rsid w:val="00205544"/>
    <w:rsid w:val="00205CEB"/>
    <w:rsid w:val="00205E46"/>
    <w:rsid w:val="00206095"/>
    <w:rsid w:val="00206E86"/>
    <w:rsid w:val="00207026"/>
    <w:rsid w:val="00207377"/>
    <w:rsid w:val="00207476"/>
    <w:rsid w:val="0020779D"/>
    <w:rsid w:val="00207833"/>
    <w:rsid w:val="00207AC6"/>
    <w:rsid w:val="00207B92"/>
    <w:rsid w:val="00207E4B"/>
    <w:rsid w:val="00207E64"/>
    <w:rsid w:val="00207E7E"/>
    <w:rsid w:val="00207F88"/>
    <w:rsid w:val="002100E2"/>
    <w:rsid w:val="00210231"/>
    <w:rsid w:val="00210510"/>
    <w:rsid w:val="00210817"/>
    <w:rsid w:val="0021089D"/>
    <w:rsid w:val="00210C9A"/>
    <w:rsid w:val="002112B8"/>
    <w:rsid w:val="00211425"/>
    <w:rsid w:val="00211479"/>
    <w:rsid w:val="002114C6"/>
    <w:rsid w:val="0021196B"/>
    <w:rsid w:val="00211B1D"/>
    <w:rsid w:val="00211C5C"/>
    <w:rsid w:val="00211EC2"/>
    <w:rsid w:val="002120F1"/>
    <w:rsid w:val="0021294D"/>
    <w:rsid w:val="00212F19"/>
    <w:rsid w:val="00213163"/>
    <w:rsid w:val="00213286"/>
    <w:rsid w:val="00213CB4"/>
    <w:rsid w:val="00213CBB"/>
    <w:rsid w:val="00213E31"/>
    <w:rsid w:val="00213F90"/>
    <w:rsid w:val="002140F0"/>
    <w:rsid w:val="0021410D"/>
    <w:rsid w:val="0021487E"/>
    <w:rsid w:val="002148A5"/>
    <w:rsid w:val="00214E49"/>
    <w:rsid w:val="00214E4A"/>
    <w:rsid w:val="00215006"/>
    <w:rsid w:val="002154EC"/>
    <w:rsid w:val="00215B0D"/>
    <w:rsid w:val="00215B3F"/>
    <w:rsid w:val="00215F2F"/>
    <w:rsid w:val="002160AA"/>
    <w:rsid w:val="00216352"/>
    <w:rsid w:val="0021643E"/>
    <w:rsid w:val="002164FA"/>
    <w:rsid w:val="002165B5"/>
    <w:rsid w:val="00216659"/>
    <w:rsid w:val="00216ADE"/>
    <w:rsid w:val="00216DA7"/>
    <w:rsid w:val="00216E02"/>
    <w:rsid w:val="00216E38"/>
    <w:rsid w:val="00217625"/>
    <w:rsid w:val="00217642"/>
    <w:rsid w:val="002178E6"/>
    <w:rsid w:val="00217A21"/>
    <w:rsid w:val="00217BC3"/>
    <w:rsid w:val="00220259"/>
    <w:rsid w:val="00220346"/>
    <w:rsid w:val="0022034C"/>
    <w:rsid w:val="00220592"/>
    <w:rsid w:val="0022078E"/>
    <w:rsid w:val="002207D4"/>
    <w:rsid w:val="00220E56"/>
    <w:rsid w:val="002212D0"/>
    <w:rsid w:val="0022130A"/>
    <w:rsid w:val="002215AC"/>
    <w:rsid w:val="00221628"/>
    <w:rsid w:val="00221CD9"/>
    <w:rsid w:val="00221D46"/>
    <w:rsid w:val="00221ECE"/>
    <w:rsid w:val="002220F3"/>
    <w:rsid w:val="00222301"/>
    <w:rsid w:val="0022232E"/>
    <w:rsid w:val="002223F0"/>
    <w:rsid w:val="002226A6"/>
    <w:rsid w:val="00222701"/>
    <w:rsid w:val="00222F46"/>
    <w:rsid w:val="00222FD7"/>
    <w:rsid w:val="00223093"/>
    <w:rsid w:val="00223309"/>
    <w:rsid w:val="00223750"/>
    <w:rsid w:val="00223D1C"/>
    <w:rsid w:val="00223F66"/>
    <w:rsid w:val="0022432E"/>
    <w:rsid w:val="0022446F"/>
    <w:rsid w:val="002249C0"/>
    <w:rsid w:val="00224B8E"/>
    <w:rsid w:val="0022535A"/>
    <w:rsid w:val="002253AA"/>
    <w:rsid w:val="0022554E"/>
    <w:rsid w:val="002259AF"/>
    <w:rsid w:val="002259B9"/>
    <w:rsid w:val="00225C27"/>
    <w:rsid w:val="0022647D"/>
    <w:rsid w:val="00226482"/>
    <w:rsid w:val="0022683C"/>
    <w:rsid w:val="002269E6"/>
    <w:rsid w:val="00226B0F"/>
    <w:rsid w:val="00226EA9"/>
    <w:rsid w:val="002270BC"/>
    <w:rsid w:val="002270EE"/>
    <w:rsid w:val="00227148"/>
    <w:rsid w:val="00227478"/>
    <w:rsid w:val="002275FC"/>
    <w:rsid w:val="00227707"/>
    <w:rsid w:val="00227760"/>
    <w:rsid w:val="002279EB"/>
    <w:rsid w:val="00227A38"/>
    <w:rsid w:val="00227BC2"/>
    <w:rsid w:val="00227C4C"/>
    <w:rsid w:val="002303AB"/>
    <w:rsid w:val="00230521"/>
    <w:rsid w:val="002307CF"/>
    <w:rsid w:val="00230804"/>
    <w:rsid w:val="00230F10"/>
    <w:rsid w:val="002310EB"/>
    <w:rsid w:val="00231356"/>
    <w:rsid w:val="00231451"/>
    <w:rsid w:val="002314F3"/>
    <w:rsid w:val="00231526"/>
    <w:rsid w:val="0023158E"/>
    <w:rsid w:val="00231F5F"/>
    <w:rsid w:val="00232356"/>
    <w:rsid w:val="002325F0"/>
    <w:rsid w:val="0023299E"/>
    <w:rsid w:val="00232D0D"/>
    <w:rsid w:val="00232DBF"/>
    <w:rsid w:val="002330F6"/>
    <w:rsid w:val="00233309"/>
    <w:rsid w:val="00233448"/>
    <w:rsid w:val="00233738"/>
    <w:rsid w:val="002342A5"/>
    <w:rsid w:val="002342BA"/>
    <w:rsid w:val="002342DF"/>
    <w:rsid w:val="002342E2"/>
    <w:rsid w:val="0023442E"/>
    <w:rsid w:val="002345D2"/>
    <w:rsid w:val="00234615"/>
    <w:rsid w:val="00234911"/>
    <w:rsid w:val="002349DA"/>
    <w:rsid w:val="00234D04"/>
    <w:rsid w:val="002351B6"/>
    <w:rsid w:val="00235340"/>
    <w:rsid w:val="002355E0"/>
    <w:rsid w:val="00235B4C"/>
    <w:rsid w:val="00235E23"/>
    <w:rsid w:val="00235ECA"/>
    <w:rsid w:val="00235F00"/>
    <w:rsid w:val="00236004"/>
    <w:rsid w:val="002367A7"/>
    <w:rsid w:val="00236A24"/>
    <w:rsid w:val="002370B1"/>
    <w:rsid w:val="002370EE"/>
    <w:rsid w:val="00237577"/>
    <w:rsid w:val="002376BC"/>
    <w:rsid w:val="00237780"/>
    <w:rsid w:val="00237878"/>
    <w:rsid w:val="002379B8"/>
    <w:rsid w:val="00237CE0"/>
    <w:rsid w:val="00237EAD"/>
    <w:rsid w:val="0024023F"/>
    <w:rsid w:val="002404A1"/>
    <w:rsid w:val="00240550"/>
    <w:rsid w:val="002407F4"/>
    <w:rsid w:val="00240C6E"/>
    <w:rsid w:val="00240E08"/>
    <w:rsid w:val="00240FA7"/>
    <w:rsid w:val="002412D6"/>
    <w:rsid w:val="002413DE"/>
    <w:rsid w:val="00241719"/>
    <w:rsid w:val="00241AD0"/>
    <w:rsid w:val="00241B36"/>
    <w:rsid w:val="002422F5"/>
    <w:rsid w:val="0024239A"/>
    <w:rsid w:val="0024261D"/>
    <w:rsid w:val="00242693"/>
    <w:rsid w:val="00242791"/>
    <w:rsid w:val="002429E0"/>
    <w:rsid w:val="00242AF7"/>
    <w:rsid w:val="00242C0B"/>
    <w:rsid w:val="00242D6E"/>
    <w:rsid w:val="00242DC7"/>
    <w:rsid w:val="00242E59"/>
    <w:rsid w:val="00242E68"/>
    <w:rsid w:val="002432AE"/>
    <w:rsid w:val="00243547"/>
    <w:rsid w:val="0024355B"/>
    <w:rsid w:val="00243B29"/>
    <w:rsid w:val="0024458E"/>
    <w:rsid w:val="002446BC"/>
    <w:rsid w:val="00244779"/>
    <w:rsid w:val="00244897"/>
    <w:rsid w:val="00244D9D"/>
    <w:rsid w:val="00244EB9"/>
    <w:rsid w:val="00245031"/>
    <w:rsid w:val="00245286"/>
    <w:rsid w:val="002458BB"/>
    <w:rsid w:val="00245F41"/>
    <w:rsid w:val="00246113"/>
    <w:rsid w:val="002461D8"/>
    <w:rsid w:val="002461E1"/>
    <w:rsid w:val="002469EB"/>
    <w:rsid w:val="00246A15"/>
    <w:rsid w:val="00246AF3"/>
    <w:rsid w:val="002471EF"/>
    <w:rsid w:val="0024720C"/>
    <w:rsid w:val="0024738C"/>
    <w:rsid w:val="0024745B"/>
    <w:rsid w:val="0024750E"/>
    <w:rsid w:val="0024752A"/>
    <w:rsid w:val="00247911"/>
    <w:rsid w:val="0024791E"/>
    <w:rsid w:val="00247AD4"/>
    <w:rsid w:val="0025028D"/>
    <w:rsid w:val="00250373"/>
    <w:rsid w:val="00250491"/>
    <w:rsid w:val="00250608"/>
    <w:rsid w:val="00250675"/>
    <w:rsid w:val="002506D2"/>
    <w:rsid w:val="002506FB"/>
    <w:rsid w:val="00250805"/>
    <w:rsid w:val="0025091C"/>
    <w:rsid w:val="00250CA6"/>
    <w:rsid w:val="00250F1A"/>
    <w:rsid w:val="002513B9"/>
    <w:rsid w:val="002514FF"/>
    <w:rsid w:val="002516AE"/>
    <w:rsid w:val="00251716"/>
    <w:rsid w:val="00251811"/>
    <w:rsid w:val="00251825"/>
    <w:rsid w:val="00251A1C"/>
    <w:rsid w:val="00252534"/>
    <w:rsid w:val="0025257A"/>
    <w:rsid w:val="002526DD"/>
    <w:rsid w:val="002527AB"/>
    <w:rsid w:val="002529DD"/>
    <w:rsid w:val="00252E10"/>
    <w:rsid w:val="00252E37"/>
    <w:rsid w:val="0025334A"/>
    <w:rsid w:val="002534A4"/>
    <w:rsid w:val="00253518"/>
    <w:rsid w:val="00253CE6"/>
    <w:rsid w:val="00253CFE"/>
    <w:rsid w:val="002540E6"/>
    <w:rsid w:val="00254556"/>
    <w:rsid w:val="00254563"/>
    <w:rsid w:val="00254928"/>
    <w:rsid w:val="00254AE1"/>
    <w:rsid w:val="00254BA4"/>
    <w:rsid w:val="00254C0A"/>
    <w:rsid w:val="002551A8"/>
    <w:rsid w:val="002554DF"/>
    <w:rsid w:val="002554F9"/>
    <w:rsid w:val="0025568D"/>
    <w:rsid w:val="0025578E"/>
    <w:rsid w:val="00255D7D"/>
    <w:rsid w:val="00255EEE"/>
    <w:rsid w:val="00256206"/>
    <w:rsid w:val="0025687F"/>
    <w:rsid w:val="00256920"/>
    <w:rsid w:val="002571C6"/>
    <w:rsid w:val="0025730D"/>
    <w:rsid w:val="00257635"/>
    <w:rsid w:val="00257720"/>
    <w:rsid w:val="002578B1"/>
    <w:rsid w:val="002578D5"/>
    <w:rsid w:val="0025791A"/>
    <w:rsid w:val="00257C02"/>
    <w:rsid w:val="00260144"/>
    <w:rsid w:val="002605B4"/>
    <w:rsid w:val="00260AFA"/>
    <w:rsid w:val="00260B94"/>
    <w:rsid w:val="00260DB2"/>
    <w:rsid w:val="00260DF3"/>
    <w:rsid w:val="0026157D"/>
    <w:rsid w:val="00261648"/>
    <w:rsid w:val="0026199E"/>
    <w:rsid w:val="002624CC"/>
    <w:rsid w:val="00262933"/>
    <w:rsid w:val="00262E0A"/>
    <w:rsid w:val="00262E54"/>
    <w:rsid w:val="0026319E"/>
    <w:rsid w:val="00263955"/>
    <w:rsid w:val="00264280"/>
    <w:rsid w:val="0026473D"/>
    <w:rsid w:val="00264995"/>
    <w:rsid w:val="00264C60"/>
    <w:rsid w:val="00264D6A"/>
    <w:rsid w:val="00265456"/>
    <w:rsid w:val="00265D61"/>
    <w:rsid w:val="00266075"/>
    <w:rsid w:val="002661C0"/>
    <w:rsid w:val="00266252"/>
    <w:rsid w:val="00266300"/>
    <w:rsid w:val="00266357"/>
    <w:rsid w:val="002665C8"/>
    <w:rsid w:val="00266966"/>
    <w:rsid w:val="00266B3D"/>
    <w:rsid w:val="00266D1E"/>
    <w:rsid w:val="00266E01"/>
    <w:rsid w:val="00266EB4"/>
    <w:rsid w:val="002672AA"/>
    <w:rsid w:val="00267396"/>
    <w:rsid w:val="00267762"/>
    <w:rsid w:val="0026778D"/>
    <w:rsid w:val="00267798"/>
    <w:rsid w:val="0026783F"/>
    <w:rsid w:val="00267FED"/>
    <w:rsid w:val="0027054F"/>
    <w:rsid w:val="00270AC1"/>
    <w:rsid w:val="00270D5D"/>
    <w:rsid w:val="00270E93"/>
    <w:rsid w:val="00270F58"/>
    <w:rsid w:val="00271144"/>
    <w:rsid w:val="00271265"/>
    <w:rsid w:val="00271302"/>
    <w:rsid w:val="002713C1"/>
    <w:rsid w:val="0027155A"/>
    <w:rsid w:val="00271572"/>
    <w:rsid w:val="002715AA"/>
    <w:rsid w:val="00271843"/>
    <w:rsid w:val="00271A49"/>
    <w:rsid w:val="00271B50"/>
    <w:rsid w:val="00271CCB"/>
    <w:rsid w:val="002722A1"/>
    <w:rsid w:val="0027237D"/>
    <w:rsid w:val="002724BB"/>
    <w:rsid w:val="002727B7"/>
    <w:rsid w:val="00272977"/>
    <w:rsid w:val="00272C6B"/>
    <w:rsid w:val="00272D78"/>
    <w:rsid w:val="002731D4"/>
    <w:rsid w:val="00273200"/>
    <w:rsid w:val="0027361B"/>
    <w:rsid w:val="00273768"/>
    <w:rsid w:val="00273781"/>
    <w:rsid w:val="002738DC"/>
    <w:rsid w:val="00273A3E"/>
    <w:rsid w:val="00273AFB"/>
    <w:rsid w:val="00273B12"/>
    <w:rsid w:val="00273BD4"/>
    <w:rsid w:val="00273EA4"/>
    <w:rsid w:val="00273EBD"/>
    <w:rsid w:val="002743D1"/>
    <w:rsid w:val="002743DF"/>
    <w:rsid w:val="00274578"/>
    <w:rsid w:val="002747CD"/>
    <w:rsid w:val="0027492D"/>
    <w:rsid w:val="0027587F"/>
    <w:rsid w:val="00275BB2"/>
    <w:rsid w:val="00275C25"/>
    <w:rsid w:val="00276334"/>
    <w:rsid w:val="0027636A"/>
    <w:rsid w:val="00276BB8"/>
    <w:rsid w:val="00276C9E"/>
    <w:rsid w:val="00276E73"/>
    <w:rsid w:val="002774A0"/>
    <w:rsid w:val="00277902"/>
    <w:rsid w:val="0027791E"/>
    <w:rsid w:val="00277965"/>
    <w:rsid w:val="002779CC"/>
    <w:rsid w:val="00277A4C"/>
    <w:rsid w:val="002802FB"/>
    <w:rsid w:val="00280571"/>
    <w:rsid w:val="0028069F"/>
    <w:rsid w:val="00280752"/>
    <w:rsid w:val="00280970"/>
    <w:rsid w:val="00280A57"/>
    <w:rsid w:val="00280BB6"/>
    <w:rsid w:val="00280BE3"/>
    <w:rsid w:val="00280D97"/>
    <w:rsid w:val="002813F7"/>
    <w:rsid w:val="00281579"/>
    <w:rsid w:val="00281583"/>
    <w:rsid w:val="002815A6"/>
    <w:rsid w:val="0028192F"/>
    <w:rsid w:val="00281AC3"/>
    <w:rsid w:val="00281D0F"/>
    <w:rsid w:val="00281F47"/>
    <w:rsid w:val="0028209C"/>
    <w:rsid w:val="002824A2"/>
    <w:rsid w:val="00282B35"/>
    <w:rsid w:val="0028308C"/>
    <w:rsid w:val="002831ED"/>
    <w:rsid w:val="002834E3"/>
    <w:rsid w:val="002836CB"/>
    <w:rsid w:val="0028374C"/>
    <w:rsid w:val="002837A3"/>
    <w:rsid w:val="00283A12"/>
    <w:rsid w:val="00283F50"/>
    <w:rsid w:val="00283F68"/>
    <w:rsid w:val="0028414A"/>
    <w:rsid w:val="00284256"/>
    <w:rsid w:val="00284274"/>
    <w:rsid w:val="00284D30"/>
    <w:rsid w:val="0028524F"/>
    <w:rsid w:val="00285474"/>
    <w:rsid w:val="002855B3"/>
    <w:rsid w:val="00285640"/>
    <w:rsid w:val="002856B1"/>
    <w:rsid w:val="002859AB"/>
    <w:rsid w:val="00285D08"/>
    <w:rsid w:val="00285DB3"/>
    <w:rsid w:val="00285E5B"/>
    <w:rsid w:val="0028609D"/>
    <w:rsid w:val="002860BF"/>
    <w:rsid w:val="002863AA"/>
    <w:rsid w:val="00286428"/>
    <w:rsid w:val="00286B8D"/>
    <w:rsid w:val="00286CDE"/>
    <w:rsid w:val="00287306"/>
    <w:rsid w:val="00287892"/>
    <w:rsid w:val="00287900"/>
    <w:rsid w:val="00287A38"/>
    <w:rsid w:val="00287A92"/>
    <w:rsid w:val="00287ACA"/>
    <w:rsid w:val="00287BBE"/>
    <w:rsid w:val="00287C2B"/>
    <w:rsid w:val="00290680"/>
    <w:rsid w:val="00290741"/>
    <w:rsid w:val="00290779"/>
    <w:rsid w:val="00290A14"/>
    <w:rsid w:val="00290A2D"/>
    <w:rsid w:val="00290C18"/>
    <w:rsid w:val="00290F8E"/>
    <w:rsid w:val="00291838"/>
    <w:rsid w:val="00291B4F"/>
    <w:rsid w:val="00291BCC"/>
    <w:rsid w:val="00292B61"/>
    <w:rsid w:val="00292BD3"/>
    <w:rsid w:val="00292FCA"/>
    <w:rsid w:val="00293500"/>
    <w:rsid w:val="002937C7"/>
    <w:rsid w:val="00293832"/>
    <w:rsid w:val="002938D7"/>
    <w:rsid w:val="00293A1B"/>
    <w:rsid w:val="00293AB7"/>
    <w:rsid w:val="00293BD7"/>
    <w:rsid w:val="00293F2B"/>
    <w:rsid w:val="002946FA"/>
    <w:rsid w:val="00294784"/>
    <w:rsid w:val="002948E7"/>
    <w:rsid w:val="00294950"/>
    <w:rsid w:val="00294C3C"/>
    <w:rsid w:val="00294CCE"/>
    <w:rsid w:val="00294FC2"/>
    <w:rsid w:val="00295029"/>
    <w:rsid w:val="0029512C"/>
    <w:rsid w:val="0029549D"/>
    <w:rsid w:val="002954BD"/>
    <w:rsid w:val="002958B2"/>
    <w:rsid w:val="00295D7C"/>
    <w:rsid w:val="00295DCC"/>
    <w:rsid w:val="00295E96"/>
    <w:rsid w:val="00295FA0"/>
    <w:rsid w:val="00296081"/>
    <w:rsid w:val="00296119"/>
    <w:rsid w:val="002965F2"/>
    <w:rsid w:val="002967C1"/>
    <w:rsid w:val="002968BF"/>
    <w:rsid w:val="00296975"/>
    <w:rsid w:val="00296D54"/>
    <w:rsid w:val="00296E91"/>
    <w:rsid w:val="00297197"/>
    <w:rsid w:val="0029735D"/>
    <w:rsid w:val="00297448"/>
    <w:rsid w:val="00297638"/>
    <w:rsid w:val="0029769A"/>
    <w:rsid w:val="00297DC4"/>
    <w:rsid w:val="002A0202"/>
    <w:rsid w:val="002A042B"/>
    <w:rsid w:val="002A046E"/>
    <w:rsid w:val="002A05D2"/>
    <w:rsid w:val="002A080B"/>
    <w:rsid w:val="002A0BAA"/>
    <w:rsid w:val="002A119A"/>
    <w:rsid w:val="002A12AB"/>
    <w:rsid w:val="002A14BA"/>
    <w:rsid w:val="002A14C1"/>
    <w:rsid w:val="002A15C3"/>
    <w:rsid w:val="002A169F"/>
    <w:rsid w:val="002A1924"/>
    <w:rsid w:val="002A1F47"/>
    <w:rsid w:val="002A2201"/>
    <w:rsid w:val="002A2278"/>
    <w:rsid w:val="002A288A"/>
    <w:rsid w:val="002A2913"/>
    <w:rsid w:val="002A2A9A"/>
    <w:rsid w:val="002A2B1E"/>
    <w:rsid w:val="002A2C4F"/>
    <w:rsid w:val="002A2C87"/>
    <w:rsid w:val="002A2D44"/>
    <w:rsid w:val="002A32C8"/>
    <w:rsid w:val="002A349E"/>
    <w:rsid w:val="002A36A8"/>
    <w:rsid w:val="002A3D82"/>
    <w:rsid w:val="002A418E"/>
    <w:rsid w:val="002A41CE"/>
    <w:rsid w:val="002A4368"/>
    <w:rsid w:val="002A504A"/>
    <w:rsid w:val="002A51B6"/>
    <w:rsid w:val="002A52B5"/>
    <w:rsid w:val="002A5B05"/>
    <w:rsid w:val="002A64CC"/>
    <w:rsid w:val="002A6DD9"/>
    <w:rsid w:val="002A73CA"/>
    <w:rsid w:val="002A76B5"/>
    <w:rsid w:val="002A771B"/>
    <w:rsid w:val="002A779D"/>
    <w:rsid w:val="002A7ADE"/>
    <w:rsid w:val="002A7C15"/>
    <w:rsid w:val="002A7CB4"/>
    <w:rsid w:val="002A7F91"/>
    <w:rsid w:val="002B008E"/>
    <w:rsid w:val="002B01B7"/>
    <w:rsid w:val="002B03D0"/>
    <w:rsid w:val="002B05C0"/>
    <w:rsid w:val="002B0712"/>
    <w:rsid w:val="002B0748"/>
    <w:rsid w:val="002B09EE"/>
    <w:rsid w:val="002B0D66"/>
    <w:rsid w:val="002B0FFE"/>
    <w:rsid w:val="002B1226"/>
    <w:rsid w:val="002B1259"/>
    <w:rsid w:val="002B1957"/>
    <w:rsid w:val="002B1A8F"/>
    <w:rsid w:val="002B1EE4"/>
    <w:rsid w:val="002B24F5"/>
    <w:rsid w:val="002B25CA"/>
    <w:rsid w:val="002B25DA"/>
    <w:rsid w:val="002B2A61"/>
    <w:rsid w:val="002B2B57"/>
    <w:rsid w:val="002B2CF5"/>
    <w:rsid w:val="002B2EC7"/>
    <w:rsid w:val="002B307C"/>
    <w:rsid w:val="002B37B8"/>
    <w:rsid w:val="002B3E06"/>
    <w:rsid w:val="002B3EA9"/>
    <w:rsid w:val="002B3F54"/>
    <w:rsid w:val="002B4014"/>
    <w:rsid w:val="002B41CB"/>
    <w:rsid w:val="002B41F7"/>
    <w:rsid w:val="002B430E"/>
    <w:rsid w:val="002B44C0"/>
    <w:rsid w:val="002B45F5"/>
    <w:rsid w:val="002B4713"/>
    <w:rsid w:val="002B4861"/>
    <w:rsid w:val="002B4BDF"/>
    <w:rsid w:val="002B5039"/>
    <w:rsid w:val="002B507E"/>
    <w:rsid w:val="002B50D3"/>
    <w:rsid w:val="002B54DB"/>
    <w:rsid w:val="002B56E3"/>
    <w:rsid w:val="002B56F7"/>
    <w:rsid w:val="002B5756"/>
    <w:rsid w:val="002B58A7"/>
    <w:rsid w:val="002B5B32"/>
    <w:rsid w:val="002B5F6B"/>
    <w:rsid w:val="002B657D"/>
    <w:rsid w:val="002B6941"/>
    <w:rsid w:val="002B69B1"/>
    <w:rsid w:val="002B6A6E"/>
    <w:rsid w:val="002B6B8B"/>
    <w:rsid w:val="002B6F74"/>
    <w:rsid w:val="002B70EA"/>
    <w:rsid w:val="002B7532"/>
    <w:rsid w:val="002B766E"/>
    <w:rsid w:val="002B77C0"/>
    <w:rsid w:val="002B79C0"/>
    <w:rsid w:val="002B7BC5"/>
    <w:rsid w:val="002B7C74"/>
    <w:rsid w:val="002C0010"/>
    <w:rsid w:val="002C0512"/>
    <w:rsid w:val="002C07CB"/>
    <w:rsid w:val="002C07EA"/>
    <w:rsid w:val="002C07F8"/>
    <w:rsid w:val="002C098F"/>
    <w:rsid w:val="002C1467"/>
    <w:rsid w:val="002C1501"/>
    <w:rsid w:val="002C15F7"/>
    <w:rsid w:val="002C162A"/>
    <w:rsid w:val="002C17C4"/>
    <w:rsid w:val="002C19BB"/>
    <w:rsid w:val="002C1E2D"/>
    <w:rsid w:val="002C2101"/>
    <w:rsid w:val="002C22B9"/>
    <w:rsid w:val="002C22F7"/>
    <w:rsid w:val="002C230D"/>
    <w:rsid w:val="002C2AA9"/>
    <w:rsid w:val="002C2C7B"/>
    <w:rsid w:val="002C2CDD"/>
    <w:rsid w:val="002C3263"/>
    <w:rsid w:val="002C34F7"/>
    <w:rsid w:val="002C3528"/>
    <w:rsid w:val="002C35E7"/>
    <w:rsid w:val="002C3627"/>
    <w:rsid w:val="002C36A2"/>
    <w:rsid w:val="002C36EB"/>
    <w:rsid w:val="002C39E9"/>
    <w:rsid w:val="002C43AD"/>
    <w:rsid w:val="002C47EA"/>
    <w:rsid w:val="002C4B0A"/>
    <w:rsid w:val="002C4D7B"/>
    <w:rsid w:val="002C4EE0"/>
    <w:rsid w:val="002C50EE"/>
    <w:rsid w:val="002C571D"/>
    <w:rsid w:val="002C57F6"/>
    <w:rsid w:val="002C58E2"/>
    <w:rsid w:val="002C599B"/>
    <w:rsid w:val="002C5B5E"/>
    <w:rsid w:val="002C5CDE"/>
    <w:rsid w:val="002C5DE2"/>
    <w:rsid w:val="002C5F15"/>
    <w:rsid w:val="002C5F39"/>
    <w:rsid w:val="002C60E3"/>
    <w:rsid w:val="002C62B4"/>
    <w:rsid w:val="002C68C1"/>
    <w:rsid w:val="002C6918"/>
    <w:rsid w:val="002C6AAF"/>
    <w:rsid w:val="002C73CD"/>
    <w:rsid w:val="002C73EC"/>
    <w:rsid w:val="002C7752"/>
    <w:rsid w:val="002C77E7"/>
    <w:rsid w:val="002C781A"/>
    <w:rsid w:val="002C7EF3"/>
    <w:rsid w:val="002C7F55"/>
    <w:rsid w:val="002D081A"/>
    <w:rsid w:val="002D0D78"/>
    <w:rsid w:val="002D0EB7"/>
    <w:rsid w:val="002D1146"/>
    <w:rsid w:val="002D11BB"/>
    <w:rsid w:val="002D1C79"/>
    <w:rsid w:val="002D1E51"/>
    <w:rsid w:val="002D209E"/>
    <w:rsid w:val="002D2755"/>
    <w:rsid w:val="002D2972"/>
    <w:rsid w:val="002D2CDF"/>
    <w:rsid w:val="002D2F3B"/>
    <w:rsid w:val="002D2FDE"/>
    <w:rsid w:val="002D3133"/>
    <w:rsid w:val="002D31D8"/>
    <w:rsid w:val="002D337F"/>
    <w:rsid w:val="002D3A2B"/>
    <w:rsid w:val="002D3E50"/>
    <w:rsid w:val="002D3E98"/>
    <w:rsid w:val="002D3EE5"/>
    <w:rsid w:val="002D4015"/>
    <w:rsid w:val="002D4247"/>
    <w:rsid w:val="002D4580"/>
    <w:rsid w:val="002D46E1"/>
    <w:rsid w:val="002D49D0"/>
    <w:rsid w:val="002D4A92"/>
    <w:rsid w:val="002D4E65"/>
    <w:rsid w:val="002D4F81"/>
    <w:rsid w:val="002D56E0"/>
    <w:rsid w:val="002D575A"/>
    <w:rsid w:val="002D57A7"/>
    <w:rsid w:val="002D59FB"/>
    <w:rsid w:val="002D5CBF"/>
    <w:rsid w:val="002D5EF3"/>
    <w:rsid w:val="002D5FC8"/>
    <w:rsid w:val="002D6023"/>
    <w:rsid w:val="002D60B7"/>
    <w:rsid w:val="002D6383"/>
    <w:rsid w:val="002D6512"/>
    <w:rsid w:val="002D653F"/>
    <w:rsid w:val="002D6836"/>
    <w:rsid w:val="002D6BDF"/>
    <w:rsid w:val="002D6E10"/>
    <w:rsid w:val="002D775E"/>
    <w:rsid w:val="002D7978"/>
    <w:rsid w:val="002D7EEE"/>
    <w:rsid w:val="002D7F08"/>
    <w:rsid w:val="002E002D"/>
    <w:rsid w:val="002E009A"/>
    <w:rsid w:val="002E08E9"/>
    <w:rsid w:val="002E08F4"/>
    <w:rsid w:val="002E0C44"/>
    <w:rsid w:val="002E0CCA"/>
    <w:rsid w:val="002E0D55"/>
    <w:rsid w:val="002E0D72"/>
    <w:rsid w:val="002E0E7D"/>
    <w:rsid w:val="002E118B"/>
    <w:rsid w:val="002E1448"/>
    <w:rsid w:val="002E187C"/>
    <w:rsid w:val="002E1A3B"/>
    <w:rsid w:val="002E1AF2"/>
    <w:rsid w:val="002E1ED2"/>
    <w:rsid w:val="002E2060"/>
    <w:rsid w:val="002E2399"/>
    <w:rsid w:val="002E23FB"/>
    <w:rsid w:val="002E28E9"/>
    <w:rsid w:val="002E2A58"/>
    <w:rsid w:val="002E2D6B"/>
    <w:rsid w:val="002E3000"/>
    <w:rsid w:val="002E3668"/>
    <w:rsid w:val="002E37D9"/>
    <w:rsid w:val="002E414F"/>
    <w:rsid w:val="002E41C0"/>
    <w:rsid w:val="002E4888"/>
    <w:rsid w:val="002E496D"/>
    <w:rsid w:val="002E4A7D"/>
    <w:rsid w:val="002E4D7F"/>
    <w:rsid w:val="002E4F70"/>
    <w:rsid w:val="002E52F6"/>
    <w:rsid w:val="002E5688"/>
    <w:rsid w:val="002E5A21"/>
    <w:rsid w:val="002E5B0D"/>
    <w:rsid w:val="002E5BB5"/>
    <w:rsid w:val="002E5FD3"/>
    <w:rsid w:val="002E633D"/>
    <w:rsid w:val="002E6374"/>
    <w:rsid w:val="002E6678"/>
    <w:rsid w:val="002E6864"/>
    <w:rsid w:val="002E6923"/>
    <w:rsid w:val="002E6B76"/>
    <w:rsid w:val="002E6BF4"/>
    <w:rsid w:val="002E7158"/>
    <w:rsid w:val="002E72AE"/>
    <w:rsid w:val="002E7518"/>
    <w:rsid w:val="002E7898"/>
    <w:rsid w:val="002E78F9"/>
    <w:rsid w:val="002E7EE1"/>
    <w:rsid w:val="002E7FEE"/>
    <w:rsid w:val="002F0403"/>
    <w:rsid w:val="002F0DEE"/>
    <w:rsid w:val="002F10C7"/>
    <w:rsid w:val="002F10CA"/>
    <w:rsid w:val="002F13BC"/>
    <w:rsid w:val="002F14BF"/>
    <w:rsid w:val="002F16C1"/>
    <w:rsid w:val="002F1812"/>
    <w:rsid w:val="002F1922"/>
    <w:rsid w:val="002F1DEA"/>
    <w:rsid w:val="002F2289"/>
    <w:rsid w:val="002F25F6"/>
    <w:rsid w:val="002F27B1"/>
    <w:rsid w:val="002F2E34"/>
    <w:rsid w:val="002F2FE4"/>
    <w:rsid w:val="002F31FC"/>
    <w:rsid w:val="002F33E2"/>
    <w:rsid w:val="002F35A9"/>
    <w:rsid w:val="002F391C"/>
    <w:rsid w:val="002F3B11"/>
    <w:rsid w:val="002F3F1A"/>
    <w:rsid w:val="002F44E6"/>
    <w:rsid w:val="002F45C9"/>
    <w:rsid w:val="002F4A06"/>
    <w:rsid w:val="002F4A5B"/>
    <w:rsid w:val="002F4BE2"/>
    <w:rsid w:val="002F4C13"/>
    <w:rsid w:val="002F4CB6"/>
    <w:rsid w:val="002F4D90"/>
    <w:rsid w:val="002F4E7E"/>
    <w:rsid w:val="002F4FCC"/>
    <w:rsid w:val="002F5295"/>
    <w:rsid w:val="002F5480"/>
    <w:rsid w:val="002F552E"/>
    <w:rsid w:val="002F60B9"/>
    <w:rsid w:val="002F6372"/>
    <w:rsid w:val="002F64B6"/>
    <w:rsid w:val="002F64BD"/>
    <w:rsid w:val="002F671C"/>
    <w:rsid w:val="002F6877"/>
    <w:rsid w:val="002F6E26"/>
    <w:rsid w:val="002F6F3D"/>
    <w:rsid w:val="002F7069"/>
    <w:rsid w:val="002F77A9"/>
    <w:rsid w:val="002F78CD"/>
    <w:rsid w:val="002F7AB2"/>
    <w:rsid w:val="00300236"/>
    <w:rsid w:val="00300785"/>
    <w:rsid w:val="0030081D"/>
    <w:rsid w:val="00300851"/>
    <w:rsid w:val="00300920"/>
    <w:rsid w:val="00300BCE"/>
    <w:rsid w:val="00301456"/>
    <w:rsid w:val="003017D8"/>
    <w:rsid w:val="003017E2"/>
    <w:rsid w:val="003018F9"/>
    <w:rsid w:val="00301E22"/>
    <w:rsid w:val="0030240A"/>
    <w:rsid w:val="003024F5"/>
    <w:rsid w:val="003027B7"/>
    <w:rsid w:val="00302B13"/>
    <w:rsid w:val="00302F5A"/>
    <w:rsid w:val="00303003"/>
    <w:rsid w:val="003037F7"/>
    <w:rsid w:val="0030397F"/>
    <w:rsid w:val="00303DCE"/>
    <w:rsid w:val="00304142"/>
    <w:rsid w:val="0030422A"/>
    <w:rsid w:val="00304278"/>
    <w:rsid w:val="00304354"/>
    <w:rsid w:val="003043CB"/>
    <w:rsid w:val="00304467"/>
    <w:rsid w:val="00304565"/>
    <w:rsid w:val="003047D6"/>
    <w:rsid w:val="003049A0"/>
    <w:rsid w:val="00304AF1"/>
    <w:rsid w:val="00304BC6"/>
    <w:rsid w:val="00304C63"/>
    <w:rsid w:val="00304C89"/>
    <w:rsid w:val="00304F63"/>
    <w:rsid w:val="00305032"/>
    <w:rsid w:val="0030545F"/>
    <w:rsid w:val="00305776"/>
    <w:rsid w:val="003058B1"/>
    <w:rsid w:val="003061D5"/>
    <w:rsid w:val="00306391"/>
    <w:rsid w:val="003065A0"/>
    <w:rsid w:val="00306650"/>
    <w:rsid w:val="00306814"/>
    <w:rsid w:val="003068B1"/>
    <w:rsid w:val="00306A1E"/>
    <w:rsid w:val="00306B7E"/>
    <w:rsid w:val="00306F9F"/>
    <w:rsid w:val="00307344"/>
    <w:rsid w:val="003077C7"/>
    <w:rsid w:val="003079F3"/>
    <w:rsid w:val="00307A0F"/>
    <w:rsid w:val="00307B24"/>
    <w:rsid w:val="00307CA9"/>
    <w:rsid w:val="00307EF7"/>
    <w:rsid w:val="003101F1"/>
    <w:rsid w:val="00310218"/>
    <w:rsid w:val="0031025D"/>
    <w:rsid w:val="00310608"/>
    <w:rsid w:val="003109F3"/>
    <w:rsid w:val="00310B52"/>
    <w:rsid w:val="00310B99"/>
    <w:rsid w:val="00310F82"/>
    <w:rsid w:val="0031102B"/>
    <w:rsid w:val="00311215"/>
    <w:rsid w:val="0031165A"/>
    <w:rsid w:val="00311685"/>
    <w:rsid w:val="00311D8B"/>
    <w:rsid w:val="00312015"/>
    <w:rsid w:val="003123B0"/>
    <w:rsid w:val="003125F7"/>
    <w:rsid w:val="0031286A"/>
    <w:rsid w:val="00312B68"/>
    <w:rsid w:val="00312C3A"/>
    <w:rsid w:val="00312F18"/>
    <w:rsid w:val="00312F32"/>
    <w:rsid w:val="00312F4D"/>
    <w:rsid w:val="00313146"/>
    <w:rsid w:val="0031331B"/>
    <w:rsid w:val="003137C3"/>
    <w:rsid w:val="00313A89"/>
    <w:rsid w:val="00313B77"/>
    <w:rsid w:val="00313D27"/>
    <w:rsid w:val="00313D51"/>
    <w:rsid w:val="00313DB6"/>
    <w:rsid w:val="00314436"/>
    <w:rsid w:val="003146CE"/>
    <w:rsid w:val="00314819"/>
    <w:rsid w:val="003149D0"/>
    <w:rsid w:val="00314B83"/>
    <w:rsid w:val="00314CD3"/>
    <w:rsid w:val="00316960"/>
    <w:rsid w:val="00316EFC"/>
    <w:rsid w:val="00316FF0"/>
    <w:rsid w:val="00317194"/>
    <w:rsid w:val="0031750F"/>
    <w:rsid w:val="00317591"/>
    <w:rsid w:val="003175D1"/>
    <w:rsid w:val="0031767C"/>
    <w:rsid w:val="0031777F"/>
    <w:rsid w:val="003177CA"/>
    <w:rsid w:val="003178AC"/>
    <w:rsid w:val="003178C2"/>
    <w:rsid w:val="00317D9F"/>
    <w:rsid w:val="00317E81"/>
    <w:rsid w:val="00320128"/>
    <w:rsid w:val="003201B8"/>
    <w:rsid w:val="00320570"/>
    <w:rsid w:val="00320895"/>
    <w:rsid w:val="0032098F"/>
    <w:rsid w:val="00320C5C"/>
    <w:rsid w:val="00320D9E"/>
    <w:rsid w:val="00320EFB"/>
    <w:rsid w:val="00321088"/>
    <w:rsid w:val="003210D8"/>
    <w:rsid w:val="00321181"/>
    <w:rsid w:val="00321184"/>
    <w:rsid w:val="003214ED"/>
    <w:rsid w:val="00321596"/>
    <w:rsid w:val="00321BDF"/>
    <w:rsid w:val="00321CE1"/>
    <w:rsid w:val="00322427"/>
    <w:rsid w:val="0032245D"/>
    <w:rsid w:val="003226A1"/>
    <w:rsid w:val="0032307A"/>
    <w:rsid w:val="003230C3"/>
    <w:rsid w:val="00323565"/>
    <w:rsid w:val="00323BBA"/>
    <w:rsid w:val="003240AD"/>
    <w:rsid w:val="003241C2"/>
    <w:rsid w:val="003244AB"/>
    <w:rsid w:val="00324894"/>
    <w:rsid w:val="00324B88"/>
    <w:rsid w:val="00324BAD"/>
    <w:rsid w:val="00324CAD"/>
    <w:rsid w:val="0032502F"/>
    <w:rsid w:val="00325179"/>
    <w:rsid w:val="0032543A"/>
    <w:rsid w:val="0032544A"/>
    <w:rsid w:val="00325764"/>
    <w:rsid w:val="00325ACA"/>
    <w:rsid w:val="00325D1F"/>
    <w:rsid w:val="00325F68"/>
    <w:rsid w:val="00325F90"/>
    <w:rsid w:val="0032675D"/>
    <w:rsid w:val="0032677B"/>
    <w:rsid w:val="00326B53"/>
    <w:rsid w:val="00326BA7"/>
    <w:rsid w:val="0032726A"/>
    <w:rsid w:val="003275D5"/>
    <w:rsid w:val="00327B84"/>
    <w:rsid w:val="00327BE9"/>
    <w:rsid w:val="00327D63"/>
    <w:rsid w:val="00330380"/>
    <w:rsid w:val="0033128C"/>
    <w:rsid w:val="003312CE"/>
    <w:rsid w:val="0033180A"/>
    <w:rsid w:val="00331974"/>
    <w:rsid w:val="00331B48"/>
    <w:rsid w:val="00332187"/>
    <w:rsid w:val="00332BFF"/>
    <w:rsid w:val="00332EF6"/>
    <w:rsid w:val="003331DB"/>
    <w:rsid w:val="003334DB"/>
    <w:rsid w:val="003334E0"/>
    <w:rsid w:val="00333B00"/>
    <w:rsid w:val="00333C1C"/>
    <w:rsid w:val="00333E30"/>
    <w:rsid w:val="0033400F"/>
    <w:rsid w:val="0033414D"/>
    <w:rsid w:val="00334700"/>
    <w:rsid w:val="00334875"/>
    <w:rsid w:val="003348CF"/>
    <w:rsid w:val="003348F0"/>
    <w:rsid w:val="00334AE4"/>
    <w:rsid w:val="00334B55"/>
    <w:rsid w:val="00334EE3"/>
    <w:rsid w:val="00335336"/>
    <w:rsid w:val="00335478"/>
    <w:rsid w:val="003355AF"/>
    <w:rsid w:val="00335856"/>
    <w:rsid w:val="00335C41"/>
    <w:rsid w:val="00335CFF"/>
    <w:rsid w:val="003364F5"/>
    <w:rsid w:val="00336D33"/>
    <w:rsid w:val="00337620"/>
    <w:rsid w:val="00337702"/>
    <w:rsid w:val="0033798A"/>
    <w:rsid w:val="00337A5C"/>
    <w:rsid w:val="00337D8A"/>
    <w:rsid w:val="00337FA6"/>
    <w:rsid w:val="003402C5"/>
    <w:rsid w:val="003403AE"/>
    <w:rsid w:val="00340451"/>
    <w:rsid w:val="0034097B"/>
    <w:rsid w:val="0034123C"/>
    <w:rsid w:val="003413C4"/>
    <w:rsid w:val="003419AE"/>
    <w:rsid w:val="00341A28"/>
    <w:rsid w:val="00341BBD"/>
    <w:rsid w:val="00341D90"/>
    <w:rsid w:val="00341E03"/>
    <w:rsid w:val="00342059"/>
    <w:rsid w:val="00342512"/>
    <w:rsid w:val="00342D40"/>
    <w:rsid w:val="00343102"/>
    <w:rsid w:val="003431CF"/>
    <w:rsid w:val="0034340C"/>
    <w:rsid w:val="0034347F"/>
    <w:rsid w:val="00344187"/>
    <w:rsid w:val="0034455D"/>
    <w:rsid w:val="00344773"/>
    <w:rsid w:val="00344AFE"/>
    <w:rsid w:val="00344D61"/>
    <w:rsid w:val="00345008"/>
    <w:rsid w:val="003450B6"/>
    <w:rsid w:val="00345C2C"/>
    <w:rsid w:val="003460CD"/>
    <w:rsid w:val="0034628B"/>
    <w:rsid w:val="003463CA"/>
    <w:rsid w:val="00346789"/>
    <w:rsid w:val="003469BC"/>
    <w:rsid w:val="00346D74"/>
    <w:rsid w:val="00347418"/>
    <w:rsid w:val="003475AF"/>
    <w:rsid w:val="003477FB"/>
    <w:rsid w:val="00347ABD"/>
    <w:rsid w:val="00347EB8"/>
    <w:rsid w:val="003501A5"/>
    <w:rsid w:val="0035020D"/>
    <w:rsid w:val="00350ABB"/>
    <w:rsid w:val="00350E20"/>
    <w:rsid w:val="00350E9C"/>
    <w:rsid w:val="003512DD"/>
    <w:rsid w:val="00351662"/>
    <w:rsid w:val="00351708"/>
    <w:rsid w:val="00351914"/>
    <w:rsid w:val="003519E7"/>
    <w:rsid w:val="00351D7B"/>
    <w:rsid w:val="00351DB6"/>
    <w:rsid w:val="00351F66"/>
    <w:rsid w:val="00352080"/>
    <w:rsid w:val="003520F1"/>
    <w:rsid w:val="00352648"/>
    <w:rsid w:val="00352665"/>
    <w:rsid w:val="0035299A"/>
    <w:rsid w:val="003529D4"/>
    <w:rsid w:val="00352A55"/>
    <w:rsid w:val="00352E92"/>
    <w:rsid w:val="00353068"/>
    <w:rsid w:val="003531A2"/>
    <w:rsid w:val="0035366C"/>
    <w:rsid w:val="00353923"/>
    <w:rsid w:val="00353A4C"/>
    <w:rsid w:val="00353A4E"/>
    <w:rsid w:val="00354057"/>
    <w:rsid w:val="0035410B"/>
    <w:rsid w:val="003543FF"/>
    <w:rsid w:val="003545FA"/>
    <w:rsid w:val="00354642"/>
    <w:rsid w:val="00354ABE"/>
    <w:rsid w:val="00354F1E"/>
    <w:rsid w:val="0035520F"/>
    <w:rsid w:val="00355478"/>
    <w:rsid w:val="00355866"/>
    <w:rsid w:val="003559A1"/>
    <w:rsid w:val="00355C0A"/>
    <w:rsid w:val="00355D06"/>
    <w:rsid w:val="00355D66"/>
    <w:rsid w:val="00355E5C"/>
    <w:rsid w:val="00355F19"/>
    <w:rsid w:val="00355F97"/>
    <w:rsid w:val="00356043"/>
    <w:rsid w:val="003566F2"/>
    <w:rsid w:val="00356A46"/>
    <w:rsid w:val="00356AF6"/>
    <w:rsid w:val="00356B3F"/>
    <w:rsid w:val="00356E47"/>
    <w:rsid w:val="00357006"/>
    <w:rsid w:val="003572C8"/>
    <w:rsid w:val="00357344"/>
    <w:rsid w:val="00357B03"/>
    <w:rsid w:val="00357C20"/>
    <w:rsid w:val="00357CE4"/>
    <w:rsid w:val="00360388"/>
    <w:rsid w:val="003607C5"/>
    <w:rsid w:val="00360E5B"/>
    <w:rsid w:val="00360E6A"/>
    <w:rsid w:val="00360E73"/>
    <w:rsid w:val="00360EC4"/>
    <w:rsid w:val="00360F97"/>
    <w:rsid w:val="0036133E"/>
    <w:rsid w:val="003613A5"/>
    <w:rsid w:val="003620F6"/>
    <w:rsid w:val="0036219E"/>
    <w:rsid w:val="00362247"/>
    <w:rsid w:val="003624E9"/>
    <w:rsid w:val="003625AE"/>
    <w:rsid w:val="00362772"/>
    <w:rsid w:val="00362FC9"/>
    <w:rsid w:val="0036340C"/>
    <w:rsid w:val="00363726"/>
    <w:rsid w:val="0036379F"/>
    <w:rsid w:val="00363BEE"/>
    <w:rsid w:val="00363C29"/>
    <w:rsid w:val="00363C8D"/>
    <w:rsid w:val="003640CE"/>
    <w:rsid w:val="00364192"/>
    <w:rsid w:val="00364214"/>
    <w:rsid w:val="00364481"/>
    <w:rsid w:val="00364785"/>
    <w:rsid w:val="003647E7"/>
    <w:rsid w:val="003648EF"/>
    <w:rsid w:val="00364A5F"/>
    <w:rsid w:val="00364A72"/>
    <w:rsid w:val="00364AEF"/>
    <w:rsid w:val="00364C1F"/>
    <w:rsid w:val="00364E8D"/>
    <w:rsid w:val="00364EA8"/>
    <w:rsid w:val="00364F4B"/>
    <w:rsid w:val="00364F86"/>
    <w:rsid w:val="00365206"/>
    <w:rsid w:val="0036541E"/>
    <w:rsid w:val="0036555F"/>
    <w:rsid w:val="00365DBC"/>
    <w:rsid w:val="00365E26"/>
    <w:rsid w:val="0036613B"/>
    <w:rsid w:val="0036658A"/>
    <w:rsid w:val="00366A73"/>
    <w:rsid w:val="00366CAF"/>
    <w:rsid w:val="00366D79"/>
    <w:rsid w:val="00366DB9"/>
    <w:rsid w:val="0036708A"/>
    <w:rsid w:val="00367207"/>
    <w:rsid w:val="003677F7"/>
    <w:rsid w:val="00367CD0"/>
    <w:rsid w:val="00367EFB"/>
    <w:rsid w:val="00370001"/>
    <w:rsid w:val="003701CA"/>
    <w:rsid w:val="00370259"/>
    <w:rsid w:val="00370480"/>
    <w:rsid w:val="00370536"/>
    <w:rsid w:val="00370546"/>
    <w:rsid w:val="0037089C"/>
    <w:rsid w:val="0037092A"/>
    <w:rsid w:val="0037096F"/>
    <w:rsid w:val="003709B1"/>
    <w:rsid w:val="00370AD1"/>
    <w:rsid w:val="00370CA5"/>
    <w:rsid w:val="00370E28"/>
    <w:rsid w:val="00371169"/>
    <w:rsid w:val="003715E7"/>
    <w:rsid w:val="00371761"/>
    <w:rsid w:val="00371B48"/>
    <w:rsid w:val="00372781"/>
    <w:rsid w:val="0037292F"/>
    <w:rsid w:val="00372AF9"/>
    <w:rsid w:val="00372DC6"/>
    <w:rsid w:val="00372E68"/>
    <w:rsid w:val="003734C6"/>
    <w:rsid w:val="003736B4"/>
    <w:rsid w:val="00373BFA"/>
    <w:rsid w:val="00373D28"/>
    <w:rsid w:val="00373F21"/>
    <w:rsid w:val="0037405C"/>
    <w:rsid w:val="00374076"/>
    <w:rsid w:val="00374133"/>
    <w:rsid w:val="00374264"/>
    <w:rsid w:val="003742F2"/>
    <w:rsid w:val="00374317"/>
    <w:rsid w:val="0037466A"/>
    <w:rsid w:val="003749FD"/>
    <w:rsid w:val="00374B3C"/>
    <w:rsid w:val="003752BD"/>
    <w:rsid w:val="0037533E"/>
    <w:rsid w:val="0037539F"/>
    <w:rsid w:val="003758A1"/>
    <w:rsid w:val="00375A1D"/>
    <w:rsid w:val="00375D47"/>
    <w:rsid w:val="00375DC8"/>
    <w:rsid w:val="00375E21"/>
    <w:rsid w:val="00375FD0"/>
    <w:rsid w:val="00376283"/>
    <w:rsid w:val="0037660C"/>
    <w:rsid w:val="00376964"/>
    <w:rsid w:val="00376978"/>
    <w:rsid w:val="00376A8A"/>
    <w:rsid w:val="00376AAA"/>
    <w:rsid w:val="00376B55"/>
    <w:rsid w:val="00376C24"/>
    <w:rsid w:val="00376D46"/>
    <w:rsid w:val="003770DE"/>
    <w:rsid w:val="003772DA"/>
    <w:rsid w:val="003775CD"/>
    <w:rsid w:val="0037772F"/>
    <w:rsid w:val="003777D6"/>
    <w:rsid w:val="00377847"/>
    <w:rsid w:val="00377A51"/>
    <w:rsid w:val="00377A7A"/>
    <w:rsid w:val="00377A85"/>
    <w:rsid w:val="0038096D"/>
    <w:rsid w:val="00380CCF"/>
    <w:rsid w:val="00380FAD"/>
    <w:rsid w:val="003812F8"/>
    <w:rsid w:val="003817CF"/>
    <w:rsid w:val="00381C26"/>
    <w:rsid w:val="00381D9A"/>
    <w:rsid w:val="00381FB9"/>
    <w:rsid w:val="003820E5"/>
    <w:rsid w:val="0038235C"/>
    <w:rsid w:val="003824D5"/>
    <w:rsid w:val="00382763"/>
    <w:rsid w:val="0038276D"/>
    <w:rsid w:val="00382892"/>
    <w:rsid w:val="003829EE"/>
    <w:rsid w:val="00382AAC"/>
    <w:rsid w:val="003839C2"/>
    <w:rsid w:val="00383E34"/>
    <w:rsid w:val="00384328"/>
    <w:rsid w:val="00384691"/>
    <w:rsid w:val="003847F3"/>
    <w:rsid w:val="00384D12"/>
    <w:rsid w:val="00384E04"/>
    <w:rsid w:val="00384EC8"/>
    <w:rsid w:val="00384F8D"/>
    <w:rsid w:val="003852E9"/>
    <w:rsid w:val="003854D0"/>
    <w:rsid w:val="00385818"/>
    <w:rsid w:val="00385819"/>
    <w:rsid w:val="00385CCF"/>
    <w:rsid w:val="00385D64"/>
    <w:rsid w:val="00385E3F"/>
    <w:rsid w:val="00386255"/>
    <w:rsid w:val="003862C0"/>
    <w:rsid w:val="003862FF"/>
    <w:rsid w:val="003863A6"/>
    <w:rsid w:val="00386555"/>
    <w:rsid w:val="003866B2"/>
    <w:rsid w:val="00386761"/>
    <w:rsid w:val="00386DFA"/>
    <w:rsid w:val="00386F22"/>
    <w:rsid w:val="003872F8"/>
    <w:rsid w:val="00387629"/>
    <w:rsid w:val="0038769A"/>
    <w:rsid w:val="00387836"/>
    <w:rsid w:val="00387BA5"/>
    <w:rsid w:val="00387EC2"/>
    <w:rsid w:val="00387FD5"/>
    <w:rsid w:val="00390256"/>
    <w:rsid w:val="0039068C"/>
    <w:rsid w:val="0039078D"/>
    <w:rsid w:val="00390AC7"/>
    <w:rsid w:val="00390AED"/>
    <w:rsid w:val="00390B14"/>
    <w:rsid w:val="00390B39"/>
    <w:rsid w:val="0039107F"/>
    <w:rsid w:val="003910F4"/>
    <w:rsid w:val="0039141B"/>
    <w:rsid w:val="0039166D"/>
    <w:rsid w:val="003917C8"/>
    <w:rsid w:val="00391832"/>
    <w:rsid w:val="00391994"/>
    <w:rsid w:val="00391A75"/>
    <w:rsid w:val="003922A1"/>
    <w:rsid w:val="00392301"/>
    <w:rsid w:val="00392573"/>
    <w:rsid w:val="00392622"/>
    <w:rsid w:val="003928DF"/>
    <w:rsid w:val="00393605"/>
    <w:rsid w:val="00393887"/>
    <w:rsid w:val="00393E06"/>
    <w:rsid w:val="00393FFB"/>
    <w:rsid w:val="003940D3"/>
    <w:rsid w:val="003943CD"/>
    <w:rsid w:val="00394436"/>
    <w:rsid w:val="00394862"/>
    <w:rsid w:val="003948DE"/>
    <w:rsid w:val="003949A0"/>
    <w:rsid w:val="00394C05"/>
    <w:rsid w:val="00394CA2"/>
    <w:rsid w:val="0039536D"/>
    <w:rsid w:val="00395467"/>
    <w:rsid w:val="00395802"/>
    <w:rsid w:val="00395E9C"/>
    <w:rsid w:val="0039606A"/>
    <w:rsid w:val="003965D4"/>
    <w:rsid w:val="00396739"/>
    <w:rsid w:val="00396764"/>
    <w:rsid w:val="00396946"/>
    <w:rsid w:val="00396986"/>
    <w:rsid w:val="00396DFB"/>
    <w:rsid w:val="00397465"/>
    <w:rsid w:val="003974E7"/>
    <w:rsid w:val="003976AB"/>
    <w:rsid w:val="003977AE"/>
    <w:rsid w:val="003977F5"/>
    <w:rsid w:val="00397AC8"/>
    <w:rsid w:val="00397F52"/>
    <w:rsid w:val="003A0094"/>
    <w:rsid w:val="003A02BA"/>
    <w:rsid w:val="003A02FA"/>
    <w:rsid w:val="003A0850"/>
    <w:rsid w:val="003A0A5E"/>
    <w:rsid w:val="003A1140"/>
    <w:rsid w:val="003A11D6"/>
    <w:rsid w:val="003A1204"/>
    <w:rsid w:val="003A12BB"/>
    <w:rsid w:val="003A1440"/>
    <w:rsid w:val="003A1869"/>
    <w:rsid w:val="003A1D2D"/>
    <w:rsid w:val="003A1FCB"/>
    <w:rsid w:val="003A22EB"/>
    <w:rsid w:val="003A22F9"/>
    <w:rsid w:val="003A2CD4"/>
    <w:rsid w:val="003A2CE8"/>
    <w:rsid w:val="003A3518"/>
    <w:rsid w:val="003A3544"/>
    <w:rsid w:val="003A3A1A"/>
    <w:rsid w:val="003A3CA5"/>
    <w:rsid w:val="003A3DDB"/>
    <w:rsid w:val="003A406C"/>
    <w:rsid w:val="003A4077"/>
    <w:rsid w:val="003A417E"/>
    <w:rsid w:val="003A464D"/>
    <w:rsid w:val="003A482A"/>
    <w:rsid w:val="003A4A84"/>
    <w:rsid w:val="003A4C50"/>
    <w:rsid w:val="003A544B"/>
    <w:rsid w:val="003A551D"/>
    <w:rsid w:val="003A5540"/>
    <w:rsid w:val="003A595D"/>
    <w:rsid w:val="003A5B03"/>
    <w:rsid w:val="003A5C55"/>
    <w:rsid w:val="003A5C6C"/>
    <w:rsid w:val="003A5D61"/>
    <w:rsid w:val="003A5E01"/>
    <w:rsid w:val="003A601D"/>
    <w:rsid w:val="003A62A1"/>
    <w:rsid w:val="003A6474"/>
    <w:rsid w:val="003A6947"/>
    <w:rsid w:val="003A70C1"/>
    <w:rsid w:val="003A716B"/>
    <w:rsid w:val="003A736C"/>
    <w:rsid w:val="003A750D"/>
    <w:rsid w:val="003A756E"/>
    <w:rsid w:val="003A76AD"/>
    <w:rsid w:val="003A7AE8"/>
    <w:rsid w:val="003A7DA4"/>
    <w:rsid w:val="003A7E0E"/>
    <w:rsid w:val="003B0154"/>
    <w:rsid w:val="003B0486"/>
    <w:rsid w:val="003B0630"/>
    <w:rsid w:val="003B07B2"/>
    <w:rsid w:val="003B0A84"/>
    <w:rsid w:val="003B0C24"/>
    <w:rsid w:val="003B0C7B"/>
    <w:rsid w:val="003B0D21"/>
    <w:rsid w:val="003B0DE5"/>
    <w:rsid w:val="003B0E8E"/>
    <w:rsid w:val="003B122D"/>
    <w:rsid w:val="003B13AF"/>
    <w:rsid w:val="003B1743"/>
    <w:rsid w:val="003B1CED"/>
    <w:rsid w:val="003B1D64"/>
    <w:rsid w:val="003B2269"/>
    <w:rsid w:val="003B23FA"/>
    <w:rsid w:val="003B2A30"/>
    <w:rsid w:val="003B2BC5"/>
    <w:rsid w:val="003B2CD1"/>
    <w:rsid w:val="003B3150"/>
    <w:rsid w:val="003B3199"/>
    <w:rsid w:val="003B376F"/>
    <w:rsid w:val="003B3770"/>
    <w:rsid w:val="003B37BD"/>
    <w:rsid w:val="003B3830"/>
    <w:rsid w:val="003B3AF2"/>
    <w:rsid w:val="003B3C57"/>
    <w:rsid w:val="003B40BB"/>
    <w:rsid w:val="003B40ED"/>
    <w:rsid w:val="003B43AB"/>
    <w:rsid w:val="003B479A"/>
    <w:rsid w:val="003B4ADF"/>
    <w:rsid w:val="003B4B87"/>
    <w:rsid w:val="003B4E61"/>
    <w:rsid w:val="003B4EB2"/>
    <w:rsid w:val="003B50BB"/>
    <w:rsid w:val="003B567C"/>
    <w:rsid w:val="003B5C02"/>
    <w:rsid w:val="003B5C55"/>
    <w:rsid w:val="003B5DBE"/>
    <w:rsid w:val="003B6082"/>
    <w:rsid w:val="003B6710"/>
    <w:rsid w:val="003B67CC"/>
    <w:rsid w:val="003B6A1A"/>
    <w:rsid w:val="003B6BE0"/>
    <w:rsid w:val="003B6E9E"/>
    <w:rsid w:val="003B6F8A"/>
    <w:rsid w:val="003B76DC"/>
    <w:rsid w:val="003B7895"/>
    <w:rsid w:val="003B7DDA"/>
    <w:rsid w:val="003C0188"/>
    <w:rsid w:val="003C01A4"/>
    <w:rsid w:val="003C03B5"/>
    <w:rsid w:val="003C067D"/>
    <w:rsid w:val="003C06F8"/>
    <w:rsid w:val="003C075B"/>
    <w:rsid w:val="003C09A5"/>
    <w:rsid w:val="003C0D1D"/>
    <w:rsid w:val="003C0D38"/>
    <w:rsid w:val="003C12B7"/>
    <w:rsid w:val="003C159F"/>
    <w:rsid w:val="003C16EA"/>
    <w:rsid w:val="003C17B9"/>
    <w:rsid w:val="003C17F0"/>
    <w:rsid w:val="003C198E"/>
    <w:rsid w:val="003C1C8C"/>
    <w:rsid w:val="003C1DC7"/>
    <w:rsid w:val="003C1E4D"/>
    <w:rsid w:val="003C2561"/>
    <w:rsid w:val="003C256F"/>
    <w:rsid w:val="003C2857"/>
    <w:rsid w:val="003C29B4"/>
    <w:rsid w:val="003C2CB7"/>
    <w:rsid w:val="003C2F24"/>
    <w:rsid w:val="003C2FD1"/>
    <w:rsid w:val="003C32E2"/>
    <w:rsid w:val="003C3379"/>
    <w:rsid w:val="003C3840"/>
    <w:rsid w:val="003C3A6A"/>
    <w:rsid w:val="003C3B19"/>
    <w:rsid w:val="003C3C5A"/>
    <w:rsid w:val="003C3FA8"/>
    <w:rsid w:val="003C4064"/>
    <w:rsid w:val="003C417D"/>
    <w:rsid w:val="003C42EA"/>
    <w:rsid w:val="003C44DE"/>
    <w:rsid w:val="003C45DC"/>
    <w:rsid w:val="003C47A2"/>
    <w:rsid w:val="003C47EA"/>
    <w:rsid w:val="003C5189"/>
    <w:rsid w:val="003C556E"/>
    <w:rsid w:val="003C56F0"/>
    <w:rsid w:val="003C5A8C"/>
    <w:rsid w:val="003C5B0E"/>
    <w:rsid w:val="003C632B"/>
    <w:rsid w:val="003C6374"/>
    <w:rsid w:val="003C6587"/>
    <w:rsid w:val="003C6840"/>
    <w:rsid w:val="003C6B05"/>
    <w:rsid w:val="003C6B92"/>
    <w:rsid w:val="003C72F3"/>
    <w:rsid w:val="003C7546"/>
    <w:rsid w:val="003C7672"/>
    <w:rsid w:val="003D0755"/>
    <w:rsid w:val="003D087C"/>
    <w:rsid w:val="003D09FE"/>
    <w:rsid w:val="003D0DAE"/>
    <w:rsid w:val="003D11F0"/>
    <w:rsid w:val="003D1505"/>
    <w:rsid w:val="003D1546"/>
    <w:rsid w:val="003D195D"/>
    <w:rsid w:val="003D1B12"/>
    <w:rsid w:val="003D1B93"/>
    <w:rsid w:val="003D1C82"/>
    <w:rsid w:val="003D1FB5"/>
    <w:rsid w:val="003D23FC"/>
    <w:rsid w:val="003D2666"/>
    <w:rsid w:val="003D2747"/>
    <w:rsid w:val="003D2768"/>
    <w:rsid w:val="003D281C"/>
    <w:rsid w:val="003D2E46"/>
    <w:rsid w:val="003D3606"/>
    <w:rsid w:val="003D36DD"/>
    <w:rsid w:val="003D37B4"/>
    <w:rsid w:val="003D3886"/>
    <w:rsid w:val="003D3907"/>
    <w:rsid w:val="003D39E7"/>
    <w:rsid w:val="003D3F27"/>
    <w:rsid w:val="003D3FF4"/>
    <w:rsid w:val="003D40B8"/>
    <w:rsid w:val="003D42C5"/>
    <w:rsid w:val="003D43AD"/>
    <w:rsid w:val="003D4415"/>
    <w:rsid w:val="003D48DD"/>
    <w:rsid w:val="003D4AC0"/>
    <w:rsid w:val="003D4B7C"/>
    <w:rsid w:val="003D4D39"/>
    <w:rsid w:val="003D4D9B"/>
    <w:rsid w:val="003D507F"/>
    <w:rsid w:val="003D5C3E"/>
    <w:rsid w:val="003D6254"/>
    <w:rsid w:val="003D6349"/>
    <w:rsid w:val="003D64DF"/>
    <w:rsid w:val="003D66A2"/>
    <w:rsid w:val="003D69BD"/>
    <w:rsid w:val="003D6FBF"/>
    <w:rsid w:val="003D6FDE"/>
    <w:rsid w:val="003D735C"/>
    <w:rsid w:val="003D7719"/>
    <w:rsid w:val="003D796D"/>
    <w:rsid w:val="003D79BB"/>
    <w:rsid w:val="003D7E7F"/>
    <w:rsid w:val="003E03E8"/>
    <w:rsid w:val="003E07B0"/>
    <w:rsid w:val="003E0C4C"/>
    <w:rsid w:val="003E0EE1"/>
    <w:rsid w:val="003E1196"/>
    <w:rsid w:val="003E119A"/>
    <w:rsid w:val="003E11BF"/>
    <w:rsid w:val="003E1296"/>
    <w:rsid w:val="003E1632"/>
    <w:rsid w:val="003E179B"/>
    <w:rsid w:val="003E17E9"/>
    <w:rsid w:val="003E1DA4"/>
    <w:rsid w:val="003E202B"/>
    <w:rsid w:val="003E23C0"/>
    <w:rsid w:val="003E25AE"/>
    <w:rsid w:val="003E268D"/>
    <w:rsid w:val="003E2714"/>
    <w:rsid w:val="003E28A2"/>
    <w:rsid w:val="003E2C5E"/>
    <w:rsid w:val="003E2E8B"/>
    <w:rsid w:val="003E2F8E"/>
    <w:rsid w:val="003E304B"/>
    <w:rsid w:val="003E31F0"/>
    <w:rsid w:val="003E32CE"/>
    <w:rsid w:val="003E34B7"/>
    <w:rsid w:val="003E34C7"/>
    <w:rsid w:val="003E359C"/>
    <w:rsid w:val="003E37B2"/>
    <w:rsid w:val="003E3C17"/>
    <w:rsid w:val="003E3F41"/>
    <w:rsid w:val="003E3F4D"/>
    <w:rsid w:val="003E3FE7"/>
    <w:rsid w:val="003E4215"/>
    <w:rsid w:val="003E44FE"/>
    <w:rsid w:val="003E4576"/>
    <w:rsid w:val="003E45C6"/>
    <w:rsid w:val="003E489B"/>
    <w:rsid w:val="003E48D1"/>
    <w:rsid w:val="003E4904"/>
    <w:rsid w:val="003E4998"/>
    <w:rsid w:val="003E4CAE"/>
    <w:rsid w:val="003E4FF7"/>
    <w:rsid w:val="003E502B"/>
    <w:rsid w:val="003E50E8"/>
    <w:rsid w:val="003E527D"/>
    <w:rsid w:val="003E533E"/>
    <w:rsid w:val="003E5348"/>
    <w:rsid w:val="003E585A"/>
    <w:rsid w:val="003E58AC"/>
    <w:rsid w:val="003E5F66"/>
    <w:rsid w:val="003E6086"/>
    <w:rsid w:val="003E660A"/>
    <w:rsid w:val="003E66E3"/>
    <w:rsid w:val="003E6823"/>
    <w:rsid w:val="003E6A8A"/>
    <w:rsid w:val="003E6D65"/>
    <w:rsid w:val="003E6F3B"/>
    <w:rsid w:val="003E7323"/>
    <w:rsid w:val="003E74A1"/>
    <w:rsid w:val="003E7970"/>
    <w:rsid w:val="003E7B3B"/>
    <w:rsid w:val="003E7C24"/>
    <w:rsid w:val="003F0031"/>
    <w:rsid w:val="003F015F"/>
    <w:rsid w:val="003F0427"/>
    <w:rsid w:val="003F04A8"/>
    <w:rsid w:val="003F08B0"/>
    <w:rsid w:val="003F0B8D"/>
    <w:rsid w:val="003F10E5"/>
    <w:rsid w:val="003F115F"/>
    <w:rsid w:val="003F1277"/>
    <w:rsid w:val="003F199B"/>
    <w:rsid w:val="003F19BB"/>
    <w:rsid w:val="003F1A3D"/>
    <w:rsid w:val="003F1CEC"/>
    <w:rsid w:val="003F1CF5"/>
    <w:rsid w:val="003F1EDD"/>
    <w:rsid w:val="003F2087"/>
    <w:rsid w:val="003F20AE"/>
    <w:rsid w:val="003F236B"/>
    <w:rsid w:val="003F24B0"/>
    <w:rsid w:val="003F26B5"/>
    <w:rsid w:val="003F26DD"/>
    <w:rsid w:val="003F2783"/>
    <w:rsid w:val="003F2C22"/>
    <w:rsid w:val="003F349F"/>
    <w:rsid w:val="003F38E5"/>
    <w:rsid w:val="003F3DBC"/>
    <w:rsid w:val="003F3E0F"/>
    <w:rsid w:val="003F4147"/>
    <w:rsid w:val="003F447C"/>
    <w:rsid w:val="003F456D"/>
    <w:rsid w:val="003F45F8"/>
    <w:rsid w:val="003F471F"/>
    <w:rsid w:val="003F4932"/>
    <w:rsid w:val="003F4935"/>
    <w:rsid w:val="003F4AAE"/>
    <w:rsid w:val="003F4ACC"/>
    <w:rsid w:val="003F4DE4"/>
    <w:rsid w:val="003F4E59"/>
    <w:rsid w:val="003F5312"/>
    <w:rsid w:val="003F5314"/>
    <w:rsid w:val="003F5683"/>
    <w:rsid w:val="003F5732"/>
    <w:rsid w:val="003F5C15"/>
    <w:rsid w:val="003F5DEE"/>
    <w:rsid w:val="003F5E0F"/>
    <w:rsid w:val="003F5F77"/>
    <w:rsid w:val="003F5F8E"/>
    <w:rsid w:val="003F61D4"/>
    <w:rsid w:val="003F6638"/>
    <w:rsid w:val="003F67DB"/>
    <w:rsid w:val="003F6F5E"/>
    <w:rsid w:val="003F709C"/>
    <w:rsid w:val="003F71B2"/>
    <w:rsid w:val="003F7395"/>
    <w:rsid w:val="003F73BF"/>
    <w:rsid w:val="003F763B"/>
    <w:rsid w:val="003F7760"/>
    <w:rsid w:val="003F7AAF"/>
    <w:rsid w:val="003F7BD5"/>
    <w:rsid w:val="003F7ED1"/>
    <w:rsid w:val="004001DD"/>
    <w:rsid w:val="00400425"/>
    <w:rsid w:val="004006B0"/>
    <w:rsid w:val="00400949"/>
    <w:rsid w:val="004009A6"/>
    <w:rsid w:val="004013A6"/>
    <w:rsid w:val="0040152B"/>
    <w:rsid w:val="004017EB"/>
    <w:rsid w:val="0040192B"/>
    <w:rsid w:val="004019DE"/>
    <w:rsid w:val="00401BF0"/>
    <w:rsid w:val="00401FAF"/>
    <w:rsid w:val="00401FD6"/>
    <w:rsid w:val="00402509"/>
    <w:rsid w:val="004025E1"/>
    <w:rsid w:val="004028B4"/>
    <w:rsid w:val="00402D73"/>
    <w:rsid w:val="00402E86"/>
    <w:rsid w:val="0040367D"/>
    <w:rsid w:val="00403738"/>
    <w:rsid w:val="00403CA8"/>
    <w:rsid w:val="00403D01"/>
    <w:rsid w:val="00403F39"/>
    <w:rsid w:val="0040405D"/>
    <w:rsid w:val="00404108"/>
    <w:rsid w:val="004041AE"/>
    <w:rsid w:val="00404449"/>
    <w:rsid w:val="0040506C"/>
    <w:rsid w:val="0040513E"/>
    <w:rsid w:val="00405212"/>
    <w:rsid w:val="00405235"/>
    <w:rsid w:val="004052AC"/>
    <w:rsid w:val="004053CC"/>
    <w:rsid w:val="004056A9"/>
    <w:rsid w:val="0040570B"/>
    <w:rsid w:val="004057B5"/>
    <w:rsid w:val="00405A64"/>
    <w:rsid w:val="00405D9B"/>
    <w:rsid w:val="004060D0"/>
    <w:rsid w:val="0040619A"/>
    <w:rsid w:val="004066CC"/>
    <w:rsid w:val="004066FE"/>
    <w:rsid w:val="004067A8"/>
    <w:rsid w:val="00406C60"/>
    <w:rsid w:val="00406E04"/>
    <w:rsid w:val="0040750A"/>
    <w:rsid w:val="004077E3"/>
    <w:rsid w:val="0040782B"/>
    <w:rsid w:val="00407D9D"/>
    <w:rsid w:val="004100E0"/>
    <w:rsid w:val="00410151"/>
    <w:rsid w:val="00410289"/>
    <w:rsid w:val="004102F1"/>
    <w:rsid w:val="0041039D"/>
    <w:rsid w:val="00410567"/>
    <w:rsid w:val="004106A4"/>
    <w:rsid w:val="00410802"/>
    <w:rsid w:val="0041087B"/>
    <w:rsid w:val="00410ACC"/>
    <w:rsid w:val="0041102D"/>
    <w:rsid w:val="00411184"/>
    <w:rsid w:val="00411248"/>
    <w:rsid w:val="00411A64"/>
    <w:rsid w:val="00411DC1"/>
    <w:rsid w:val="00411F65"/>
    <w:rsid w:val="0041200E"/>
    <w:rsid w:val="0041231D"/>
    <w:rsid w:val="00412447"/>
    <w:rsid w:val="00412488"/>
    <w:rsid w:val="004124BB"/>
    <w:rsid w:val="004124FC"/>
    <w:rsid w:val="0041271B"/>
    <w:rsid w:val="004127A9"/>
    <w:rsid w:val="0041287B"/>
    <w:rsid w:val="00412988"/>
    <w:rsid w:val="00412AC2"/>
    <w:rsid w:val="00413224"/>
    <w:rsid w:val="00413671"/>
    <w:rsid w:val="00413773"/>
    <w:rsid w:val="0041419C"/>
    <w:rsid w:val="00414592"/>
    <w:rsid w:val="0041463E"/>
    <w:rsid w:val="004146C7"/>
    <w:rsid w:val="00414818"/>
    <w:rsid w:val="00414A88"/>
    <w:rsid w:val="00414BCA"/>
    <w:rsid w:val="00415185"/>
    <w:rsid w:val="004151CE"/>
    <w:rsid w:val="00415534"/>
    <w:rsid w:val="00415734"/>
    <w:rsid w:val="00415B85"/>
    <w:rsid w:val="00415BF2"/>
    <w:rsid w:val="00415E8A"/>
    <w:rsid w:val="00415ED2"/>
    <w:rsid w:val="00415F9F"/>
    <w:rsid w:val="00416075"/>
    <w:rsid w:val="0041641A"/>
    <w:rsid w:val="00416948"/>
    <w:rsid w:val="00416B22"/>
    <w:rsid w:val="004177E7"/>
    <w:rsid w:val="004201F6"/>
    <w:rsid w:val="0042045C"/>
    <w:rsid w:val="0042076D"/>
    <w:rsid w:val="00420CEA"/>
    <w:rsid w:val="004214D6"/>
    <w:rsid w:val="004218D2"/>
    <w:rsid w:val="0042196D"/>
    <w:rsid w:val="00421EC4"/>
    <w:rsid w:val="00421EE7"/>
    <w:rsid w:val="00422999"/>
    <w:rsid w:val="00422C43"/>
    <w:rsid w:val="00422CF0"/>
    <w:rsid w:val="00422CF5"/>
    <w:rsid w:val="00422E42"/>
    <w:rsid w:val="0042303B"/>
    <w:rsid w:val="00423560"/>
    <w:rsid w:val="004237B0"/>
    <w:rsid w:val="004238D5"/>
    <w:rsid w:val="00423ED2"/>
    <w:rsid w:val="00424279"/>
    <w:rsid w:val="004242C7"/>
    <w:rsid w:val="004243CD"/>
    <w:rsid w:val="00424668"/>
    <w:rsid w:val="0042484D"/>
    <w:rsid w:val="0042498A"/>
    <w:rsid w:val="004260F3"/>
    <w:rsid w:val="00426219"/>
    <w:rsid w:val="004269E9"/>
    <w:rsid w:val="00426D80"/>
    <w:rsid w:val="00426F6B"/>
    <w:rsid w:val="00427077"/>
    <w:rsid w:val="00427257"/>
    <w:rsid w:val="00427412"/>
    <w:rsid w:val="00427A5E"/>
    <w:rsid w:val="00427D71"/>
    <w:rsid w:val="00427F20"/>
    <w:rsid w:val="00427FBE"/>
    <w:rsid w:val="00430196"/>
    <w:rsid w:val="004301DF"/>
    <w:rsid w:val="004304EF"/>
    <w:rsid w:val="004309E6"/>
    <w:rsid w:val="004309FA"/>
    <w:rsid w:val="00430C6C"/>
    <w:rsid w:val="00430FFF"/>
    <w:rsid w:val="00431228"/>
    <w:rsid w:val="00431331"/>
    <w:rsid w:val="00431888"/>
    <w:rsid w:val="00431BA5"/>
    <w:rsid w:val="00431DC4"/>
    <w:rsid w:val="00432663"/>
    <w:rsid w:val="00432B43"/>
    <w:rsid w:val="00432EFD"/>
    <w:rsid w:val="004338DE"/>
    <w:rsid w:val="00433E6F"/>
    <w:rsid w:val="004348AA"/>
    <w:rsid w:val="004348B2"/>
    <w:rsid w:val="00434980"/>
    <w:rsid w:val="00434C27"/>
    <w:rsid w:val="004353B6"/>
    <w:rsid w:val="00435868"/>
    <w:rsid w:val="004360F7"/>
    <w:rsid w:val="0043619D"/>
    <w:rsid w:val="004361D6"/>
    <w:rsid w:val="004365DC"/>
    <w:rsid w:val="0043662F"/>
    <w:rsid w:val="00436638"/>
    <w:rsid w:val="0043684E"/>
    <w:rsid w:val="00436885"/>
    <w:rsid w:val="00436EB9"/>
    <w:rsid w:val="004370B6"/>
    <w:rsid w:val="004370C6"/>
    <w:rsid w:val="00437191"/>
    <w:rsid w:val="004371B5"/>
    <w:rsid w:val="00437959"/>
    <w:rsid w:val="00437C81"/>
    <w:rsid w:val="004400D7"/>
    <w:rsid w:val="004401A7"/>
    <w:rsid w:val="004407F3"/>
    <w:rsid w:val="00440A22"/>
    <w:rsid w:val="00440B39"/>
    <w:rsid w:val="00440C65"/>
    <w:rsid w:val="00440FD2"/>
    <w:rsid w:val="00441544"/>
    <w:rsid w:val="004417A3"/>
    <w:rsid w:val="00441E1B"/>
    <w:rsid w:val="00441FB8"/>
    <w:rsid w:val="004422BA"/>
    <w:rsid w:val="0044234E"/>
    <w:rsid w:val="00442548"/>
    <w:rsid w:val="00442757"/>
    <w:rsid w:val="00442763"/>
    <w:rsid w:val="00442AE9"/>
    <w:rsid w:val="00442D44"/>
    <w:rsid w:val="00442E71"/>
    <w:rsid w:val="004430F1"/>
    <w:rsid w:val="00443133"/>
    <w:rsid w:val="00443464"/>
    <w:rsid w:val="00443C3F"/>
    <w:rsid w:val="004443BE"/>
    <w:rsid w:val="004445EC"/>
    <w:rsid w:val="0044469F"/>
    <w:rsid w:val="00444903"/>
    <w:rsid w:val="00444AE2"/>
    <w:rsid w:val="00444BCB"/>
    <w:rsid w:val="00444C36"/>
    <w:rsid w:val="00444D83"/>
    <w:rsid w:val="00445618"/>
    <w:rsid w:val="00445721"/>
    <w:rsid w:val="0044572A"/>
    <w:rsid w:val="004457B5"/>
    <w:rsid w:val="00445B73"/>
    <w:rsid w:val="00445F2C"/>
    <w:rsid w:val="00446500"/>
    <w:rsid w:val="0044667A"/>
    <w:rsid w:val="004466CE"/>
    <w:rsid w:val="00446747"/>
    <w:rsid w:val="00446B3D"/>
    <w:rsid w:val="00446BE6"/>
    <w:rsid w:val="00446C29"/>
    <w:rsid w:val="00446CCE"/>
    <w:rsid w:val="00446DBF"/>
    <w:rsid w:val="00446F5B"/>
    <w:rsid w:val="00446F94"/>
    <w:rsid w:val="004470BF"/>
    <w:rsid w:val="00447227"/>
    <w:rsid w:val="00447231"/>
    <w:rsid w:val="0044752A"/>
    <w:rsid w:val="0044769C"/>
    <w:rsid w:val="00447A50"/>
    <w:rsid w:val="00447C57"/>
    <w:rsid w:val="00447D20"/>
    <w:rsid w:val="00447EBB"/>
    <w:rsid w:val="0045001C"/>
    <w:rsid w:val="0045097D"/>
    <w:rsid w:val="00450BC5"/>
    <w:rsid w:val="0045106D"/>
    <w:rsid w:val="004511D3"/>
    <w:rsid w:val="00451476"/>
    <w:rsid w:val="00451631"/>
    <w:rsid w:val="00451729"/>
    <w:rsid w:val="004517C1"/>
    <w:rsid w:val="00451916"/>
    <w:rsid w:val="00451A43"/>
    <w:rsid w:val="00451BFF"/>
    <w:rsid w:val="00451D8A"/>
    <w:rsid w:val="00451F11"/>
    <w:rsid w:val="004522F6"/>
    <w:rsid w:val="00452309"/>
    <w:rsid w:val="00452320"/>
    <w:rsid w:val="00452536"/>
    <w:rsid w:val="004528A2"/>
    <w:rsid w:val="00452F22"/>
    <w:rsid w:val="00452FD0"/>
    <w:rsid w:val="004535C7"/>
    <w:rsid w:val="00453773"/>
    <w:rsid w:val="00453A12"/>
    <w:rsid w:val="00453BBB"/>
    <w:rsid w:val="00454376"/>
    <w:rsid w:val="004543D3"/>
    <w:rsid w:val="00454C22"/>
    <w:rsid w:val="00454F17"/>
    <w:rsid w:val="00455273"/>
    <w:rsid w:val="004552D6"/>
    <w:rsid w:val="00455815"/>
    <w:rsid w:val="0045593D"/>
    <w:rsid w:val="00455978"/>
    <w:rsid w:val="00455BC1"/>
    <w:rsid w:val="00455CC4"/>
    <w:rsid w:val="004567B6"/>
    <w:rsid w:val="00456886"/>
    <w:rsid w:val="00456C61"/>
    <w:rsid w:val="00456E08"/>
    <w:rsid w:val="00456F60"/>
    <w:rsid w:val="00457283"/>
    <w:rsid w:val="0045750D"/>
    <w:rsid w:val="00457751"/>
    <w:rsid w:val="00460539"/>
    <w:rsid w:val="0046061B"/>
    <w:rsid w:val="00460992"/>
    <w:rsid w:val="00460C24"/>
    <w:rsid w:val="00460D4B"/>
    <w:rsid w:val="00460D50"/>
    <w:rsid w:val="00460F03"/>
    <w:rsid w:val="004610B3"/>
    <w:rsid w:val="004610C4"/>
    <w:rsid w:val="004612EA"/>
    <w:rsid w:val="00461308"/>
    <w:rsid w:val="00461396"/>
    <w:rsid w:val="00461434"/>
    <w:rsid w:val="0046154D"/>
    <w:rsid w:val="00461879"/>
    <w:rsid w:val="00461CB8"/>
    <w:rsid w:val="00461FA8"/>
    <w:rsid w:val="00462459"/>
    <w:rsid w:val="00462691"/>
    <w:rsid w:val="004626B7"/>
    <w:rsid w:val="0046281D"/>
    <w:rsid w:val="0046309B"/>
    <w:rsid w:val="0046366F"/>
    <w:rsid w:val="004636E3"/>
    <w:rsid w:val="00463E3C"/>
    <w:rsid w:val="00463F77"/>
    <w:rsid w:val="004640BC"/>
    <w:rsid w:val="004643CD"/>
    <w:rsid w:val="004644CE"/>
    <w:rsid w:val="0046457D"/>
    <w:rsid w:val="004647C1"/>
    <w:rsid w:val="0046493E"/>
    <w:rsid w:val="004655B4"/>
    <w:rsid w:val="00465712"/>
    <w:rsid w:val="00465763"/>
    <w:rsid w:val="004657A7"/>
    <w:rsid w:val="00465849"/>
    <w:rsid w:val="004658CB"/>
    <w:rsid w:val="00465A3F"/>
    <w:rsid w:val="00465B4F"/>
    <w:rsid w:val="00466754"/>
    <w:rsid w:val="0046683A"/>
    <w:rsid w:val="004669F3"/>
    <w:rsid w:val="00466A9C"/>
    <w:rsid w:val="00466AA1"/>
    <w:rsid w:val="00466D91"/>
    <w:rsid w:val="00466DA0"/>
    <w:rsid w:val="00466E6F"/>
    <w:rsid w:val="00466E93"/>
    <w:rsid w:val="00467350"/>
    <w:rsid w:val="0046739F"/>
    <w:rsid w:val="004675A8"/>
    <w:rsid w:val="00467781"/>
    <w:rsid w:val="00467BE4"/>
    <w:rsid w:val="00467F84"/>
    <w:rsid w:val="004703A4"/>
    <w:rsid w:val="004704BF"/>
    <w:rsid w:val="0047054A"/>
    <w:rsid w:val="004705FC"/>
    <w:rsid w:val="004709DA"/>
    <w:rsid w:val="00470A8E"/>
    <w:rsid w:val="00470BFA"/>
    <w:rsid w:val="00470DE9"/>
    <w:rsid w:val="00470F63"/>
    <w:rsid w:val="00471369"/>
    <w:rsid w:val="004714B7"/>
    <w:rsid w:val="00471D3F"/>
    <w:rsid w:val="0047201B"/>
    <w:rsid w:val="0047259E"/>
    <w:rsid w:val="00472DA9"/>
    <w:rsid w:val="00472DBA"/>
    <w:rsid w:val="00472E4E"/>
    <w:rsid w:val="00472F34"/>
    <w:rsid w:val="004730A1"/>
    <w:rsid w:val="00473495"/>
    <w:rsid w:val="00473634"/>
    <w:rsid w:val="0047369E"/>
    <w:rsid w:val="0047376B"/>
    <w:rsid w:val="004738E5"/>
    <w:rsid w:val="00473E77"/>
    <w:rsid w:val="004742AF"/>
    <w:rsid w:val="004744B2"/>
    <w:rsid w:val="0047459C"/>
    <w:rsid w:val="004745E3"/>
    <w:rsid w:val="00474E05"/>
    <w:rsid w:val="00474E32"/>
    <w:rsid w:val="00474EAD"/>
    <w:rsid w:val="00474EB7"/>
    <w:rsid w:val="00475393"/>
    <w:rsid w:val="004755B9"/>
    <w:rsid w:val="00475797"/>
    <w:rsid w:val="00475812"/>
    <w:rsid w:val="00475EF7"/>
    <w:rsid w:val="00476597"/>
    <w:rsid w:val="004765E0"/>
    <w:rsid w:val="00476A24"/>
    <w:rsid w:val="00476AA5"/>
    <w:rsid w:val="00476D58"/>
    <w:rsid w:val="00476EFD"/>
    <w:rsid w:val="004770F2"/>
    <w:rsid w:val="0047738E"/>
    <w:rsid w:val="00477686"/>
    <w:rsid w:val="004776F2"/>
    <w:rsid w:val="0047788C"/>
    <w:rsid w:val="00477898"/>
    <w:rsid w:val="00477957"/>
    <w:rsid w:val="004779B2"/>
    <w:rsid w:val="004779C9"/>
    <w:rsid w:val="00477C9F"/>
    <w:rsid w:val="004802A5"/>
    <w:rsid w:val="00480300"/>
    <w:rsid w:val="00480401"/>
    <w:rsid w:val="00480419"/>
    <w:rsid w:val="004804AA"/>
    <w:rsid w:val="00480772"/>
    <w:rsid w:val="00481276"/>
    <w:rsid w:val="004814B3"/>
    <w:rsid w:val="00481797"/>
    <w:rsid w:val="004817BB"/>
    <w:rsid w:val="004817BE"/>
    <w:rsid w:val="00481A1E"/>
    <w:rsid w:val="00481CA2"/>
    <w:rsid w:val="00481DAC"/>
    <w:rsid w:val="00481EBD"/>
    <w:rsid w:val="00481F03"/>
    <w:rsid w:val="00482261"/>
    <w:rsid w:val="00483069"/>
    <w:rsid w:val="004830AF"/>
    <w:rsid w:val="0048346B"/>
    <w:rsid w:val="004835B7"/>
    <w:rsid w:val="00483852"/>
    <w:rsid w:val="0048386E"/>
    <w:rsid w:val="00483B61"/>
    <w:rsid w:val="00483BDC"/>
    <w:rsid w:val="00483F07"/>
    <w:rsid w:val="0048426C"/>
    <w:rsid w:val="004842A5"/>
    <w:rsid w:val="004848E5"/>
    <w:rsid w:val="00484B2A"/>
    <w:rsid w:val="00484F30"/>
    <w:rsid w:val="00485AA2"/>
    <w:rsid w:val="00485B5B"/>
    <w:rsid w:val="00485C8C"/>
    <w:rsid w:val="00485DE8"/>
    <w:rsid w:val="00485F6C"/>
    <w:rsid w:val="004865A5"/>
    <w:rsid w:val="004867B0"/>
    <w:rsid w:val="00486817"/>
    <w:rsid w:val="00486CD6"/>
    <w:rsid w:val="00486D36"/>
    <w:rsid w:val="00486EA6"/>
    <w:rsid w:val="00486F69"/>
    <w:rsid w:val="00486FDF"/>
    <w:rsid w:val="00486FFF"/>
    <w:rsid w:val="0048719D"/>
    <w:rsid w:val="00487612"/>
    <w:rsid w:val="00487A13"/>
    <w:rsid w:val="00487A99"/>
    <w:rsid w:val="00487CCE"/>
    <w:rsid w:val="00487E73"/>
    <w:rsid w:val="00487E8F"/>
    <w:rsid w:val="00490875"/>
    <w:rsid w:val="00490917"/>
    <w:rsid w:val="00490AEE"/>
    <w:rsid w:val="00490C57"/>
    <w:rsid w:val="00490DC1"/>
    <w:rsid w:val="0049137D"/>
    <w:rsid w:val="0049149C"/>
    <w:rsid w:val="0049168E"/>
    <w:rsid w:val="004917A9"/>
    <w:rsid w:val="004918DD"/>
    <w:rsid w:val="0049197A"/>
    <w:rsid w:val="00491D16"/>
    <w:rsid w:val="00491D17"/>
    <w:rsid w:val="00492040"/>
    <w:rsid w:val="0049208D"/>
    <w:rsid w:val="004921D2"/>
    <w:rsid w:val="0049243E"/>
    <w:rsid w:val="00492526"/>
    <w:rsid w:val="004929B6"/>
    <w:rsid w:val="00492A3A"/>
    <w:rsid w:val="00492DB7"/>
    <w:rsid w:val="00492DCB"/>
    <w:rsid w:val="00493012"/>
    <w:rsid w:val="004932C2"/>
    <w:rsid w:val="0049336B"/>
    <w:rsid w:val="00493642"/>
    <w:rsid w:val="0049385F"/>
    <w:rsid w:val="00493DD4"/>
    <w:rsid w:val="00493E6C"/>
    <w:rsid w:val="00494094"/>
    <w:rsid w:val="00494457"/>
    <w:rsid w:val="00494504"/>
    <w:rsid w:val="004949B0"/>
    <w:rsid w:val="00494AF3"/>
    <w:rsid w:val="00494C4D"/>
    <w:rsid w:val="00494C71"/>
    <w:rsid w:val="00494CFA"/>
    <w:rsid w:val="00494EC9"/>
    <w:rsid w:val="00494F25"/>
    <w:rsid w:val="004951C7"/>
    <w:rsid w:val="00495863"/>
    <w:rsid w:val="00495867"/>
    <w:rsid w:val="00495973"/>
    <w:rsid w:val="00495C65"/>
    <w:rsid w:val="00495DC4"/>
    <w:rsid w:val="00495F05"/>
    <w:rsid w:val="004960C5"/>
    <w:rsid w:val="0049638C"/>
    <w:rsid w:val="0049667B"/>
    <w:rsid w:val="00496699"/>
    <w:rsid w:val="00496E65"/>
    <w:rsid w:val="00496E7B"/>
    <w:rsid w:val="00497135"/>
    <w:rsid w:val="00497472"/>
    <w:rsid w:val="004974CD"/>
    <w:rsid w:val="00497A33"/>
    <w:rsid w:val="00497BCE"/>
    <w:rsid w:val="004A01AE"/>
    <w:rsid w:val="004A026F"/>
    <w:rsid w:val="004A0358"/>
    <w:rsid w:val="004A03C8"/>
    <w:rsid w:val="004A053A"/>
    <w:rsid w:val="004A05DB"/>
    <w:rsid w:val="004A06B5"/>
    <w:rsid w:val="004A07CC"/>
    <w:rsid w:val="004A085B"/>
    <w:rsid w:val="004A0985"/>
    <w:rsid w:val="004A0A11"/>
    <w:rsid w:val="004A0AAB"/>
    <w:rsid w:val="004A0AEC"/>
    <w:rsid w:val="004A0C37"/>
    <w:rsid w:val="004A0E79"/>
    <w:rsid w:val="004A1489"/>
    <w:rsid w:val="004A1499"/>
    <w:rsid w:val="004A15C8"/>
    <w:rsid w:val="004A166E"/>
    <w:rsid w:val="004A1796"/>
    <w:rsid w:val="004A1817"/>
    <w:rsid w:val="004A1DBC"/>
    <w:rsid w:val="004A1EE4"/>
    <w:rsid w:val="004A21D1"/>
    <w:rsid w:val="004A2225"/>
    <w:rsid w:val="004A22B3"/>
    <w:rsid w:val="004A23BC"/>
    <w:rsid w:val="004A2578"/>
    <w:rsid w:val="004A270A"/>
    <w:rsid w:val="004A2A70"/>
    <w:rsid w:val="004A2E60"/>
    <w:rsid w:val="004A3149"/>
    <w:rsid w:val="004A33A0"/>
    <w:rsid w:val="004A33A2"/>
    <w:rsid w:val="004A33CE"/>
    <w:rsid w:val="004A3565"/>
    <w:rsid w:val="004A373F"/>
    <w:rsid w:val="004A3E82"/>
    <w:rsid w:val="004A3F05"/>
    <w:rsid w:val="004A3FB6"/>
    <w:rsid w:val="004A4241"/>
    <w:rsid w:val="004A43FC"/>
    <w:rsid w:val="004A4929"/>
    <w:rsid w:val="004A4A7D"/>
    <w:rsid w:val="004A4EAC"/>
    <w:rsid w:val="004A4F3B"/>
    <w:rsid w:val="004A5EF2"/>
    <w:rsid w:val="004A6167"/>
    <w:rsid w:val="004A6477"/>
    <w:rsid w:val="004A658D"/>
    <w:rsid w:val="004A6871"/>
    <w:rsid w:val="004A6968"/>
    <w:rsid w:val="004A6997"/>
    <w:rsid w:val="004A7125"/>
    <w:rsid w:val="004A71F3"/>
    <w:rsid w:val="004A7656"/>
    <w:rsid w:val="004A78D0"/>
    <w:rsid w:val="004A7E13"/>
    <w:rsid w:val="004B0008"/>
    <w:rsid w:val="004B0358"/>
    <w:rsid w:val="004B064B"/>
    <w:rsid w:val="004B08E5"/>
    <w:rsid w:val="004B1015"/>
    <w:rsid w:val="004B1229"/>
    <w:rsid w:val="004B13DE"/>
    <w:rsid w:val="004B1741"/>
    <w:rsid w:val="004B1C0C"/>
    <w:rsid w:val="004B1CA0"/>
    <w:rsid w:val="004B1CF2"/>
    <w:rsid w:val="004B20AF"/>
    <w:rsid w:val="004B24F6"/>
    <w:rsid w:val="004B2646"/>
    <w:rsid w:val="004B26E7"/>
    <w:rsid w:val="004B3000"/>
    <w:rsid w:val="004B30F8"/>
    <w:rsid w:val="004B32F9"/>
    <w:rsid w:val="004B3447"/>
    <w:rsid w:val="004B369C"/>
    <w:rsid w:val="004B3F5D"/>
    <w:rsid w:val="004B40DC"/>
    <w:rsid w:val="004B412F"/>
    <w:rsid w:val="004B434D"/>
    <w:rsid w:val="004B43E6"/>
    <w:rsid w:val="004B4660"/>
    <w:rsid w:val="004B4B75"/>
    <w:rsid w:val="004B4EEA"/>
    <w:rsid w:val="004B52D8"/>
    <w:rsid w:val="004B53E2"/>
    <w:rsid w:val="004B54BA"/>
    <w:rsid w:val="004B5624"/>
    <w:rsid w:val="004B5835"/>
    <w:rsid w:val="004B58AA"/>
    <w:rsid w:val="004B58C8"/>
    <w:rsid w:val="004B5CC8"/>
    <w:rsid w:val="004B5E98"/>
    <w:rsid w:val="004B610A"/>
    <w:rsid w:val="004B6138"/>
    <w:rsid w:val="004B62B5"/>
    <w:rsid w:val="004B62EB"/>
    <w:rsid w:val="004B6496"/>
    <w:rsid w:val="004B6751"/>
    <w:rsid w:val="004B6767"/>
    <w:rsid w:val="004B6788"/>
    <w:rsid w:val="004B6E6D"/>
    <w:rsid w:val="004B7203"/>
    <w:rsid w:val="004B7317"/>
    <w:rsid w:val="004B7435"/>
    <w:rsid w:val="004B754B"/>
    <w:rsid w:val="004B78DE"/>
    <w:rsid w:val="004B7957"/>
    <w:rsid w:val="004B7BE1"/>
    <w:rsid w:val="004B7D8C"/>
    <w:rsid w:val="004B7E10"/>
    <w:rsid w:val="004B7EC5"/>
    <w:rsid w:val="004B7F46"/>
    <w:rsid w:val="004B7FBC"/>
    <w:rsid w:val="004C0093"/>
    <w:rsid w:val="004C0264"/>
    <w:rsid w:val="004C06F3"/>
    <w:rsid w:val="004C080C"/>
    <w:rsid w:val="004C0A10"/>
    <w:rsid w:val="004C0D7C"/>
    <w:rsid w:val="004C0F19"/>
    <w:rsid w:val="004C145D"/>
    <w:rsid w:val="004C1485"/>
    <w:rsid w:val="004C14DF"/>
    <w:rsid w:val="004C1643"/>
    <w:rsid w:val="004C1934"/>
    <w:rsid w:val="004C1C35"/>
    <w:rsid w:val="004C1CB3"/>
    <w:rsid w:val="004C1F1E"/>
    <w:rsid w:val="004C2272"/>
    <w:rsid w:val="004C24AE"/>
    <w:rsid w:val="004C272F"/>
    <w:rsid w:val="004C2864"/>
    <w:rsid w:val="004C291D"/>
    <w:rsid w:val="004C2D35"/>
    <w:rsid w:val="004C2DD2"/>
    <w:rsid w:val="004C2E6C"/>
    <w:rsid w:val="004C2E9C"/>
    <w:rsid w:val="004C2ED9"/>
    <w:rsid w:val="004C3019"/>
    <w:rsid w:val="004C37AA"/>
    <w:rsid w:val="004C3B40"/>
    <w:rsid w:val="004C3DC3"/>
    <w:rsid w:val="004C42F2"/>
    <w:rsid w:val="004C44F2"/>
    <w:rsid w:val="004C45DB"/>
    <w:rsid w:val="004C4614"/>
    <w:rsid w:val="004C46BC"/>
    <w:rsid w:val="004C46C7"/>
    <w:rsid w:val="004C46DC"/>
    <w:rsid w:val="004C497B"/>
    <w:rsid w:val="004C4BCF"/>
    <w:rsid w:val="004C4D09"/>
    <w:rsid w:val="004C4D7B"/>
    <w:rsid w:val="004C501E"/>
    <w:rsid w:val="004C5059"/>
    <w:rsid w:val="004C507D"/>
    <w:rsid w:val="004C5149"/>
    <w:rsid w:val="004C521D"/>
    <w:rsid w:val="004C53A4"/>
    <w:rsid w:val="004C565D"/>
    <w:rsid w:val="004C5673"/>
    <w:rsid w:val="004C5937"/>
    <w:rsid w:val="004C5962"/>
    <w:rsid w:val="004C5B0C"/>
    <w:rsid w:val="004C5DE5"/>
    <w:rsid w:val="004C5EEC"/>
    <w:rsid w:val="004C5FD1"/>
    <w:rsid w:val="004C5FE9"/>
    <w:rsid w:val="004C661D"/>
    <w:rsid w:val="004C68B1"/>
    <w:rsid w:val="004C69E6"/>
    <w:rsid w:val="004C6F1D"/>
    <w:rsid w:val="004C6FBE"/>
    <w:rsid w:val="004C770D"/>
    <w:rsid w:val="004C775D"/>
    <w:rsid w:val="004D01AC"/>
    <w:rsid w:val="004D043A"/>
    <w:rsid w:val="004D04E3"/>
    <w:rsid w:val="004D0530"/>
    <w:rsid w:val="004D0571"/>
    <w:rsid w:val="004D0704"/>
    <w:rsid w:val="004D0893"/>
    <w:rsid w:val="004D0962"/>
    <w:rsid w:val="004D0DD3"/>
    <w:rsid w:val="004D16F8"/>
    <w:rsid w:val="004D1A77"/>
    <w:rsid w:val="004D1C0E"/>
    <w:rsid w:val="004D1D72"/>
    <w:rsid w:val="004D23ED"/>
    <w:rsid w:val="004D2904"/>
    <w:rsid w:val="004D2D91"/>
    <w:rsid w:val="004D2F72"/>
    <w:rsid w:val="004D3528"/>
    <w:rsid w:val="004D359A"/>
    <w:rsid w:val="004D37C8"/>
    <w:rsid w:val="004D39D5"/>
    <w:rsid w:val="004D3A78"/>
    <w:rsid w:val="004D3E28"/>
    <w:rsid w:val="004D4013"/>
    <w:rsid w:val="004D4114"/>
    <w:rsid w:val="004D4244"/>
    <w:rsid w:val="004D4312"/>
    <w:rsid w:val="004D454D"/>
    <w:rsid w:val="004D4723"/>
    <w:rsid w:val="004D481D"/>
    <w:rsid w:val="004D4821"/>
    <w:rsid w:val="004D4A3E"/>
    <w:rsid w:val="004D4ADB"/>
    <w:rsid w:val="004D4D13"/>
    <w:rsid w:val="004D4F7A"/>
    <w:rsid w:val="004D4FF4"/>
    <w:rsid w:val="004D511F"/>
    <w:rsid w:val="004D53BF"/>
    <w:rsid w:val="004D56C4"/>
    <w:rsid w:val="004D5707"/>
    <w:rsid w:val="004D5717"/>
    <w:rsid w:val="004D58D8"/>
    <w:rsid w:val="004D5F42"/>
    <w:rsid w:val="004D5FF5"/>
    <w:rsid w:val="004D60F2"/>
    <w:rsid w:val="004D62EC"/>
    <w:rsid w:val="004D6BD7"/>
    <w:rsid w:val="004D6F79"/>
    <w:rsid w:val="004D709A"/>
    <w:rsid w:val="004D747A"/>
    <w:rsid w:val="004D7BDC"/>
    <w:rsid w:val="004E006E"/>
    <w:rsid w:val="004E0091"/>
    <w:rsid w:val="004E0418"/>
    <w:rsid w:val="004E069C"/>
    <w:rsid w:val="004E075C"/>
    <w:rsid w:val="004E0973"/>
    <w:rsid w:val="004E0B54"/>
    <w:rsid w:val="004E0BA2"/>
    <w:rsid w:val="004E0FE8"/>
    <w:rsid w:val="004E1040"/>
    <w:rsid w:val="004E1177"/>
    <w:rsid w:val="004E11F0"/>
    <w:rsid w:val="004E18AC"/>
    <w:rsid w:val="004E1918"/>
    <w:rsid w:val="004E1AAE"/>
    <w:rsid w:val="004E1E27"/>
    <w:rsid w:val="004E2004"/>
    <w:rsid w:val="004E22E6"/>
    <w:rsid w:val="004E2394"/>
    <w:rsid w:val="004E2449"/>
    <w:rsid w:val="004E2738"/>
    <w:rsid w:val="004E28B2"/>
    <w:rsid w:val="004E2A77"/>
    <w:rsid w:val="004E2D75"/>
    <w:rsid w:val="004E2FF6"/>
    <w:rsid w:val="004E38DA"/>
    <w:rsid w:val="004E399C"/>
    <w:rsid w:val="004E3C6F"/>
    <w:rsid w:val="004E3D8F"/>
    <w:rsid w:val="004E3FC4"/>
    <w:rsid w:val="004E4320"/>
    <w:rsid w:val="004E4331"/>
    <w:rsid w:val="004E4496"/>
    <w:rsid w:val="004E4B65"/>
    <w:rsid w:val="004E4BF6"/>
    <w:rsid w:val="004E4E05"/>
    <w:rsid w:val="004E531F"/>
    <w:rsid w:val="004E538C"/>
    <w:rsid w:val="004E5795"/>
    <w:rsid w:val="004E5835"/>
    <w:rsid w:val="004E595F"/>
    <w:rsid w:val="004E5A24"/>
    <w:rsid w:val="004E5CAA"/>
    <w:rsid w:val="004E5E98"/>
    <w:rsid w:val="004E5EE5"/>
    <w:rsid w:val="004E61F2"/>
    <w:rsid w:val="004E6893"/>
    <w:rsid w:val="004E68BF"/>
    <w:rsid w:val="004E6B15"/>
    <w:rsid w:val="004E6B53"/>
    <w:rsid w:val="004E6F6D"/>
    <w:rsid w:val="004E739F"/>
    <w:rsid w:val="004E74F5"/>
    <w:rsid w:val="004E7973"/>
    <w:rsid w:val="004E7A0E"/>
    <w:rsid w:val="004E7A32"/>
    <w:rsid w:val="004E7D6A"/>
    <w:rsid w:val="004E7DDE"/>
    <w:rsid w:val="004E7EAC"/>
    <w:rsid w:val="004F05A6"/>
    <w:rsid w:val="004F077F"/>
    <w:rsid w:val="004F0904"/>
    <w:rsid w:val="004F0C6E"/>
    <w:rsid w:val="004F0CB5"/>
    <w:rsid w:val="004F0CDA"/>
    <w:rsid w:val="004F0E1E"/>
    <w:rsid w:val="004F10D6"/>
    <w:rsid w:val="004F1363"/>
    <w:rsid w:val="004F17FE"/>
    <w:rsid w:val="004F194D"/>
    <w:rsid w:val="004F19ED"/>
    <w:rsid w:val="004F1AFA"/>
    <w:rsid w:val="004F1B74"/>
    <w:rsid w:val="004F1C5E"/>
    <w:rsid w:val="004F1DC7"/>
    <w:rsid w:val="004F1FC7"/>
    <w:rsid w:val="004F20F7"/>
    <w:rsid w:val="004F2314"/>
    <w:rsid w:val="004F24E2"/>
    <w:rsid w:val="004F24EC"/>
    <w:rsid w:val="004F2621"/>
    <w:rsid w:val="004F2838"/>
    <w:rsid w:val="004F28A5"/>
    <w:rsid w:val="004F2BA5"/>
    <w:rsid w:val="004F2DE0"/>
    <w:rsid w:val="004F3285"/>
    <w:rsid w:val="004F3A64"/>
    <w:rsid w:val="004F3F80"/>
    <w:rsid w:val="004F417E"/>
    <w:rsid w:val="004F435F"/>
    <w:rsid w:val="004F44E4"/>
    <w:rsid w:val="004F4982"/>
    <w:rsid w:val="004F4985"/>
    <w:rsid w:val="004F4D35"/>
    <w:rsid w:val="004F4DDC"/>
    <w:rsid w:val="004F4ECB"/>
    <w:rsid w:val="004F4F0A"/>
    <w:rsid w:val="004F5154"/>
    <w:rsid w:val="004F5359"/>
    <w:rsid w:val="004F5425"/>
    <w:rsid w:val="004F558C"/>
    <w:rsid w:val="004F58B6"/>
    <w:rsid w:val="004F58EA"/>
    <w:rsid w:val="004F5A92"/>
    <w:rsid w:val="004F5E79"/>
    <w:rsid w:val="004F5EF5"/>
    <w:rsid w:val="004F6011"/>
    <w:rsid w:val="004F624B"/>
    <w:rsid w:val="004F671D"/>
    <w:rsid w:val="004F6B3E"/>
    <w:rsid w:val="004F6F3A"/>
    <w:rsid w:val="004F7009"/>
    <w:rsid w:val="004F7283"/>
    <w:rsid w:val="004F74D6"/>
    <w:rsid w:val="0050045A"/>
    <w:rsid w:val="00500717"/>
    <w:rsid w:val="00500832"/>
    <w:rsid w:val="00500A8F"/>
    <w:rsid w:val="00500DCD"/>
    <w:rsid w:val="00500E72"/>
    <w:rsid w:val="00500ED8"/>
    <w:rsid w:val="00500FC5"/>
    <w:rsid w:val="00500FF3"/>
    <w:rsid w:val="00501721"/>
    <w:rsid w:val="0050183B"/>
    <w:rsid w:val="00501946"/>
    <w:rsid w:val="00501A61"/>
    <w:rsid w:val="00501C89"/>
    <w:rsid w:val="00501E2B"/>
    <w:rsid w:val="00502043"/>
    <w:rsid w:val="005023AE"/>
    <w:rsid w:val="0050288B"/>
    <w:rsid w:val="00502B5E"/>
    <w:rsid w:val="00502C59"/>
    <w:rsid w:val="00502D27"/>
    <w:rsid w:val="00502E58"/>
    <w:rsid w:val="00502F76"/>
    <w:rsid w:val="00503133"/>
    <w:rsid w:val="0050337B"/>
    <w:rsid w:val="005033AB"/>
    <w:rsid w:val="0050340B"/>
    <w:rsid w:val="00503690"/>
    <w:rsid w:val="00503864"/>
    <w:rsid w:val="00503979"/>
    <w:rsid w:val="00503A32"/>
    <w:rsid w:val="00503DD7"/>
    <w:rsid w:val="00504303"/>
    <w:rsid w:val="00504667"/>
    <w:rsid w:val="0050489B"/>
    <w:rsid w:val="00504999"/>
    <w:rsid w:val="00504E83"/>
    <w:rsid w:val="005050D7"/>
    <w:rsid w:val="0050528A"/>
    <w:rsid w:val="00505498"/>
    <w:rsid w:val="005056B5"/>
    <w:rsid w:val="00505BF3"/>
    <w:rsid w:val="00505C62"/>
    <w:rsid w:val="00505D15"/>
    <w:rsid w:val="00505D5A"/>
    <w:rsid w:val="00505E65"/>
    <w:rsid w:val="0050640F"/>
    <w:rsid w:val="00506833"/>
    <w:rsid w:val="005069D3"/>
    <w:rsid w:val="00506D9C"/>
    <w:rsid w:val="00506DD9"/>
    <w:rsid w:val="00506E25"/>
    <w:rsid w:val="00507836"/>
    <w:rsid w:val="0050790F"/>
    <w:rsid w:val="00510037"/>
    <w:rsid w:val="0051003C"/>
    <w:rsid w:val="005101D0"/>
    <w:rsid w:val="00510300"/>
    <w:rsid w:val="00510857"/>
    <w:rsid w:val="00510E4C"/>
    <w:rsid w:val="00511209"/>
    <w:rsid w:val="005113D6"/>
    <w:rsid w:val="00511945"/>
    <w:rsid w:val="00511A02"/>
    <w:rsid w:val="00511A0B"/>
    <w:rsid w:val="005121F4"/>
    <w:rsid w:val="00512384"/>
    <w:rsid w:val="00512451"/>
    <w:rsid w:val="00512744"/>
    <w:rsid w:val="0051276E"/>
    <w:rsid w:val="005127D2"/>
    <w:rsid w:val="005129A3"/>
    <w:rsid w:val="00512C90"/>
    <w:rsid w:val="00512E62"/>
    <w:rsid w:val="00512E84"/>
    <w:rsid w:val="00513215"/>
    <w:rsid w:val="00513461"/>
    <w:rsid w:val="005138CE"/>
    <w:rsid w:val="00513A01"/>
    <w:rsid w:val="00513A60"/>
    <w:rsid w:val="00513BF5"/>
    <w:rsid w:val="00514011"/>
    <w:rsid w:val="00514231"/>
    <w:rsid w:val="00514699"/>
    <w:rsid w:val="00514A0F"/>
    <w:rsid w:val="00514B45"/>
    <w:rsid w:val="00514CF6"/>
    <w:rsid w:val="00514DEB"/>
    <w:rsid w:val="00515318"/>
    <w:rsid w:val="005153C2"/>
    <w:rsid w:val="0051564E"/>
    <w:rsid w:val="00515A5D"/>
    <w:rsid w:val="00515B65"/>
    <w:rsid w:val="00515CDC"/>
    <w:rsid w:val="00515D88"/>
    <w:rsid w:val="00515E48"/>
    <w:rsid w:val="00515FC5"/>
    <w:rsid w:val="0051633A"/>
    <w:rsid w:val="005167EA"/>
    <w:rsid w:val="005168DC"/>
    <w:rsid w:val="0051713E"/>
    <w:rsid w:val="00517257"/>
    <w:rsid w:val="00517354"/>
    <w:rsid w:val="005173FC"/>
    <w:rsid w:val="0051777A"/>
    <w:rsid w:val="0052047A"/>
    <w:rsid w:val="00520678"/>
    <w:rsid w:val="00520695"/>
    <w:rsid w:val="00520744"/>
    <w:rsid w:val="0052074D"/>
    <w:rsid w:val="005209E5"/>
    <w:rsid w:val="00520B72"/>
    <w:rsid w:val="00520FB1"/>
    <w:rsid w:val="00521BEE"/>
    <w:rsid w:val="00521C0C"/>
    <w:rsid w:val="00522075"/>
    <w:rsid w:val="005220C3"/>
    <w:rsid w:val="005220DB"/>
    <w:rsid w:val="00522B2A"/>
    <w:rsid w:val="00522CF7"/>
    <w:rsid w:val="00523377"/>
    <w:rsid w:val="005235CD"/>
    <w:rsid w:val="00523801"/>
    <w:rsid w:val="00523C42"/>
    <w:rsid w:val="00523E51"/>
    <w:rsid w:val="00523EC6"/>
    <w:rsid w:val="0052414E"/>
    <w:rsid w:val="00524162"/>
    <w:rsid w:val="005243E0"/>
    <w:rsid w:val="0052481D"/>
    <w:rsid w:val="005249CA"/>
    <w:rsid w:val="00524B24"/>
    <w:rsid w:val="00524C1D"/>
    <w:rsid w:val="00524D74"/>
    <w:rsid w:val="00524E0F"/>
    <w:rsid w:val="005251CB"/>
    <w:rsid w:val="00525703"/>
    <w:rsid w:val="00525755"/>
    <w:rsid w:val="00525ADD"/>
    <w:rsid w:val="00525DC4"/>
    <w:rsid w:val="00526306"/>
    <w:rsid w:val="00526F08"/>
    <w:rsid w:val="00527022"/>
    <w:rsid w:val="0052709D"/>
    <w:rsid w:val="005270B5"/>
    <w:rsid w:val="005270DB"/>
    <w:rsid w:val="0052718D"/>
    <w:rsid w:val="005272B8"/>
    <w:rsid w:val="005276A9"/>
    <w:rsid w:val="005279EA"/>
    <w:rsid w:val="00527E41"/>
    <w:rsid w:val="00527F87"/>
    <w:rsid w:val="0053024E"/>
    <w:rsid w:val="00530400"/>
    <w:rsid w:val="00530437"/>
    <w:rsid w:val="0053055B"/>
    <w:rsid w:val="005305F4"/>
    <w:rsid w:val="00530848"/>
    <w:rsid w:val="00530D1C"/>
    <w:rsid w:val="00530D44"/>
    <w:rsid w:val="00530E14"/>
    <w:rsid w:val="005310E5"/>
    <w:rsid w:val="00531261"/>
    <w:rsid w:val="00531515"/>
    <w:rsid w:val="005315F9"/>
    <w:rsid w:val="00531639"/>
    <w:rsid w:val="0053192B"/>
    <w:rsid w:val="00531955"/>
    <w:rsid w:val="00531ABC"/>
    <w:rsid w:val="00532066"/>
    <w:rsid w:val="005322D2"/>
    <w:rsid w:val="00532475"/>
    <w:rsid w:val="005325F9"/>
    <w:rsid w:val="00532B39"/>
    <w:rsid w:val="005336D0"/>
    <w:rsid w:val="005337C5"/>
    <w:rsid w:val="00534307"/>
    <w:rsid w:val="00534355"/>
    <w:rsid w:val="005345BD"/>
    <w:rsid w:val="00534BD1"/>
    <w:rsid w:val="0053534B"/>
    <w:rsid w:val="005353A0"/>
    <w:rsid w:val="005356E1"/>
    <w:rsid w:val="005358D5"/>
    <w:rsid w:val="00535A30"/>
    <w:rsid w:val="00535BB0"/>
    <w:rsid w:val="00535C7C"/>
    <w:rsid w:val="00535CEC"/>
    <w:rsid w:val="00535D44"/>
    <w:rsid w:val="00535E74"/>
    <w:rsid w:val="00535F18"/>
    <w:rsid w:val="005360D2"/>
    <w:rsid w:val="005362DC"/>
    <w:rsid w:val="00536B4A"/>
    <w:rsid w:val="00536CB0"/>
    <w:rsid w:val="00536E40"/>
    <w:rsid w:val="005370EF"/>
    <w:rsid w:val="005374B7"/>
    <w:rsid w:val="0053769D"/>
    <w:rsid w:val="00537710"/>
    <w:rsid w:val="005378D3"/>
    <w:rsid w:val="00537C1D"/>
    <w:rsid w:val="00537DBB"/>
    <w:rsid w:val="005400FB"/>
    <w:rsid w:val="005401B0"/>
    <w:rsid w:val="00540284"/>
    <w:rsid w:val="005406DF"/>
    <w:rsid w:val="00540826"/>
    <w:rsid w:val="00540924"/>
    <w:rsid w:val="00540AB2"/>
    <w:rsid w:val="00540EA3"/>
    <w:rsid w:val="00541031"/>
    <w:rsid w:val="00541137"/>
    <w:rsid w:val="00541736"/>
    <w:rsid w:val="0054192C"/>
    <w:rsid w:val="0054196C"/>
    <w:rsid w:val="00541AA7"/>
    <w:rsid w:val="005424D6"/>
    <w:rsid w:val="005424DF"/>
    <w:rsid w:val="005429A4"/>
    <w:rsid w:val="00543425"/>
    <w:rsid w:val="0054358F"/>
    <w:rsid w:val="0054360C"/>
    <w:rsid w:val="00543685"/>
    <w:rsid w:val="00543AD8"/>
    <w:rsid w:val="00543ADB"/>
    <w:rsid w:val="00543B68"/>
    <w:rsid w:val="00543C44"/>
    <w:rsid w:val="00544293"/>
    <w:rsid w:val="00544341"/>
    <w:rsid w:val="005444EF"/>
    <w:rsid w:val="005449A4"/>
    <w:rsid w:val="0054506D"/>
    <w:rsid w:val="00545132"/>
    <w:rsid w:val="005451F3"/>
    <w:rsid w:val="0054576C"/>
    <w:rsid w:val="005458EA"/>
    <w:rsid w:val="00545AF7"/>
    <w:rsid w:val="00545B6C"/>
    <w:rsid w:val="00545BB3"/>
    <w:rsid w:val="00545C92"/>
    <w:rsid w:val="00545FFD"/>
    <w:rsid w:val="0054605A"/>
    <w:rsid w:val="00546290"/>
    <w:rsid w:val="005466D7"/>
    <w:rsid w:val="00546C96"/>
    <w:rsid w:val="00546D2D"/>
    <w:rsid w:val="00546E78"/>
    <w:rsid w:val="00546FAB"/>
    <w:rsid w:val="00547262"/>
    <w:rsid w:val="0054727B"/>
    <w:rsid w:val="005476E6"/>
    <w:rsid w:val="00547C10"/>
    <w:rsid w:val="00547D06"/>
    <w:rsid w:val="00547E0A"/>
    <w:rsid w:val="00547F90"/>
    <w:rsid w:val="005501B6"/>
    <w:rsid w:val="0055077A"/>
    <w:rsid w:val="00550792"/>
    <w:rsid w:val="005508AF"/>
    <w:rsid w:val="00550A7E"/>
    <w:rsid w:val="00550AE3"/>
    <w:rsid w:val="00550E82"/>
    <w:rsid w:val="005510C5"/>
    <w:rsid w:val="0055130A"/>
    <w:rsid w:val="00551379"/>
    <w:rsid w:val="0055147C"/>
    <w:rsid w:val="005517FB"/>
    <w:rsid w:val="00552226"/>
    <w:rsid w:val="00552351"/>
    <w:rsid w:val="00552DCC"/>
    <w:rsid w:val="00552DD0"/>
    <w:rsid w:val="00552FDC"/>
    <w:rsid w:val="005530CE"/>
    <w:rsid w:val="005537A6"/>
    <w:rsid w:val="00553803"/>
    <w:rsid w:val="0055380E"/>
    <w:rsid w:val="005538C2"/>
    <w:rsid w:val="005538DB"/>
    <w:rsid w:val="00553BE6"/>
    <w:rsid w:val="00554025"/>
    <w:rsid w:val="00554A78"/>
    <w:rsid w:val="00554DC1"/>
    <w:rsid w:val="00555127"/>
    <w:rsid w:val="00555312"/>
    <w:rsid w:val="00555742"/>
    <w:rsid w:val="005557A7"/>
    <w:rsid w:val="00555DC7"/>
    <w:rsid w:val="005560F0"/>
    <w:rsid w:val="005563E8"/>
    <w:rsid w:val="0055668B"/>
    <w:rsid w:val="005567E7"/>
    <w:rsid w:val="00556A63"/>
    <w:rsid w:val="005575F8"/>
    <w:rsid w:val="00557A15"/>
    <w:rsid w:val="00557DF3"/>
    <w:rsid w:val="00557E99"/>
    <w:rsid w:val="005604C1"/>
    <w:rsid w:val="005606FB"/>
    <w:rsid w:val="0056078B"/>
    <w:rsid w:val="00560C83"/>
    <w:rsid w:val="00560D89"/>
    <w:rsid w:val="00560F36"/>
    <w:rsid w:val="0056106E"/>
    <w:rsid w:val="005614FB"/>
    <w:rsid w:val="0056184C"/>
    <w:rsid w:val="0056185B"/>
    <w:rsid w:val="00561872"/>
    <w:rsid w:val="00561987"/>
    <w:rsid w:val="00561BC4"/>
    <w:rsid w:val="00561D9A"/>
    <w:rsid w:val="00562218"/>
    <w:rsid w:val="00562357"/>
    <w:rsid w:val="00562397"/>
    <w:rsid w:val="00562697"/>
    <w:rsid w:val="00562899"/>
    <w:rsid w:val="00562C0A"/>
    <w:rsid w:val="00562C9F"/>
    <w:rsid w:val="00562D5E"/>
    <w:rsid w:val="00562D64"/>
    <w:rsid w:val="00562E81"/>
    <w:rsid w:val="00562F8D"/>
    <w:rsid w:val="00563136"/>
    <w:rsid w:val="00563138"/>
    <w:rsid w:val="005631E1"/>
    <w:rsid w:val="0056320E"/>
    <w:rsid w:val="005632ED"/>
    <w:rsid w:val="00563525"/>
    <w:rsid w:val="00563777"/>
    <w:rsid w:val="005637DD"/>
    <w:rsid w:val="005637F1"/>
    <w:rsid w:val="00563855"/>
    <w:rsid w:val="00563A7F"/>
    <w:rsid w:val="00563E95"/>
    <w:rsid w:val="00563F50"/>
    <w:rsid w:val="005640BE"/>
    <w:rsid w:val="005640C5"/>
    <w:rsid w:val="0056412A"/>
    <w:rsid w:val="00564299"/>
    <w:rsid w:val="00564355"/>
    <w:rsid w:val="0056441A"/>
    <w:rsid w:val="005648F5"/>
    <w:rsid w:val="00564B0A"/>
    <w:rsid w:val="00565275"/>
    <w:rsid w:val="005654AF"/>
    <w:rsid w:val="00565984"/>
    <w:rsid w:val="00565B07"/>
    <w:rsid w:val="00565BE8"/>
    <w:rsid w:val="00565D66"/>
    <w:rsid w:val="00565F08"/>
    <w:rsid w:val="005661B1"/>
    <w:rsid w:val="0056631D"/>
    <w:rsid w:val="005663E9"/>
    <w:rsid w:val="0056649A"/>
    <w:rsid w:val="00566859"/>
    <w:rsid w:val="0056722A"/>
    <w:rsid w:val="00567500"/>
    <w:rsid w:val="005677FD"/>
    <w:rsid w:val="00567864"/>
    <w:rsid w:val="005678FF"/>
    <w:rsid w:val="00567AB3"/>
    <w:rsid w:val="00567BFC"/>
    <w:rsid w:val="00567DA9"/>
    <w:rsid w:val="00567E5D"/>
    <w:rsid w:val="0057007C"/>
    <w:rsid w:val="0057032F"/>
    <w:rsid w:val="0057055E"/>
    <w:rsid w:val="00570631"/>
    <w:rsid w:val="005709EA"/>
    <w:rsid w:val="00570C33"/>
    <w:rsid w:val="00570EB0"/>
    <w:rsid w:val="0057145F"/>
    <w:rsid w:val="005714F8"/>
    <w:rsid w:val="00571839"/>
    <w:rsid w:val="005719FA"/>
    <w:rsid w:val="00571A3C"/>
    <w:rsid w:val="00571C24"/>
    <w:rsid w:val="00571CA0"/>
    <w:rsid w:val="00571EA8"/>
    <w:rsid w:val="00571FD6"/>
    <w:rsid w:val="00572082"/>
    <w:rsid w:val="005722F9"/>
    <w:rsid w:val="005726C5"/>
    <w:rsid w:val="005727C2"/>
    <w:rsid w:val="00572B42"/>
    <w:rsid w:val="00572B50"/>
    <w:rsid w:val="00572C22"/>
    <w:rsid w:val="00572C24"/>
    <w:rsid w:val="005730D8"/>
    <w:rsid w:val="00573116"/>
    <w:rsid w:val="00573961"/>
    <w:rsid w:val="00574195"/>
    <w:rsid w:val="0057441D"/>
    <w:rsid w:val="00574420"/>
    <w:rsid w:val="0057457C"/>
    <w:rsid w:val="00574ACE"/>
    <w:rsid w:val="00574D47"/>
    <w:rsid w:val="00575337"/>
    <w:rsid w:val="00575BB6"/>
    <w:rsid w:val="00575C0B"/>
    <w:rsid w:val="00575CFA"/>
    <w:rsid w:val="00575FAF"/>
    <w:rsid w:val="005762F4"/>
    <w:rsid w:val="005763B1"/>
    <w:rsid w:val="00576505"/>
    <w:rsid w:val="0057673F"/>
    <w:rsid w:val="00576B19"/>
    <w:rsid w:val="00576D0E"/>
    <w:rsid w:val="00576E2D"/>
    <w:rsid w:val="00576EB9"/>
    <w:rsid w:val="00577D32"/>
    <w:rsid w:val="00577D80"/>
    <w:rsid w:val="0058002F"/>
    <w:rsid w:val="0058025D"/>
    <w:rsid w:val="00580430"/>
    <w:rsid w:val="0058047D"/>
    <w:rsid w:val="005804DD"/>
    <w:rsid w:val="0058054A"/>
    <w:rsid w:val="00580C84"/>
    <w:rsid w:val="00580EBC"/>
    <w:rsid w:val="00580ED2"/>
    <w:rsid w:val="00580ED8"/>
    <w:rsid w:val="005810DD"/>
    <w:rsid w:val="00581208"/>
    <w:rsid w:val="00581495"/>
    <w:rsid w:val="00581558"/>
    <w:rsid w:val="00581627"/>
    <w:rsid w:val="00581639"/>
    <w:rsid w:val="00581A9C"/>
    <w:rsid w:val="00581C20"/>
    <w:rsid w:val="00581D99"/>
    <w:rsid w:val="00581E7D"/>
    <w:rsid w:val="005821DF"/>
    <w:rsid w:val="00582339"/>
    <w:rsid w:val="005826E5"/>
    <w:rsid w:val="00582CF3"/>
    <w:rsid w:val="00582D6E"/>
    <w:rsid w:val="00582DE8"/>
    <w:rsid w:val="00582DEE"/>
    <w:rsid w:val="005834F8"/>
    <w:rsid w:val="0058371A"/>
    <w:rsid w:val="00583D5E"/>
    <w:rsid w:val="00584076"/>
    <w:rsid w:val="005843DA"/>
    <w:rsid w:val="00584680"/>
    <w:rsid w:val="005850FC"/>
    <w:rsid w:val="0058522B"/>
    <w:rsid w:val="00585294"/>
    <w:rsid w:val="0058548C"/>
    <w:rsid w:val="00585506"/>
    <w:rsid w:val="00585B20"/>
    <w:rsid w:val="00585C8D"/>
    <w:rsid w:val="00585DFD"/>
    <w:rsid w:val="00585E46"/>
    <w:rsid w:val="00585F5E"/>
    <w:rsid w:val="00586721"/>
    <w:rsid w:val="00586753"/>
    <w:rsid w:val="0058679E"/>
    <w:rsid w:val="005867BD"/>
    <w:rsid w:val="00586985"/>
    <w:rsid w:val="00586C17"/>
    <w:rsid w:val="00586C82"/>
    <w:rsid w:val="00587275"/>
    <w:rsid w:val="005872E3"/>
    <w:rsid w:val="0058772E"/>
    <w:rsid w:val="00587A0F"/>
    <w:rsid w:val="00587B64"/>
    <w:rsid w:val="00587C3F"/>
    <w:rsid w:val="00587F5C"/>
    <w:rsid w:val="00590040"/>
    <w:rsid w:val="0059006F"/>
    <w:rsid w:val="00590647"/>
    <w:rsid w:val="00590BFF"/>
    <w:rsid w:val="005910A2"/>
    <w:rsid w:val="0059136C"/>
    <w:rsid w:val="00591416"/>
    <w:rsid w:val="005916CB"/>
    <w:rsid w:val="0059210F"/>
    <w:rsid w:val="00592510"/>
    <w:rsid w:val="005925D9"/>
    <w:rsid w:val="00592635"/>
    <w:rsid w:val="00592664"/>
    <w:rsid w:val="005928EE"/>
    <w:rsid w:val="00592A25"/>
    <w:rsid w:val="00592AC7"/>
    <w:rsid w:val="00592F28"/>
    <w:rsid w:val="005931C9"/>
    <w:rsid w:val="005937DC"/>
    <w:rsid w:val="0059397B"/>
    <w:rsid w:val="00593F67"/>
    <w:rsid w:val="00594147"/>
    <w:rsid w:val="00594379"/>
    <w:rsid w:val="00594613"/>
    <w:rsid w:val="00594641"/>
    <w:rsid w:val="00594B04"/>
    <w:rsid w:val="00594CF9"/>
    <w:rsid w:val="00594D51"/>
    <w:rsid w:val="00594DA1"/>
    <w:rsid w:val="00594DBD"/>
    <w:rsid w:val="00594F12"/>
    <w:rsid w:val="0059505D"/>
    <w:rsid w:val="005957E4"/>
    <w:rsid w:val="005957F3"/>
    <w:rsid w:val="00595AE3"/>
    <w:rsid w:val="00595D29"/>
    <w:rsid w:val="00595DB3"/>
    <w:rsid w:val="00596082"/>
    <w:rsid w:val="00596358"/>
    <w:rsid w:val="00596398"/>
    <w:rsid w:val="00596506"/>
    <w:rsid w:val="00596E09"/>
    <w:rsid w:val="00597218"/>
    <w:rsid w:val="005972E3"/>
    <w:rsid w:val="005972EF"/>
    <w:rsid w:val="005973E5"/>
    <w:rsid w:val="00597CBF"/>
    <w:rsid w:val="005A017A"/>
    <w:rsid w:val="005A051E"/>
    <w:rsid w:val="005A0915"/>
    <w:rsid w:val="005A0AB7"/>
    <w:rsid w:val="005A0AC8"/>
    <w:rsid w:val="005A1530"/>
    <w:rsid w:val="005A16CA"/>
    <w:rsid w:val="005A17C5"/>
    <w:rsid w:val="005A1A25"/>
    <w:rsid w:val="005A1B98"/>
    <w:rsid w:val="005A1B9E"/>
    <w:rsid w:val="005A1BA6"/>
    <w:rsid w:val="005A1BE3"/>
    <w:rsid w:val="005A1C0F"/>
    <w:rsid w:val="005A1F0F"/>
    <w:rsid w:val="005A1FD8"/>
    <w:rsid w:val="005A2789"/>
    <w:rsid w:val="005A2BDF"/>
    <w:rsid w:val="005A318C"/>
    <w:rsid w:val="005A34FA"/>
    <w:rsid w:val="005A3596"/>
    <w:rsid w:val="005A35DE"/>
    <w:rsid w:val="005A3828"/>
    <w:rsid w:val="005A3848"/>
    <w:rsid w:val="005A393F"/>
    <w:rsid w:val="005A3F8F"/>
    <w:rsid w:val="005A4248"/>
    <w:rsid w:val="005A43BD"/>
    <w:rsid w:val="005A4744"/>
    <w:rsid w:val="005A4853"/>
    <w:rsid w:val="005A4A75"/>
    <w:rsid w:val="005A4DB0"/>
    <w:rsid w:val="005A5140"/>
    <w:rsid w:val="005A527C"/>
    <w:rsid w:val="005A55DE"/>
    <w:rsid w:val="005A5973"/>
    <w:rsid w:val="005A5A67"/>
    <w:rsid w:val="005A5A74"/>
    <w:rsid w:val="005A5AC0"/>
    <w:rsid w:val="005A5B81"/>
    <w:rsid w:val="005A615B"/>
    <w:rsid w:val="005A6268"/>
    <w:rsid w:val="005A659B"/>
    <w:rsid w:val="005A67A5"/>
    <w:rsid w:val="005A69A6"/>
    <w:rsid w:val="005A69C4"/>
    <w:rsid w:val="005A6BA0"/>
    <w:rsid w:val="005A7B48"/>
    <w:rsid w:val="005A7E11"/>
    <w:rsid w:val="005B038F"/>
    <w:rsid w:val="005B060C"/>
    <w:rsid w:val="005B0EDC"/>
    <w:rsid w:val="005B0FAA"/>
    <w:rsid w:val="005B112B"/>
    <w:rsid w:val="005B147A"/>
    <w:rsid w:val="005B1580"/>
    <w:rsid w:val="005B1737"/>
    <w:rsid w:val="005B1816"/>
    <w:rsid w:val="005B1B18"/>
    <w:rsid w:val="005B1C0D"/>
    <w:rsid w:val="005B1D15"/>
    <w:rsid w:val="005B1DC4"/>
    <w:rsid w:val="005B2273"/>
    <w:rsid w:val="005B235C"/>
    <w:rsid w:val="005B23D2"/>
    <w:rsid w:val="005B29FE"/>
    <w:rsid w:val="005B2D15"/>
    <w:rsid w:val="005B2D9D"/>
    <w:rsid w:val="005B3136"/>
    <w:rsid w:val="005B32F1"/>
    <w:rsid w:val="005B371F"/>
    <w:rsid w:val="005B374F"/>
    <w:rsid w:val="005B3776"/>
    <w:rsid w:val="005B37EA"/>
    <w:rsid w:val="005B3AEC"/>
    <w:rsid w:val="005B4042"/>
    <w:rsid w:val="005B416A"/>
    <w:rsid w:val="005B46D7"/>
    <w:rsid w:val="005B4853"/>
    <w:rsid w:val="005B4905"/>
    <w:rsid w:val="005B4B40"/>
    <w:rsid w:val="005B4C36"/>
    <w:rsid w:val="005B4FCB"/>
    <w:rsid w:val="005B5179"/>
    <w:rsid w:val="005B53C4"/>
    <w:rsid w:val="005B5516"/>
    <w:rsid w:val="005B557A"/>
    <w:rsid w:val="005B5656"/>
    <w:rsid w:val="005B56D5"/>
    <w:rsid w:val="005B5A1C"/>
    <w:rsid w:val="005B60C8"/>
    <w:rsid w:val="005B64F9"/>
    <w:rsid w:val="005B68BC"/>
    <w:rsid w:val="005B6DC4"/>
    <w:rsid w:val="005B6F87"/>
    <w:rsid w:val="005B72D4"/>
    <w:rsid w:val="005B7555"/>
    <w:rsid w:val="005B77CD"/>
    <w:rsid w:val="005B78F4"/>
    <w:rsid w:val="005B7BDC"/>
    <w:rsid w:val="005B7C3E"/>
    <w:rsid w:val="005B7CC5"/>
    <w:rsid w:val="005B7E4A"/>
    <w:rsid w:val="005C00A6"/>
    <w:rsid w:val="005C063E"/>
    <w:rsid w:val="005C069E"/>
    <w:rsid w:val="005C07F8"/>
    <w:rsid w:val="005C0866"/>
    <w:rsid w:val="005C0D7B"/>
    <w:rsid w:val="005C0E3F"/>
    <w:rsid w:val="005C1874"/>
    <w:rsid w:val="005C1EBD"/>
    <w:rsid w:val="005C2172"/>
    <w:rsid w:val="005C2579"/>
    <w:rsid w:val="005C2637"/>
    <w:rsid w:val="005C267E"/>
    <w:rsid w:val="005C2A62"/>
    <w:rsid w:val="005C2C7E"/>
    <w:rsid w:val="005C2E03"/>
    <w:rsid w:val="005C2EB4"/>
    <w:rsid w:val="005C2F0E"/>
    <w:rsid w:val="005C3288"/>
    <w:rsid w:val="005C365C"/>
    <w:rsid w:val="005C386B"/>
    <w:rsid w:val="005C3AF1"/>
    <w:rsid w:val="005C44F8"/>
    <w:rsid w:val="005C4877"/>
    <w:rsid w:val="005C4C28"/>
    <w:rsid w:val="005C4E64"/>
    <w:rsid w:val="005C52C1"/>
    <w:rsid w:val="005C55FB"/>
    <w:rsid w:val="005C592F"/>
    <w:rsid w:val="005C59F3"/>
    <w:rsid w:val="005C5A2D"/>
    <w:rsid w:val="005C5A7D"/>
    <w:rsid w:val="005C5C6D"/>
    <w:rsid w:val="005C5E2E"/>
    <w:rsid w:val="005C623D"/>
    <w:rsid w:val="005C6256"/>
    <w:rsid w:val="005C69CC"/>
    <w:rsid w:val="005C6A99"/>
    <w:rsid w:val="005C6E1D"/>
    <w:rsid w:val="005C71B0"/>
    <w:rsid w:val="005C7320"/>
    <w:rsid w:val="005C73D0"/>
    <w:rsid w:val="005C760A"/>
    <w:rsid w:val="005C770E"/>
    <w:rsid w:val="005C79F3"/>
    <w:rsid w:val="005C7C16"/>
    <w:rsid w:val="005C7D1D"/>
    <w:rsid w:val="005C7F10"/>
    <w:rsid w:val="005D0033"/>
    <w:rsid w:val="005D0212"/>
    <w:rsid w:val="005D02B2"/>
    <w:rsid w:val="005D0332"/>
    <w:rsid w:val="005D0434"/>
    <w:rsid w:val="005D052D"/>
    <w:rsid w:val="005D098C"/>
    <w:rsid w:val="005D0E2B"/>
    <w:rsid w:val="005D0E75"/>
    <w:rsid w:val="005D10AB"/>
    <w:rsid w:val="005D119E"/>
    <w:rsid w:val="005D12C2"/>
    <w:rsid w:val="005D137D"/>
    <w:rsid w:val="005D1585"/>
    <w:rsid w:val="005D1739"/>
    <w:rsid w:val="005D1B85"/>
    <w:rsid w:val="005D1BC3"/>
    <w:rsid w:val="005D1C97"/>
    <w:rsid w:val="005D1E16"/>
    <w:rsid w:val="005D1F10"/>
    <w:rsid w:val="005D2134"/>
    <w:rsid w:val="005D237D"/>
    <w:rsid w:val="005D2583"/>
    <w:rsid w:val="005D25A6"/>
    <w:rsid w:val="005D269B"/>
    <w:rsid w:val="005D2737"/>
    <w:rsid w:val="005D2AB7"/>
    <w:rsid w:val="005D2BF4"/>
    <w:rsid w:val="005D2F76"/>
    <w:rsid w:val="005D3615"/>
    <w:rsid w:val="005D3B1A"/>
    <w:rsid w:val="005D3F9E"/>
    <w:rsid w:val="005D4006"/>
    <w:rsid w:val="005D41DC"/>
    <w:rsid w:val="005D41E4"/>
    <w:rsid w:val="005D43E9"/>
    <w:rsid w:val="005D4522"/>
    <w:rsid w:val="005D4548"/>
    <w:rsid w:val="005D46B1"/>
    <w:rsid w:val="005D47C7"/>
    <w:rsid w:val="005D4B64"/>
    <w:rsid w:val="005D4CBA"/>
    <w:rsid w:val="005D5136"/>
    <w:rsid w:val="005D5346"/>
    <w:rsid w:val="005D537A"/>
    <w:rsid w:val="005D5696"/>
    <w:rsid w:val="005D56A6"/>
    <w:rsid w:val="005D56F2"/>
    <w:rsid w:val="005D58C8"/>
    <w:rsid w:val="005D6006"/>
    <w:rsid w:val="005D6162"/>
    <w:rsid w:val="005D62F5"/>
    <w:rsid w:val="005D6890"/>
    <w:rsid w:val="005D6B3E"/>
    <w:rsid w:val="005D6B48"/>
    <w:rsid w:val="005D6CF2"/>
    <w:rsid w:val="005D6F4D"/>
    <w:rsid w:val="005D7181"/>
    <w:rsid w:val="005D74BB"/>
    <w:rsid w:val="005D78AA"/>
    <w:rsid w:val="005D7927"/>
    <w:rsid w:val="005D7A2A"/>
    <w:rsid w:val="005D7B1D"/>
    <w:rsid w:val="005E0037"/>
    <w:rsid w:val="005E0182"/>
    <w:rsid w:val="005E0197"/>
    <w:rsid w:val="005E01AC"/>
    <w:rsid w:val="005E02D8"/>
    <w:rsid w:val="005E05DB"/>
    <w:rsid w:val="005E0756"/>
    <w:rsid w:val="005E0779"/>
    <w:rsid w:val="005E087C"/>
    <w:rsid w:val="005E0C94"/>
    <w:rsid w:val="005E0DA5"/>
    <w:rsid w:val="005E1022"/>
    <w:rsid w:val="005E1184"/>
    <w:rsid w:val="005E160F"/>
    <w:rsid w:val="005E1621"/>
    <w:rsid w:val="005E1969"/>
    <w:rsid w:val="005E1A50"/>
    <w:rsid w:val="005E1AE5"/>
    <w:rsid w:val="005E1D62"/>
    <w:rsid w:val="005E20E7"/>
    <w:rsid w:val="005E2F2E"/>
    <w:rsid w:val="005E3272"/>
    <w:rsid w:val="005E335F"/>
    <w:rsid w:val="005E33C9"/>
    <w:rsid w:val="005E35C7"/>
    <w:rsid w:val="005E361C"/>
    <w:rsid w:val="005E3C62"/>
    <w:rsid w:val="005E3CBD"/>
    <w:rsid w:val="005E3E14"/>
    <w:rsid w:val="005E4202"/>
    <w:rsid w:val="005E4487"/>
    <w:rsid w:val="005E44A3"/>
    <w:rsid w:val="005E4554"/>
    <w:rsid w:val="005E48CE"/>
    <w:rsid w:val="005E4996"/>
    <w:rsid w:val="005E49E7"/>
    <w:rsid w:val="005E4C66"/>
    <w:rsid w:val="005E4EF8"/>
    <w:rsid w:val="005E501C"/>
    <w:rsid w:val="005E5163"/>
    <w:rsid w:val="005E5A14"/>
    <w:rsid w:val="005E5BBF"/>
    <w:rsid w:val="005E5FC2"/>
    <w:rsid w:val="005E61E7"/>
    <w:rsid w:val="005E6268"/>
    <w:rsid w:val="005E6443"/>
    <w:rsid w:val="005E6643"/>
    <w:rsid w:val="005E6E03"/>
    <w:rsid w:val="005E6EA2"/>
    <w:rsid w:val="005E7402"/>
    <w:rsid w:val="005E75C1"/>
    <w:rsid w:val="005E7802"/>
    <w:rsid w:val="005E79FD"/>
    <w:rsid w:val="005E7ADF"/>
    <w:rsid w:val="005F0025"/>
    <w:rsid w:val="005F0291"/>
    <w:rsid w:val="005F0351"/>
    <w:rsid w:val="005F04B3"/>
    <w:rsid w:val="005F0AFC"/>
    <w:rsid w:val="005F0B0A"/>
    <w:rsid w:val="005F0B99"/>
    <w:rsid w:val="005F0C33"/>
    <w:rsid w:val="005F0FA4"/>
    <w:rsid w:val="005F145E"/>
    <w:rsid w:val="005F1462"/>
    <w:rsid w:val="005F17CA"/>
    <w:rsid w:val="005F1A46"/>
    <w:rsid w:val="005F1B7F"/>
    <w:rsid w:val="005F1E86"/>
    <w:rsid w:val="005F20C8"/>
    <w:rsid w:val="005F2345"/>
    <w:rsid w:val="005F25FF"/>
    <w:rsid w:val="005F28D4"/>
    <w:rsid w:val="005F297E"/>
    <w:rsid w:val="005F2A8A"/>
    <w:rsid w:val="005F2F69"/>
    <w:rsid w:val="005F2FD0"/>
    <w:rsid w:val="005F30A0"/>
    <w:rsid w:val="005F382C"/>
    <w:rsid w:val="005F3D7A"/>
    <w:rsid w:val="005F3FCD"/>
    <w:rsid w:val="005F4334"/>
    <w:rsid w:val="005F4450"/>
    <w:rsid w:val="005F49E7"/>
    <w:rsid w:val="005F4B99"/>
    <w:rsid w:val="005F4FE6"/>
    <w:rsid w:val="005F4FEE"/>
    <w:rsid w:val="005F57E9"/>
    <w:rsid w:val="005F59ED"/>
    <w:rsid w:val="005F5B0B"/>
    <w:rsid w:val="005F5CDA"/>
    <w:rsid w:val="005F6011"/>
    <w:rsid w:val="005F61CB"/>
    <w:rsid w:val="005F640A"/>
    <w:rsid w:val="005F6560"/>
    <w:rsid w:val="005F6D8A"/>
    <w:rsid w:val="005F6DE4"/>
    <w:rsid w:val="005F6E27"/>
    <w:rsid w:val="005F6E72"/>
    <w:rsid w:val="005F6FC1"/>
    <w:rsid w:val="005F7102"/>
    <w:rsid w:val="005F794B"/>
    <w:rsid w:val="005F7AE1"/>
    <w:rsid w:val="005F7E1E"/>
    <w:rsid w:val="005F7FB0"/>
    <w:rsid w:val="0060035F"/>
    <w:rsid w:val="0060041C"/>
    <w:rsid w:val="0060069E"/>
    <w:rsid w:val="00600BDB"/>
    <w:rsid w:val="00600BEB"/>
    <w:rsid w:val="00601236"/>
    <w:rsid w:val="0060173E"/>
    <w:rsid w:val="00601F5E"/>
    <w:rsid w:val="0060205A"/>
    <w:rsid w:val="00602278"/>
    <w:rsid w:val="0060254F"/>
    <w:rsid w:val="0060271A"/>
    <w:rsid w:val="0060274F"/>
    <w:rsid w:val="00602D2D"/>
    <w:rsid w:val="00602FA3"/>
    <w:rsid w:val="00602FCC"/>
    <w:rsid w:val="00603073"/>
    <w:rsid w:val="006032F2"/>
    <w:rsid w:val="0060344F"/>
    <w:rsid w:val="00603748"/>
    <w:rsid w:val="00603FCD"/>
    <w:rsid w:val="00604423"/>
    <w:rsid w:val="0060464A"/>
    <w:rsid w:val="00604678"/>
    <w:rsid w:val="00604712"/>
    <w:rsid w:val="0060489E"/>
    <w:rsid w:val="00604C11"/>
    <w:rsid w:val="00604C80"/>
    <w:rsid w:val="00605072"/>
    <w:rsid w:val="0060552A"/>
    <w:rsid w:val="0060567F"/>
    <w:rsid w:val="006058BE"/>
    <w:rsid w:val="00605CC2"/>
    <w:rsid w:val="00605D89"/>
    <w:rsid w:val="00605DC5"/>
    <w:rsid w:val="00605E13"/>
    <w:rsid w:val="00605E26"/>
    <w:rsid w:val="00605F8A"/>
    <w:rsid w:val="006060C5"/>
    <w:rsid w:val="006061C6"/>
    <w:rsid w:val="006063A1"/>
    <w:rsid w:val="00606660"/>
    <w:rsid w:val="006067AC"/>
    <w:rsid w:val="00606997"/>
    <w:rsid w:val="00606BF9"/>
    <w:rsid w:val="00606C79"/>
    <w:rsid w:val="00606DB0"/>
    <w:rsid w:val="00607168"/>
    <w:rsid w:val="00607383"/>
    <w:rsid w:val="0060756B"/>
    <w:rsid w:val="0060789C"/>
    <w:rsid w:val="006078C5"/>
    <w:rsid w:val="0060791C"/>
    <w:rsid w:val="00607E5E"/>
    <w:rsid w:val="00607FAF"/>
    <w:rsid w:val="0061011E"/>
    <w:rsid w:val="00610945"/>
    <w:rsid w:val="006109A7"/>
    <w:rsid w:val="00610AC5"/>
    <w:rsid w:val="00610AC9"/>
    <w:rsid w:val="00610F44"/>
    <w:rsid w:val="00611118"/>
    <w:rsid w:val="006112BD"/>
    <w:rsid w:val="006114D2"/>
    <w:rsid w:val="0061155B"/>
    <w:rsid w:val="00611A88"/>
    <w:rsid w:val="00611A92"/>
    <w:rsid w:val="00611A96"/>
    <w:rsid w:val="00611BE8"/>
    <w:rsid w:val="00611E2F"/>
    <w:rsid w:val="00612133"/>
    <w:rsid w:val="00612211"/>
    <w:rsid w:val="0061242E"/>
    <w:rsid w:val="0061295F"/>
    <w:rsid w:val="00612AC1"/>
    <w:rsid w:val="00612B84"/>
    <w:rsid w:val="00612B87"/>
    <w:rsid w:val="00612CBF"/>
    <w:rsid w:val="00612E92"/>
    <w:rsid w:val="0061309D"/>
    <w:rsid w:val="006134EB"/>
    <w:rsid w:val="00613564"/>
    <w:rsid w:val="006136B4"/>
    <w:rsid w:val="0061397F"/>
    <w:rsid w:val="0061398A"/>
    <w:rsid w:val="00614672"/>
    <w:rsid w:val="00614719"/>
    <w:rsid w:val="0061482C"/>
    <w:rsid w:val="00614B77"/>
    <w:rsid w:val="00614B93"/>
    <w:rsid w:val="00614D34"/>
    <w:rsid w:val="00614D4D"/>
    <w:rsid w:val="00614D91"/>
    <w:rsid w:val="0061503D"/>
    <w:rsid w:val="006150DB"/>
    <w:rsid w:val="00615A34"/>
    <w:rsid w:val="00615AB5"/>
    <w:rsid w:val="00615C59"/>
    <w:rsid w:val="00615D2B"/>
    <w:rsid w:val="00615E0C"/>
    <w:rsid w:val="00616139"/>
    <w:rsid w:val="00616170"/>
    <w:rsid w:val="006163FC"/>
    <w:rsid w:val="006165B8"/>
    <w:rsid w:val="0061684F"/>
    <w:rsid w:val="006168C6"/>
    <w:rsid w:val="0061692B"/>
    <w:rsid w:val="0061698A"/>
    <w:rsid w:val="00616A64"/>
    <w:rsid w:val="00616BCB"/>
    <w:rsid w:val="00616C2A"/>
    <w:rsid w:val="00617246"/>
    <w:rsid w:val="006174CE"/>
    <w:rsid w:val="006177B1"/>
    <w:rsid w:val="00617A84"/>
    <w:rsid w:val="00617B05"/>
    <w:rsid w:val="00617B39"/>
    <w:rsid w:val="0062097B"/>
    <w:rsid w:val="00620A14"/>
    <w:rsid w:val="00620BF2"/>
    <w:rsid w:val="00620E1D"/>
    <w:rsid w:val="00620E8A"/>
    <w:rsid w:val="0062110B"/>
    <w:rsid w:val="0062132E"/>
    <w:rsid w:val="006213C2"/>
    <w:rsid w:val="006213D1"/>
    <w:rsid w:val="006215FF"/>
    <w:rsid w:val="00621A22"/>
    <w:rsid w:val="00621B5E"/>
    <w:rsid w:val="00622205"/>
    <w:rsid w:val="00622263"/>
    <w:rsid w:val="006224E5"/>
    <w:rsid w:val="00622B70"/>
    <w:rsid w:val="00622CE0"/>
    <w:rsid w:val="00622DAD"/>
    <w:rsid w:val="00622DCB"/>
    <w:rsid w:val="00622FDF"/>
    <w:rsid w:val="00623129"/>
    <w:rsid w:val="006231F5"/>
    <w:rsid w:val="0062393F"/>
    <w:rsid w:val="00623B18"/>
    <w:rsid w:val="00623B1F"/>
    <w:rsid w:val="00623C48"/>
    <w:rsid w:val="00623DE6"/>
    <w:rsid w:val="00623E68"/>
    <w:rsid w:val="00624380"/>
    <w:rsid w:val="00624782"/>
    <w:rsid w:val="00624A64"/>
    <w:rsid w:val="00624B2F"/>
    <w:rsid w:val="00624BE0"/>
    <w:rsid w:val="00625210"/>
    <w:rsid w:val="0062548C"/>
    <w:rsid w:val="0062564B"/>
    <w:rsid w:val="00625900"/>
    <w:rsid w:val="0062591B"/>
    <w:rsid w:val="00625F48"/>
    <w:rsid w:val="0062606F"/>
    <w:rsid w:val="0062607A"/>
    <w:rsid w:val="0062634E"/>
    <w:rsid w:val="0062667A"/>
    <w:rsid w:val="00626B3E"/>
    <w:rsid w:val="00626C08"/>
    <w:rsid w:val="00626FEB"/>
    <w:rsid w:val="00627042"/>
    <w:rsid w:val="00627349"/>
    <w:rsid w:val="006274DD"/>
    <w:rsid w:val="00627621"/>
    <w:rsid w:val="00627631"/>
    <w:rsid w:val="00627759"/>
    <w:rsid w:val="0062778F"/>
    <w:rsid w:val="00627836"/>
    <w:rsid w:val="00627B7E"/>
    <w:rsid w:val="00627BA9"/>
    <w:rsid w:val="00627C99"/>
    <w:rsid w:val="00627CF8"/>
    <w:rsid w:val="00627D52"/>
    <w:rsid w:val="00627EF9"/>
    <w:rsid w:val="00627FFC"/>
    <w:rsid w:val="0063002B"/>
    <w:rsid w:val="0063048C"/>
    <w:rsid w:val="0063076A"/>
    <w:rsid w:val="006307D2"/>
    <w:rsid w:val="00630852"/>
    <w:rsid w:val="00630A66"/>
    <w:rsid w:val="00630BAF"/>
    <w:rsid w:val="00630C6C"/>
    <w:rsid w:val="00630D81"/>
    <w:rsid w:val="00630F11"/>
    <w:rsid w:val="00631169"/>
    <w:rsid w:val="00631454"/>
    <w:rsid w:val="00631483"/>
    <w:rsid w:val="006314F8"/>
    <w:rsid w:val="006319DE"/>
    <w:rsid w:val="00631D64"/>
    <w:rsid w:val="00631E0A"/>
    <w:rsid w:val="00632224"/>
    <w:rsid w:val="006322B8"/>
    <w:rsid w:val="006324AB"/>
    <w:rsid w:val="006325FB"/>
    <w:rsid w:val="00632BC0"/>
    <w:rsid w:val="00632E79"/>
    <w:rsid w:val="006330B4"/>
    <w:rsid w:val="006331AA"/>
    <w:rsid w:val="0063333C"/>
    <w:rsid w:val="0063380F"/>
    <w:rsid w:val="00633D0C"/>
    <w:rsid w:val="00633D16"/>
    <w:rsid w:val="00634145"/>
    <w:rsid w:val="0063420D"/>
    <w:rsid w:val="006343ED"/>
    <w:rsid w:val="0063551B"/>
    <w:rsid w:val="006355B9"/>
    <w:rsid w:val="0063566D"/>
    <w:rsid w:val="00635A8A"/>
    <w:rsid w:val="00635A9D"/>
    <w:rsid w:val="00635B66"/>
    <w:rsid w:val="00635D52"/>
    <w:rsid w:val="00637201"/>
    <w:rsid w:val="006372D0"/>
    <w:rsid w:val="0063736B"/>
    <w:rsid w:val="00637730"/>
    <w:rsid w:val="006378F7"/>
    <w:rsid w:val="00637E67"/>
    <w:rsid w:val="00640401"/>
    <w:rsid w:val="006409E6"/>
    <w:rsid w:val="00640B59"/>
    <w:rsid w:val="00640EC4"/>
    <w:rsid w:val="0064120C"/>
    <w:rsid w:val="00641243"/>
    <w:rsid w:val="006416FF"/>
    <w:rsid w:val="00641AEA"/>
    <w:rsid w:val="00641E68"/>
    <w:rsid w:val="00641F83"/>
    <w:rsid w:val="0064237B"/>
    <w:rsid w:val="00642877"/>
    <w:rsid w:val="006428B2"/>
    <w:rsid w:val="00642B0C"/>
    <w:rsid w:val="00642BF7"/>
    <w:rsid w:val="00642D9A"/>
    <w:rsid w:val="00642EBD"/>
    <w:rsid w:val="00643254"/>
    <w:rsid w:val="00643441"/>
    <w:rsid w:val="00643B03"/>
    <w:rsid w:val="00643B3C"/>
    <w:rsid w:val="00643C81"/>
    <w:rsid w:val="00643DD9"/>
    <w:rsid w:val="00643E1E"/>
    <w:rsid w:val="00643F95"/>
    <w:rsid w:val="006449A3"/>
    <w:rsid w:val="00644CC8"/>
    <w:rsid w:val="00644D51"/>
    <w:rsid w:val="00645127"/>
    <w:rsid w:val="0064535B"/>
    <w:rsid w:val="006454D8"/>
    <w:rsid w:val="006454ED"/>
    <w:rsid w:val="00645755"/>
    <w:rsid w:val="00645A2C"/>
    <w:rsid w:val="00646612"/>
    <w:rsid w:val="00646956"/>
    <w:rsid w:val="00646A08"/>
    <w:rsid w:val="00646ADF"/>
    <w:rsid w:val="00646B38"/>
    <w:rsid w:val="00646CDC"/>
    <w:rsid w:val="00646DCD"/>
    <w:rsid w:val="00647006"/>
    <w:rsid w:val="006470EB"/>
    <w:rsid w:val="0064724B"/>
    <w:rsid w:val="0064724E"/>
    <w:rsid w:val="00647714"/>
    <w:rsid w:val="0064782B"/>
    <w:rsid w:val="0064782E"/>
    <w:rsid w:val="0064785A"/>
    <w:rsid w:val="00647DFD"/>
    <w:rsid w:val="00650B42"/>
    <w:rsid w:val="00650CF1"/>
    <w:rsid w:val="00650E1B"/>
    <w:rsid w:val="00650EE5"/>
    <w:rsid w:val="0065101B"/>
    <w:rsid w:val="00651672"/>
    <w:rsid w:val="00651D3C"/>
    <w:rsid w:val="00651EBA"/>
    <w:rsid w:val="00651F62"/>
    <w:rsid w:val="00652055"/>
    <w:rsid w:val="00652080"/>
    <w:rsid w:val="00652184"/>
    <w:rsid w:val="0065219C"/>
    <w:rsid w:val="006522A5"/>
    <w:rsid w:val="00652649"/>
    <w:rsid w:val="00652CB7"/>
    <w:rsid w:val="00652EFC"/>
    <w:rsid w:val="00653390"/>
    <w:rsid w:val="006536EA"/>
    <w:rsid w:val="00653A01"/>
    <w:rsid w:val="00653B14"/>
    <w:rsid w:val="00653B1D"/>
    <w:rsid w:val="00653D8F"/>
    <w:rsid w:val="00653F8F"/>
    <w:rsid w:val="00654130"/>
    <w:rsid w:val="006543AD"/>
    <w:rsid w:val="00654404"/>
    <w:rsid w:val="0065445D"/>
    <w:rsid w:val="0065452D"/>
    <w:rsid w:val="0065493A"/>
    <w:rsid w:val="00654A67"/>
    <w:rsid w:val="00654A9C"/>
    <w:rsid w:val="00654D05"/>
    <w:rsid w:val="00654F0E"/>
    <w:rsid w:val="00655110"/>
    <w:rsid w:val="006552DB"/>
    <w:rsid w:val="0065557C"/>
    <w:rsid w:val="006555EB"/>
    <w:rsid w:val="0065578D"/>
    <w:rsid w:val="0065582E"/>
    <w:rsid w:val="00655B44"/>
    <w:rsid w:val="00655DC6"/>
    <w:rsid w:val="00655F9E"/>
    <w:rsid w:val="00656123"/>
    <w:rsid w:val="00656867"/>
    <w:rsid w:val="00656958"/>
    <w:rsid w:val="00656A6B"/>
    <w:rsid w:val="00656BD2"/>
    <w:rsid w:val="00656C4F"/>
    <w:rsid w:val="00656D71"/>
    <w:rsid w:val="00656F07"/>
    <w:rsid w:val="0065749A"/>
    <w:rsid w:val="006574A5"/>
    <w:rsid w:val="0065754C"/>
    <w:rsid w:val="00657591"/>
    <w:rsid w:val="006577E0"/>
    <w:rsid w:val="006578F1"/>
    <w:rsid w:val="00657C61"/>
    <w:rsid w:val="00657F60"/>
    <w:rsid w:val="00660664"/>
    <w:rsid w:val="006606F2"/>
    <w:rsid w:val="00660936"/>
    <w:rsid w:val="00660C1D"/>
    <w:rsid w:val="0066131B"/>
    <w:rsid w:val="00661783"/>
    <w:rsid w:val="006618BA"/>
    <w:rsid w:val="00661DA3"/>
    <w:rsid w:val="00661E11"/>
    <w:rsid w:val="0066224E"/>
    <w:rsid w:val="006624FC"/>
    <w:rsid w:val="00662574"/>
    <w:rsid w:val="006625B9"/>
    <w:rsid w:val="00662995"/>
    <w:rsid w:val="00662D3D"/>
    <w:rsid w:val="00662D3F"/>
    <w:rsid w:val="00662E89"/>
    <w:rsid w:val="0066345D"/>
    <w:rsid w:val="006634C3"/>
    <w:rsid w:val="006639A1"/>
    <w:rsid w:val="00663F08"/>
    <w:rsid w:val="00663F54"/>
    <w:rsid w:val="006643AF"/>
    <w:rsid w:val="006643BE"/>
    <w:rsid w:val="0066496F"/>
    <w:rsid w:val="00664C7D"/>
    <w:rsid w:val="00664D9B"/>
    <w:rsid w:val="00664F4D"/>
    <w:rsid w:val="00665185"/>
    <w:rsid w:val="0066522C"/>
    <w:rsid w:val="006652A2"/>
    <w:rsid w:val="006653CA"/>
    <w:rsid w:val="00665493"/>
    <w:rsid w:val="006654A2"/>
    <w:rsid w:val="0066568D"/>
    <w:rsid w:val="006656F7"/>
    <w:rsid w:val="006658C4"/>
    <w:rsid w:val="006659FF"/>
    <w:rsid w:val="00665BA6"/>
    <w:rsid w:val="00665CEE"/>
    <w:rsid w:val="00665D3B"/>
    <w:rsid w:val="00665D6E"/>
    <w:rsid w:val="00665E19"/>
    <w:rsid w:val="00665FE9"/>
    <w:rsid w:val="00666046"/>
    <w:rsid w:val="0066679F"/>
    <w:rsid w:val="00666A25"/>
    <w:rsid w:val="00666CDA"/>
    <w:rsid w:val="0066786B"/>
    <w:rsid w:val="00667FAA"/>
    <w:rsid w:val="00670019"/>
    <w:rsid w:val="0067005F"/>
    <w:rsid w:val="00670078"/>
    <w:rsid w:val="00670199"/>
    <w:rsid w:val="006708C7"/>
    <w:rsid w:val="00670B5E"/>
    <w:rsid w:val="00670D21"/>
    <w:rsid w:val="006710BA"/>
    <w:rsid w:val="0067111E"/>
    <w:rsid w:val="006713D4"/>
    <w:rsid w:val="006714B1"/>
    <w:rsid w:val="006715DB"/>
    <w:rsid w:val="0067175C"/>
    <w:rsid w:val="00671934"/>
    <w:rsid w:val="00671B39"/>
    <w:rsid w:val="00671F47"/>
    <w:rsid w:val="00672693"/>
    <w:rsid w:val="00672BE6"/>
    <w:rsid w:val="00672DD8"/>
    <w:rsid w:val="00672EAF"/>
    <w:rsid w:val="00673539"/>
    <w:rsid w:val="00673649"/>
    <w:rsid w:val="00673979"/>
    <w:rsid w:val="00673B17"/>
    <w:rsid w:val="00673BB7"/>
    <w:rsid w:val="00673C0D"/>
    <w:rsid w:val="00673D25"/>
    <w:rsid w:val="00673F21"/>
    <w:rsid w:val="00674092"/>
    <w:rsid w:val="00674420"/>
    <w:rsid w:val="0067445F"/>
    <w:rsid w:val="00674525"/>
    <w:rsid w:val="00674562"/>
    <w:rsid w:val="0067472E"/>
    <w:rsid w:val="006747B1"/>
    <w:rsid w:val="00674E9D"/>
    <w:rsid w:val="0067526F"/>
    <w:rsid w:val="006752C2"/>
    <w:rsid w:val="00675364"/>
    <w:rsid w:val="00675738"/>
    <w:rsid w:val="006757B5"/>
    <w:rsid w:val="006757FC"/>
    <w:rsid w:val="0067585E"/>
    <w:rsid w:val="00675DF7"/>
    <w:rsid w:val="00675E3B"/>
    <w:rsid w:val="00676196"/>
    <w:rsid w:val="0067626A"/>
    <w:rsid w:val="00676523"/>
    <w:rsid w:val="00676875"/>
    <w:rsid w:val="00676FCA"/>
    <w:rsid w:val="00677213"/>
    <w:rsid w:val="0067728D"/>
    <w:rsid w:val="00677470"/>
    <w:rsid w:val="006775CC"/>
    <w:rsid w:val="00677816"/>
    <w:rsid w:val="00677C51"/>
    <w:rsid w:val="0068019A"/>
    <w:rsid w:val="00680227"/>
    <w:rsid w:val="006802D1"/>
    <w:rsid w:val="0068083D"/>
    <w:rsid w:val="0068088E"/>
    <w:rsid w:val="00680BDE"/>
    <w:rsid w:val="00680CBD"/>
    <w:rsid w:val="00681118"/>
    <w:rsid w:val="006817E2"/>
    <w:rsid w:val="00681909"/>
    <w:rsid w:val="006819B6"/>
    <w:rsid w:val="00681A5F"/>
    <w:rsid w:val="00681E5F"/>
    <w:rsid w:val="00682170"/>
    <w:rsid w:val="006823BA"/>
    <w:rsid w:val="006825A2"/>
    <w:rsid w:val="00682645"/>
    <w:rsid w:val="0068278F"/>
    <w:rsid w:val="00682876"/>
    <w:rsid w:val="00682A74"/>
    <w:rsid w:val="0068320E"/>
    <w:rsid w:val="006835D5"/>
    <w:rsid w:val="00683DC8"/>
    <w:rsid w:val="00684187"/>
    <w:rsid w:val="006842EE"/>
    <w:rsid w:val="00684486"/>
    <w:rsid w:val="00684643"/>
    <w:rsid w:val="0068481F"/>
    <w:rsid w:val="00684FD4"/>
    <w:rsid w:val="00685472"/>
    <w:rsid w:val="00685490"/>
    <w:rsid w:val="0068564B"/>
    <w:rsid w:val="006856BD"/>
    <w:rsid w:val="00685AD5"/>
    <w:rsid w:val="00685B37"/>
    <w:rsid w:val="00685E65"/>
    <w:rsid w:val="00685F19"/>
    <w:rsid w:val="0068638A"/>
    <w:rsid w:val="006864D0"/>
    <w:rsid w:val="0068672C"/>
    <w:rsid w:val="0068690D"/>
    <w:rsid w:val="00686A81"/>
    <w:rsid w:val="00686AA0"/>
    <w:rsid w:val="00686EFF"/>
    <w:rsid w:val="0068706E"/>
    <w:rsid w:val="006872A8"/>
    <w:rsid w:val="0068781E"/>
    <w:rsid w:val="006879CF"/>
    <w:rsid w:val="00687A11"/>
    <w:rsid w:val="00687A1B"/>
    <w:rsid w:val="00687B0E"/>
    <w:rsid w:val="00687C6C"/>
    <w:rsid w:val="00687E61"/>
    <w:rsid w:val="00687ED1"/>
    <w:rsid w:val="0069056A"/>
    <w:rsid w:val="00690A33"/>
    <w:rsid w:val="00690CC4"/>
    <w:rsid w:val="00690CDB"/>
    <w:rsid w:val="006911A1"/>
    <w:rsid w:val="006913E8"/>
    <w:rsid w:val="0069184C"/>
    <w:rsid w:val="00691F50"/>
    <w:rsid w:val="00692064"/>
    <w:rsid w:val="006924AE"/>
    <w:rsid w:val="006925D5"/>
    <w:rsid w:val="006926C8"/>
    <w:rsid w:val="00692A2C"/>
    <w:rsid w:val="00692C24"/>
    <w:rsid w:val="00692CB5"/>
    <w:rsid w:val="00692D47"/>
    <w:rsid w:val="00693244"/>
    <w:rsid w:val="00693A0D"/>
    <w:rsid w:val="00693DB7"/>
    <w:rsid w:val="00693E25"/>
    <w:rsid w:val="00693F79"/>
    <w:rsid w:val="00693FE3"/>
    <w:rsid w:val="00694015"/>
    <w:rsid w:val="00694279"/>
    <w:rsid w:val="006945D8"/>
    <w:rsid w:val="00694685"/>
    <w:rsid w:val="00694770"/>
    <w:rsid w:val="00695001"/>
    <w:rsid w:val="00695193"/>
    <w:rsid w:val="0069524F"/>
    <w:rsid w:val="0069537E"/>
    <w:rsid w:val="006955A8"/>
    <w:rsid w:val="00695A68"/>
    <w:rsid w:val="00695E47"/>
    <w:rsid w:val="00695F50"/>
    <w:rsid w:val="006969F7"/>
    <w:rsid w:val="00696D37"/>
    <w:rsid w:val="00696DE4"/>
    <w:rsid w:val="00697048"/>
    <w:rsid w:val="00697062"/>
    <w:rsid w:val="006971EE"/>
    <w:rsid w:val="0069748D"/>
    <w:rsid w:val="006974FB"/>
    <w:rsid w:val="006978F4"/>
    <w:rsid w:val="00697936"/>
    <w:rsid w:val="00697C0C"/>
    <w:rsid w:val="006A025A"/>
    <w:rsid w:val="006A0291"/>
    <w:rsid w:val="006A056A"/>
    <w:rsid w:val="006A0A44"/>
    <w:rsid w:val="006A0DDD"/>
    <w:rsid w:val="006A0DFD"/>
    <w:rsid w:val="006A1135"/>
    <w:rsid w:val="006A1169"/>
    <w:rsid w:val="006A1E24"/>
    <w:rsid w:val="006A1FD7"/>
    <w:rsid w:val="006A20B4"/>
    <w:rsid w:val="006A2154"/>
    <w:rsid w:val="006A217E"/>
    <w:rsid w:val="006A239F"/>
    <w:rsid w:val="006A24C5"/>
    <w:rsid w:val="006A24FA"/>
    <w:rsid w:val="006A2562"/>
    <w:rsid w:val="006A2813"/>
    <w:rsid w:val="006A284F"/>
    <w:rsid w:val="006A2E3A"/>
    <w:rsid w:val="006A2F75"/>
    <w:rsid w:val="006A2FD8"/>
    <w:rsid w:val="006A31CC"/>
    <w:rsid w:val="006A331F"/>
    <w:rsid w:val="006A35E6"/>
    <w:rsid w:val="006A3A2F"/>
    <w:rsid w:val="006A3F4D"/>
    <w:rsid w:val="006A3FB8"/>
    <w:rsid w:val="006A4073"/>
    <w:rsid w:val="006A4265"/>
    <w:rsid w:val="006A4818"/>
    <w:rsid w:val="006A4887"/>
    <w:rsid w:val="006A4A11"/>
    <w:rsid w:val="006A4D1D"/>
    <w:rsid w:val="006A4EE9"/>
    <w:rsid w:val="006A4F43"/>
    <w:rsid w:val="006A56D0"/>
    <w:rsid w:val="006A5BAE"/>
    <w:rsid w:val="006A5FC5"/>
    <w:rsid w:val="006A621D"/>
    <w:rsid w:val="006A6361"/>
    <w:rsid w:val="006A687A"/>
    <w:rsid w:val="006A6C76"/>
    <w:rsid w:val="006A6F3B"/>
    <w:rsid w:val="006A6FCA"/>
    <w:rsid w:val="006A754F"/>
    <w:rsid w:val="006A7566"/>
    <w:rsid w:val="006A78AC"/>
    <w:rsid w:val="006A7E20"/>
    <w:rsid w:val="006A7F5C"/>
    <w:rsid w:val="006A7FD9"/>
    <w:rsid w:val="006B03A7"/>
    <w:rsid w:val="006B0427"/>
    <w:rsid w:val="006B07C1"/>
    <w:rsid w:val="006B07D6"/>
    <w:rsid w:val="006B07DA"/>
    <w:rsid w:val="006B0A53"/>
    <w:rsid w:val="006B0FC5"/>
    <w:rsid w:val="006B117D"/>
    <w:rsid w:val="006B15CD"/>
    <w:rsid w:val="006B1D56"/>
    <w:rsid w:val="006B1F4F"/>
    <w:rsid w:val="006B1F70"/>
    <w:rsid w:val="006B2133"/>
    <w:rsid w:val="006B296B"/>
    <w:rsid w:val="006B29A2"/>
    <w:rsid w:val="006B2DEA"/>
    <w:rsid w:val="006B31C3"/>
    <w:rsid w:val="006B3450"/>
    <w:rsid w:val="006B37FB"/>
    <w:rsid w:val="006B3974"/>
    <w:rsid w:val="006B3ABE"/>
    <w:rsid w:val="006B3BDB"/>
    <w:rsid w:val="006B3D36"/>
    <w:rsid w:val="006B3FB7"/>
    <w:rsid w:val="006B4023"/>
    <w:rsid w:val="006B402C"/>
    <w:rsid w:val="006B42BF"/>
    <w:rsid w:val="006B4476"/>
    <w:rsid w:val="006B4A82"/>
    <w:rsid w:val="006B4CD9"/>
    <w:rsid w:val="006B4CE7"/>
    <w:rsid w:val="006B4E51"/>
    <w:rsid w:val="006B4E8E"/>
    <w:rsid w:val="006B523A"/>
    <w:rsid w:val="006B52E2"/>
    <w:rsid w:val="006B5630"/>
    <w:rsid w:val="006B570E"/>
    <w:rsid w:val="006B5717"/>
    <w:rsid w:val="006B5CE5"/>
    <w:rsid w:val="006B5DDF"/>
    <w:rsid w:val="006B5F3C"/>
    <w:rsid w:val="006B6106"/>
    <w:rsid w:val="006B6491"/>
    <w:rsid w:val="006B698F"/>
    <w:rsid w:val="006B6CE3"/>
    <w:rsid w:val="006B7017"/>
    <w:rsid w:val="006B70A9"/>
    <w:rsid w:val="006B70B4"/>
    <w:rsid w:val="006B71FD"/>
    <w:rsid w:val="006B740E"/>
    <w:rsid w:val="006B74C7"/>
    <w:rsid w:val="006B797E"/>
    <w:rsid w:val="006B7DDD"/>
    <w:rsid w:val="006B7E29"/>
    <w:rsid w:val="006C02A5"/>
    <w:rsid w:val="006C0916"/>
    <w:rsid w:val="006C096C"/>
    <w:rsid w:val="006C0B2D"/>
    <w:rsid w:val="006C0E13"/>
    <w:rsid w:val="006C1054"/>
    <w:rsid w:val="006C132D"/>
    <w:rsid w:val="006C1638"/>
    <w:rsid w:val="006C1A9D"/>
    <w:rsid w:val="006C1BEB"/>
    <w:rsid w:val="006C2085"/>
    <w:rsid w:val="006C2175"/>
    <w:rsid w:val="006C21A1"/>
    <w:rsid w:val="006C21E0"/>
    <w:rsid w:val="006C2F14"/>
    <w:rsid w:val="006C2F42"/>
    <w:rsid w:val="006C319F"/>
    <w:rsid w:val="006C379A"/>
    <w:rsid w:val="006C3C4B"/>
    <w:rsid w:val="006C3D56"/>
    <w:rsid w:val="006C3FD9"/>
    <w:rsid w:val="006C3FF6"/>
    <w:rsid w:val="006C42C9"/>
    <w:rsid w:val="006C4619"/>
    <w:rsid w:val="006C495A"/>
    <w:rsid w:val="006C4967"/>
    <w:rsid w:val="006C49CD"/>
    <w:rsid w:val="006C4B8D"/>
    <w:rsid w:val="006C4C23"/>
    <w:rsid w:val="006C4D9C"/>
    <w:rsid w:val="006C4F09"/>
    <w:rsid w:val="006C55AF"/>
    <w:rsid w:val="006C5748"/>
    <w:rsid w:val="006C5D9E"/>
    <w:rsid w:val="006C5E83"/>
    <w:rsid w:val="006C5FF5"/>
    <w:rsid w:val="006C63DF"/>
    <w:rsid w:val="006C677B"/>
    <w:rsid w:val="006C69B9"/>
    <w:rsid w:val="006C6C25"/>
    <w:rsid w:val="006C6C72"/>
    <w:rsid w:val="006C6E0B"/>
    <w:rsid w:val="006C71C0"/>
    <w:rsid w:val="006C7498"/>
    <w:rsid w:val="006C7CDA"/>
    <w:rsid w:val="006C7F22"/>
    <w:rsid w:val="006D00C2"/>
    <w:rsid w:val="006D02C1"/>
    <w:rsid w:val="006D02FA"/>
    <w:rsid w:val="006D04F4"/>
    <w:rsid w:val="006D063A"/>
    <w:rsid w:val="006D0724"/>
    <w:rsid w:val="006D079E"/>
    <w:rsid w:val="006D0884"/>
    <w:rsid w:val="006D11CE"/>
    <w:rsid w:val="006D1275"/>
    <w:rsid w:val="006D1620"/>
    <w:rsid w:val="006D198E"/>
    <w:rsid w:val="006D19B4"/>
    <w:rsid w:val="006D1B30"/>
    <w:rsid w:val="006D1BC5"/>
    <w:rsid w:val="006D1D98"/>
    <w:rsid w:val="006D226C"/>
    <w:rsid w:val="006D2347"/>
    <w:rsid w:val="006D2A3A"/>
    <w:rsid w:val="006D2CA9"/>
    <w:rsid w:val="006D2CB1"/>
    <w:rsid w:val="006D2CE1"/>
    <w:rsid w:val="006D2FCF"/>
    <w:rsid w:val="006D316A"/>
    <w:rsid w:val="006D36A8"/>
    <w:rsid w:val="006D37C2"/>
    <w:rsid w:val="006D3E83"/>
    <w:rsid w:val="006D3FEA"/>
    <w:rsid w:val="006D4113"/>
    <w:rsid w:val="006D456A"/>
    <w:rsid w:val="006D48F6"/>
    <w:rsid w:val="006D4976"/>
    <w:rsid w:val="006D4BA8"/>
    <w:rsid w:val="006D4C6B"/>
    <w:rsid w:val="006D52E3"/>
    <w:rsid w:val="006D5C2F"/>
    <w:rsid w:val="006D5C6D"/>
    <w:rsid w:val="006D5EC0"/>
    <w:rsid w:val="006D600E"/>
    <w:rsid w:val="006D601D"/>
    <w:rsid w:val="006D62FE"/>
    <w:rsid w:val="006D642A"/>
    <w:rsid w:val="006D6504"/>
    <w:rsid w:val="006D6612"/>
    <w:rsid w:val="006D6C43"/>
    <w:rsid w:val="006D6CBD"/>
    <w:rsid w:val="006D72E2"/>
    <w:rsid w:val="006D776D"/>
    <w:rsid w:val="006D7C5C"/>
    <w:rsid w:val="006E0265"/>
    <w:rsid w:val="006E0363"/>
    <w:rsid w:val="006E0416"/>
    <w:rsid w:val="006E0641"/>
    <w:rsid w:val="006E0653"/>
    <w:rsid w:val="006E0878"/>
    <w:rsid w:val="006E0EE0"/>
    <w:rsid w:val="006E0F2F"/>
    <w:rsid w:val="006E0FE7"/>
    <w:rsid w:val="006E159F"/>
    <w:rsid w:val="006E190A"/>
    <w:rsid w:val="006E1CCF"/>
    <w:rsid w:val="006E1FCF"/>
    <w:rsid w:val="006E207A"/>
    <w:rsid w:val="006E20D8"/>
    <w:rsid w:val="006E2408"/>
    <w:rsid w:val="006E2697"/>
    <w:rsid w:val="006E2B7E"/>
    <w:rsid w:val="006E2E7E"/>
    <w:rsid w:val="006E2FD0"/>
    <w:rsid w:val="006E32AA"/>
    <w:rsid w:val="006E345C"/>
    <w:rsid w:val="006E3462"/>
    <w:rsid w:val="006E3639"/>
    <w:rsid w:val="006E391D"/>
    <w:rsid w:val="006E3C71"/>
    <w:rsid w:val="006E3C93"/>
    <w:rsid w:val="006E3D49"/>
    <w:rsid w:val="006E3FF4"/>
    <w:rsid w:val="006E44E0"/>
    <w:rsid w:val="006E4809"/>
    <w:rsid w:val="006E4886"/>
    <w:rsid w:val="006E4984"/>
    <w:rsid w:val="006E4B62"/>
    <w:rsid w:val="006E4CC1"/>
    <w:rsid w:val="006E4FBC"/>
    <w:rsid w:val="006E50E1"/>
    <w:rsid w:val="006E5130"/>
    <w:rsid w:val="006E5646"/>
    <w:rsid w:val="006E5754"/>
    <w:rsid w:val="006E577B"/>
    <w:rsid w:val="006E58A4"/>
    <w:rsid w:val="006E6098"/>
    <w:rsid w:val="006E6493"/>
    <w:rsid w:val="006E6642"/>
    <w:rsid w:val="006E6C4C"/>
    <w:rsid w:val="006E6D3B"/>
    <w:rsid w:val="006E6EF4"/>
    <w:rsid w:val="006E709F"/>
    <w:rsid w:val="006E7353"/>
    <w:rsid w:val="006E7797"/>
    <w:rsid w:val="006E77E1"/>
    <w:rsid w:val="006E7960"/>
    <w:rsid w:val="006E7A4C"/>
    <w:rsid w:val="006F000D"/>
    <w:rsid w:val="006F03CD"/>
    <w:rsid w:val="006F03FC"/>
    <w:rsid w:val="006F043C"/>
    <w:rsid w:val="006F0FD9"/>
    <w:rsid w:val="006F1336"/>
    <w:rsid w:val="006F1398"/>
    <w:rsid w:val="006F15B0"/>
    <w:rsid w:val="006F1602"/>
    <w:rsid w:val="006F1A34"/>
    <w:rsid w:val="006F1BB1"/>
    <w:rsid w:val="006F1C26"/>
    <w:rsid w:val="006F1CE6"/>
    <w:rsid w:val="006F1E7D"/>
    <w:rsid w:val="006F2457"/>
    <w:rsid w:val="006F2B12"/>
    <w:rsid w:val="006F2B85"/>
    <w:rsid w:val="006F2D36"/>
    <w:rsid w:val="006F3190"/>
    <w:rsid w:val="006F340C"/>
    <w:rsid w:val="006F3470"/>
    <w:rsid w:val="006F3654"/>
    <w:rsid w:val="006F3888"/>
    <w:rsid w:val="006F3982"/>
    <w:rsid w:val="006F3D5E"/>
    <w:rsid w:val="006F3EFE"/>
    <w:rsid w:val="006F40BF"/>
    <w:rsid w:val="006F40C8"/>
    <w:rsid w:val="006F41AD"/>
    <w:rsid w:val="006F42F7"/>
    <w:rsid w:val="006F4310"/>
    <w:rsid w:val="006F43F9"/>
    <w:rsid w:val="006F48AC"/>
    <w:rsid w:val="006F4ABB"/>
    <w:rsid w:val="006F4AF1"/>
    <w:rsid w:val="006F4F81"/>
    <w:rsid w:val="006F4F9E"/>
    <w:rsid w:val="006F50ED"/>
    <w:rsid w:val="006F516E"/>
    <w:rsid w:val="006F51FD"/>
    <w:rsid w:val="006F5A0F"/>
    <w:rsid w:val="006F5C17"/>
    <w:rsid w:val="006F62BF"/>
    <w:rsid w:val="006F6450"/>
    <w:rsid w:val="006F662E"/>
    <w:rsid w:val="006F6AC8"/>
    <w:rsid w:val="006F6D47"/>
    <w:rsid w:val="006F6E2C"/>
    <w:rsid w:val="006F74B2"/>
    <w:rsid w:val="006F7D8E"/>
    <w:rsid w:val="007002D6"/>
    <w:rsid w:val="007007D4"/>
    <w:rsid w:val="00700B6F"/>
    <w:rsid w:val="00700BBF"/>
    <w:rsid w:val="007010C2"/>
    <w:rsid w:val="007020D5"/>
    <w:rsid w:val="0070218F"/>
    <w:rsid w:val="00702360"/>
    <w:rsid w:val="0070288E"/>
    <w:rsid w:val="007029DB"/>
    <w:rsid w:val="00702A4B"/>
    <w:rsid w:val="00702A5F"/>
    <w:rsid w:val="00702A77"/>
    <w:rsid w:val="00702AA7"/>
    <w:rsid w:val="00703490"/>
    <w:rsid w:val="00703B2F"/>
    <w:rsid w:val="00703B44"/>
    <w:rsid w:val="00703CA2"/>
    <w:rsid w:val="00703D89"/>
    <w:rsid w:val="00703FD1"/>
    <w:rsid w:val="00704069"/>
    <w:rsid w:val="00704294"/>
    <w:rsid w:val="007042EE"/>
    <w:rsid w:val="0070434C"/>
    <w:rsid w:val="007043D9"/>
    <w:rsid w:val="00704492"/>
    <w:rsid w:val="007044B4"/>
    <w:rsid w:val="00704576"/>
    <w:rsid w:val="0070476F"/>
    <w:rsid w:val="007047FB"/>
    <w:rsid w:val="00704876"/>
    <w:rsid w:val="0070492D"/>
    <w:rsid w:val="00705025"/>
    <w:rsid w:val="00705111"/>
    <w:rsid w:val="00705134"/>
    <w:rsid w:val="00705510"/>
    <w:rsid w:val="00705C79"/>
    <w:rsid w:val="00706166"/>
    <w:rsid w:val="00706194"/>
    <w:rsid w:val="00706318"/>
    <w:rsid w:val="0070638E"/>
    <w:rsid w:val="00706627"/>
    <w:rsid w:val="00706641"/>
    <w:rsid w:val="00706723"/>
    <w:rsid w:val="00706974"/>
    <w:rsid w:val="007071B6"/>
    <w:rsid w:val="00707314"/>
    <w:rsid w:val="0070735F"/>
    <w:rsid w:val="00707469"/>
    <w:rsid w:val="00707574"/>
    <w:rsid w:val="007075BF"/>
    <w:rsid w:val="00707798"/>
    <w:rsid w:val="0070782D"/>
    <w:rsid w:val="00710257"/>
    <w:rsid w:val="00710261"/>
    <w:rsid w:val="0071073C"/>
    <w:rsid w:val="007108FB"/>
    <w:rsid w:val="00710B4A"/>
    <w:rsid w:val="00710CF5"/>
    <w:rsid w:val="00710D7A"/>
    <w:rsid w:val="00710DDA"/>
    <w:rsid w:val="00710F3A"/>
    <w:rsid w:val="00711083"/>
    <w:rsid w:val="007110A9"/>
    <w:rsid w:val="0071111E"/>
    <w:rsid w:val="007111EB"/>
    <w:rsid w:val="007114C2"/>
    <w:rsid w:val="0071169F"/>
    <w:rsid w:val="00711728"/>
    <w:rsid w:val="007117F5"/>
    <w:rsid w:val="00711A2D"/>
    <w:rsid w:val="00711A35"/>
    <w:rsid w:val="00711B5F"/>
    <w:rsid w:val="007120DC"/>
    <w:rsid w:val="007123C6"/>
    <w:rsid w:val="0071287C"/>
    <w:rsid w:val="00712E68"/>
    <w:rsid w:val="00712F66"/>
    <w:rsid w:val="00713131"/>
    <w:rsid w:val="0071324C"/>
    <w:rsid w:val="00713255"/>
    <w:rsid w:val="00713430"/>
    <w:rsid w:val="007139E4"/>
    <w:rsid w:val="00713B31"/>
    <w:rsid w:val="00713E2C"/>
    <w:rsid w:val="00713EE9"/>
    <w:rsid w:val="00713FEC"/>
    <w:rsid w:val="007142F2"/>
    <w:rsid w:val="00714573"/>
    <w:rsid w:val="00714676"/>
    <w:rsid w:val="0071472A"/>
    <w:rsid w:val="007148A2"/>
    <w:rsid w:val="00714A53"/>
    <w:rsid w:val="0071520F"/>
    <w:rsid w:val="007153E8"/>
    <w:rsid w:val="007154D0"/>
    <w:rsid w:val="0071555C"/>
    <w:rsid w:val="00715710"/>
    <w:rsid w:val="00715992"/>
    <w:rsid w:val="00715C5F"/>
    <w:rsid w:val="00715F18"/>
    <w:rsid w:val="007161F8"/>
    <w:rsid w:val="00716595"/>
    <w:rsid w:val="00716BCB"/>
    <w:rsid w:val="00716D01"/>
    <w:rsid w:val="00716DCB"/>
    <w:rsid w:val="0071705D"/>
    <w:rsid w:val="00717B58"/>
    <w:rsid w:val="00717D40"/>
    <w:rsid w:val="007200DB"/>
    <w:rsid w:val="00720823"/>
    <w:rsid w:val="00720863"/>
    <w:rsid w:val="00720933"/>
    <w:rsid w:val="00720D76"/>
    <w:rsid w:val="00720F92"/>
    <w:rsid w:val="0072106C"/>
    <w:rsid w:val="00721431"/>
    <w:rsid w:val="00721468"/>
    <w:rsid w:val="0072157F"/>
    <w:rsid w:val="00721668"/>
    <w:rsid w:val="007216C1"/>
    <w:rsid w:val="00721A7B"/>
    <w:rsid w:val="00722343"/>
    <w:rsid w:val="00722535"/>
    <w:rsid w:val="00722541"/>
    <w:rsid w:val="00722A41"/>
    <w:rsid w:val="00722C2D"/>
    <w:rsid w:val="00722D66"/>
    <w:rsid w:val="0072304C"/>
    <w:rsid w:val="007233F7"/>
    <w:rsid w:val="007235E5"/>
    <w:rsid w:val="007237C7"/>
    <w:rsid w:val="00723836"/>
    <w:rsid w:val="00723A92"/>
    <w:rsid w:val="00723E21"/>
    <w:rsid w:val="00724295"/>
    <w:rsid w:val="00724934"/>
    <w:rsid w:val="007249E8"/>
    <w:rsid w:val="00724A6B"/>
    <w:rsid w:val="00724C0D"/>
    <w:rsid w:val="00724ED2"/>
    <w:rsid w:val="007250B8"/>
    <w:rsid w:val="0072575A"/>
    <w:rsid w:val="007257C6"/>
    <w:rsid w:val="00725C2B"/>
    <w:rsid w:val="00725F7F"/>
    <w:rsid w:val="0072601C"/>
    <w:rsid w:val="0072668B"/>
    <w:rsid w:val="007266F0"/>
    <w:rsid w:val="0072696D"/>
    <w:rsid w:val="00726A5A"/>
    <w:rsid w:val="00726AB4"/>
    <w:rsid w:val="007274B1"/>
    <w:rsid w:val="007274C9"/>
    <w:rsid w:val="00727B1A"/>
    <w:rsid w:val="00727B88"/>
    <w:rsid w:val="00727C39"/>
    <w:rsid w:val="00727F94"/>
    <w:rsid w:val="007301E1"/>
    <w:rsid w:val="00730212"/>
    <w:rsid w:val="0073058D"/>
    <w:rsid w:val="007305F1"/>
    <w:rsid w:val="007313FD"/>
    <w:rsid w:val="0073144F"/>
    <w:rsid w:val="00731460"/>
    <w:rsid w:val="007315F8"/>
    <w:rsid w:val="00731849"/>
    <w:rsid w:val="00731AF4"/>
    <w:rsid w:val="00731B9F"/>
    <w:rsid w:val="00731E96"/>
    <w:rsid w:val="007321BF"/>
    <w:rsid w:val="00732262"/>
    <w:rsid w:val="0073258C"/>
    <w:rsid w:val="00732AC1"/>
    <w:rsid w:val="00732AD7"/>
    <w:rsid w:val="00732DB7"/>
    <w:rsid w:val="00733012"/>
    <w:rsid w:val="007331DE"/>
    <w:rsid w:val="00733216"/>
    <w:rsid w:val="00733425"/>
    <w:rsid w:val="0073372F"/>
    <w:rsid w:val="00733F34"/>
    <w:rsid w:val="0073447F"/>
    <w:rsid w:val="00734528"/>
    <w:rsid w:val="007347AD"/>
    <w:rsid w:val="00734962"/>
    <w:rsid w:val="00734C87"/>
    <w:rsid w:val="00734D60"/>
    <w:rsid w:val="00734E23"/>
    <w:rsid w:val="00734F0A"/>
    <w:rsid w:val="007350DB"/>
    <w:rsid w:val="00735226"/>
    <w:rsid w:val="007352EA"/>
    <w:rsid w:val="00735466"/>
    <w:rsid w:val="00735B4B"/>
    <w:rsid w:val="00735C63"/>
    <w:rsid w:val="0073616C"/>
    <w:rsid w:val="00736181"/>
    <w:rsid w:val="00736395"/>
    <w:rsid w:val="0073696F"/>
    <w:rsid w:val="00736BED"/>
    <w:rsid w:val="00736C33"/>
    <w:rsid w:val="0073708A"/>
    <w:rsid w:val="00737413"/>
    <w:rsid w:val="00737522"/>
    <w:rsid w:val="007376C8"/>
    <w:rsid w:val="00737946"/>
    <w:rsid w:val="00737969"/>
    <w:rsid w:val="00737CE9"/>
    <w:rsid w:val="0074002B"/>
    <w:rsid w:val="007403C9"/>
    <w:rsid w:val="0074058F"/>
    <w:rsid w:val="00740856"/>
    <w:rsid w:val="0074087C"/>
    <w:rsid w:val="007409C2"/>
    <w:rsid w:val="00740A63"/>
    <w:rsid w:val="00740BE6"/>
    <w:rsid w:val="00740C2B"/>
    <w:rsid w:val="00740DFA"/>
    <w:rsid w:val="00740E14"/>
    <w:rsid w:val="007410C5"/>
    <w:rsid w:val="007416B1"/>
    <w:rsid w:val="0074196F"/>
    <w:rsid w:val="00741ADC"/>
    <w:rsid w:val="00741C8F"/>
    <w:rsid w:val="00741D95"/>
    <w:rsid w:val="00741DAC"/>
    <w:rsid w:val="00741DCB"/>
    <w:rsid w:val="00741F39"/>
    <w:rsid w:val="007425F4"/>
    <w:rsid w:val="00742894"/>
    <w:rsid w:val="00742BF9"/>
    <w:rsid w:val="00743053"/>
    <w:rsid w:val="00743613"/>
    <w:rsid w:val="00743760"/>
    <w:rsid w:val="007438B3"/>
    <w:rsid w:val="00743AB7"/>
    <w:rsid w:val="00743E15"/>
    <w:rsid w:val="00744074"/>
    <w:rsid w:val="007442D5"/>
    <w:rsid w:val="007447D3"/>
    <w:rsid w:val="007447F6"/>
    <w:rsid w:val="00744AD2"/>
    <w:rsid w:val="00744B02"/>
    <w:rsid w:val="00744F27"/>
    <w:rsid w:val="00744FD4"/>
    <w:rsid w:val="00744FFB"/>
    <w:rsid w:val="0074533A"/>
    <w:rsid w:val="00745481"/>
    <w:rsid w:val="00745800"/>
    <w:rsid w:val="007459B1"/>
    <w:rsid w:val="00745A83"/>
    <w:rsid w:val="00745C70"/>
    <w:rsid w:val="00745EB8"/>
    <w:rsid w:val="0074604D"/>
    <w:rsid w:val="00746063"/>
    <w:rsid w:val="007465C3"/>
    <w:rsid w:val="00746624"/>
    <w:rsid w:val="00746715"/>
    <w:rsid w:val="0074686E"/>
    <w:rsid w:val="00746A52"/>
    <w:rsid w:val="00746B5F"/>
    <w:rsid w:val="00746C72"/>
    <w:rsid w:val="007472BB"/>
    <w:rsid w:val="0074736F"/>
    <w:rsid w:val="007475DD"/>
    <w:rsid w:val="007476E5"/>
    <w:rsid w:val="00747DD8"/>
    <w:rsid w:val="00747E22"/>
    <w:rsid w:val="00750426"/>
    <w:rsid w:val="007504CA"/>
    <w:rsid w:val="007507BC"/>
    <w:rsid w:val="0075083C"/>
    <w:rsid w:val="00750890"/>
    <w:rsid w:val="00750FAA"/>
    <w:rsid w:val="00751101"/>
    <w:rsid w:val="007512D4"/>
    <w:rsid w:val="0075131B"/>
    <w:rsid w:val="00751699"/>
    <w:rsid w:val="00751865"/>
    <w:rsid w:val="00751DB8"/>
    <w:rsid w:val="00751F34"/>
    <w:rsid w:val="00752054"/>
    <w:rsid w:val="00752757"/>
    <w:rsid w:val="0075297A"/>
    <w:rsid w:val="007529C9"/>
    <w:rsid w:val="00752AE1"/>
    <w:rsid w:val="00752D9A"/>
    <w:rsid w:val="00752FF9"/>
    <w:rsid w:val="00753059"/>
    <w:rsid w:val="0075322D"/>
    <w:rsid w:val="00753391"/>
    <w:rsid w:val="007533B6"/>
    <w:rsid w:val="0075377C"/>
    <w:rsid w:val="007538C9"/>
    <w:rsid w:val="00753A9E"/>
    <w:rsid w:val="00753B62"/>
    <w:rsid w:val="00754711"/>
    <w:rsid w:val="007549EA"/>
    <w:rsid w:val="00754F54"/>
    <w:rsid w:val="00754FA2"/>
    <w:rsid w:val="0075528E"/>
    <w:rsid w:val="007553EE"/>
    <w:rsid w:val="00755442"/>
    <w:rsid w:val="007554C9"/>
    <w:rsid w:val="007555B7"/>
    <w:rsid w:val="0075567B"/>
    <w:rsid w:val="00755D92"/>
    <w:rsid w:val="007565BC"/>
    <w:rsid w:val="007565DF"/>
    <w:rsid w:val="00756B25"/>
    <w:rsid w:val="00756CC1"/>
    <w:rsid w:val="007575E3"/>
    <w:rsid w:val="007575EE"/>
    <w:rsid w:val="00757673"/>
    <w:rsid w:val="00757B11"/>
    <w:rsid w:val="00757D28"/>
    <w:rsid w:val="007602A6"/>
    <w:rsid w:val="00760816"/>
    <w:rsid w:val="00760843"/>
    <w:rsid w:val="00761171"/>
    <w:rsid w:val="00761581"/>
    <w:rsid w:val="0076159E"/>
    <w:rsid w:val="00761B2A"/>
    <w:rsid w:val="00761BBD"/>
    <w:rsid w:val="00761CEB"/>
    <w:rsid w:val="00761E6E"/>
    <w:rsid w:val="00761FAD"/>
    <w:rsid w:val="00762439"/>
    <w:rsid w:val="00762AB2"/>
    <w:rsid w:val="00762B1D"/>
    <w:rsid w:val="00762B51"/>
    <w:rsid w:val="00762B62"/>
    <w:rsid w:val="00762F0E"/>
    <w:rsid w:val="007630B0"/>
    <w:rsid w:val="00763196"/>
    <w:rsid w:val="00763373"/>
    <w:rsid w:val="00763475"/>
    <w:rsid w:val="007636B7"/>
    <w:rsid w:val="007637F7"/>
    <w:rsid w:val="00763980"/>
    <w:rsid w:val="00763C6C"/>
    <w:rsid w:val="007641BF"/>
    <w:rsid w:val="00764510"/>
    <w:rsid w:val="007646B6"/>
    <w:rsid w:val="00764706"/>
    <w:rsid w:val="00764839"/>
    <w:rsid w:val="00764EFD"/>
    <w:rsid w:val="00765063"/>
    <w:rsid w:val="007650B4"/>
    <w:rsid w:val="00765210"/>
    <w:rsid w:val="0076535C"/>
    <w:rsid w:val="007653FD"/>
    <w:rsid w:val="007659EA"/>
    <w:rsid w:val="00765D46"/>
    <w:rsid w:val="00765DAE"/>
    <w:rsid w:val="0076633B"/>
    <w:rsid w:val="00766632"/>
    <w:rsid w:val="00766B85"/>
    <w:rsid w:val="00766E50"/>
    <w:rsid w:val="00767222"/>
    <w:rsid w:val="00767245"/>
    <w:rsid w:val="0076726F"/>
    <w:rsid w:val="00767591"/>
    <w:rsid w:val="0076761B"/>
    <w:rsid w:val="0076776E"/>
    <w:rsid w:val="00767E0D"/>
    <w:rsid w:val="007705AC"/>
    <w:rsid w:val="00770639"/>
    <w:rsid w:val="00770932"/>
    <w:rsid w:val="00770B9F"/>
    <w:rsid w:val="00771232"/>
    <w:rsid w:val="007713C1"/>
    <w:rsid w:val="00771CAD"/>
    <w:rsid w:val="00771CDD"/>
    <w:rsid w:val="00772233"/>
    <w:rsid w:val="00772663"/>
    <w:rsid w:val="007729D4"/>
    <w:rsid w:val="00772ED2"/>
    <w:rsid w:val="00772F12"/>
    <w:rsid w:val="0077300B"/>
    <w:rsid w:val="00773056"/>
    <w:rsid w:val="00773101"/>
    <w:rsid w:val="00773457"/>
    <w:rsid w:val="007735BD"/>
    <w:rsid w:val="00773638"/>
    <w:rsid w:val="007737C1"/>
    <w:rsid w:val="0077390F"/>
    <w:rsid w:val="00773A43"/>
    <w:rsid w:val="00773E71"/>
    <w:rsid w:val="00773F8F"/>
    <w:rsid w:val="007740A9"/>
    <w:rsid w:val="0077458D"/>
    <w:rsid w:val="00774666"/>
    <w:rsid w:val="007746A5"/>
    <w:rsid w:val="00774EE1"/>
    <w:rsid w:val="00774FA6"/>
    <w:rsid w:val="00775021"/>
    <w:rsid w:val="00775036"/>
    <w:rsid w:val="007750C6"/>
    <w:rsid w:val="007754D1"/>
    <w:rsid w:val="00775FEF"/>
    <w:rsid w:val="007762B8"/>
    <w:rsid w:val="007762D5"/>
    <w:rsid w:val="00776456"/>
    <w:rsid w:val="00776541"/>
    <w:rsid w:val="00776560"/>
    <w:rsid w:val="007768FA"/>
    <w:rsid w:val="00776974"/>
    <w:rsid w:val="0077697C"/>
    <w:rsid w:val="00776ED1"/>
    <w:rsid w:val="0077700A"/>
    <w:rsid w:val="00777023"/>
    <w:rsid w:val="007772F4"/>
    <w:rsid w:val="00777438"/>
    <w:rsid w:val="007776AC"/>
    <w:rsid w:val="007778ED"/>
    <w:rsid w:val="00777B58"/>
    <w:rsid w:val="00780073"/>
    <w:rsid w:val="00780497"/>
    <w:rsid w:val="00780A03"/>
    <w:rsid w:val="00780B87"/>
    <w:rsid w:val="00780EAA"/>
    <w:rsid w:val="007810DD"/>
    <w:rsid w:val="007811A6"/>
    <w:rsid w:val="00781226"/>
    <w:rsid w:val="007813A9"/>
    <w:rsid w:val="007818EE"/>
    <w:rsid w:val="00781CBD"/>
    <w:rsid w:val="00781D0A"/>
    <w:rsid w:val="0078257E"/>
    <w:rsid w:val="007825F5"/>
    <w:rsid w:val="00782910"/>
    <w:rsid w:val="00782A98"/>
    <w:rsid w:val="00782B41"/>
    <w:rsid w:val="00782CA7"/>
    <w:rsid w:val="00782F15"/>
    <w:rsid w:val="00782FB2"/>
    <w:rsid w:val="0078335A"/>
    <w:rsid w:val="00783D1C"/>
    <w:rsid w:val="00783EEE"/>
    <w:rsid w:val="00783F0D"/>
    <w:rsid w:val="0078401C"/>
    <w:rsid w:val="00784769"/>
    <w:rsid w:val="00784905"/>
    <w:rsid w:val="00784934"/>
    <w:rsid w:val="00784F19"/>
    <w:rsid w:val="007851E3"/>
    <w:rsid w:val="007853E9"/>
    <w:rsid w:val="007854E1"/>
    <w:rsid w:val="0078576E"/>
    <w:rsid w:val="007857BF"/>
    <w:rsid w:val="00785884"/>
    <w:rsid w:val="00785EF4"/>
    <w:rsid w:val="0078618E"/>
    <w:rsid w:val="00786442"/>
    <w:rsid w:val="00786678"/>
    <w:rsid w:val="00786696"/>
    <w:rsid w:val="0078681A"/>
    <w:rsid w:val="00786BA7"/>
    <w:rsid w:val="00786C52"/>
    <w:rsid w:val="00786EC5"/>
    <w:rsid w:val="00786EE9"/>
    <w:rsid w:val="007879C3"/>
    <w:rsid w:val="00787AA0"/>
    <w:rsid w:val="00787AA2"/>
    <w:rsid w:val="00787E5B"/>
    <w:rsid w:val="007903B0"/>
    <w:rsid w:val="007903CE"/>
    <w:rsid w:val="0079042E"/>
    <w:rsid w:val="0079058C"/>
    <w:rsid w:val="007905B1"/>
    <w:rsid w:val="007906A1"/>
    <w:rsid w:val="00790EB6"/>
    <w:rsid w:val="00790F34"/>
    <w:rsid w:val="007911FB"/>
    <w:rsid w:val="0079128B"/>
    <w:rsid w:val="00791665"/>
    <w:rsid w:val="007917BD"/>
    <w:rsid w:val="00791D14"/>
    <w:rsid w:val="00791F31"/>
    <w:rsid w:val="00791FBD"/>
    <w:rsid w:val="00792444"/>
    <w:rsid w:val="007929FD"/>
    <w:rsid w:val="00792B87"/>
    <w:rsid w:val="00792C4F"/>
    <w:rsid w:val="00792F6C"/>
    <w:rsid w:val="0079352D"/>
    <w:rsid w:val="007937CD"/>
    <w:rsid w:val="0079404B"/>
    <w:rsid w:val="007940C3"/>
    <w:rsid w:val="007941E6"/>
    <w:rsid w:val="00794468"/>
    <w:rsid w:val="00794912"/>
    <w:rsid w:val="00794A26"/>
    <w:rsid w:val="00794A37"/>
    <w:rsid w:val="00794C51"/>
    <w:rsid w:val="00794C75"/>
    <w:rsid w:val="00794F4B"/>
    <w:rsid w:val="00794F8D"/>
    <w:rsid w:val="00794FF5"/>
    <w:rsid w:val="0079504C"/>
    <w:rsid w:val="00795113"/>
    <w:rsid w:val="0079522A"/>
    <w:rsid w:val="0079529E"/>
    <w:rsid w:val="00795301"/>
    <w:rsid w:val="00795391"/>
    <w:rsid w:val="007956EF"/>
    <w:rsid w:val="0079587C"/>
    <w:rsid w:val="00795DD2"/>
    <w:rsid w:val="00795E12"/>
    <w:rsid w:val="00795EA6"/>
    <w:rsid w:val="00795FAC"/>
    <w:rsid w:val="00796186"/>
    <w:rsid w:val="0079650E"/>
    <w:rsid w:val="00796B4D"/>
    <w:rsid w:val="00796FB8"/>
    <w:rsid w:val="00797435"/>
    <w:rsid w:val="007975CC"/>
    <w:rsid w:val="007979D3"/>
    <w:rsid w:val="007979DA"/>
    <w:rsid w:val="00797A33"/>
    <w:rsid w:val="007A00B4"/>
    <w:rsid w:val="007A0583"/>
    <w:rsid w:val="007A0BC0"/>
    <w:rsid w:val="007A0C89"/>
    <w:rsid w:val="007A107F"/>
    <w:rsid w:val="007A1184"/>
    <w:rsid w:val="007A134F"/>
    <w:rsid w:val="007A16EC"/>
    <w:rsid w:val="007A19EA"/>
    <w:rsid w:val="007A1A4A"/>
    <w:rsid w:val="007A2425"/>
    <w:rsid w:val="007A261C"/>
    <w:rsid w:val="007A2E10"/>
    <w:rsid w:val="007A2EEB"/>
    <w:rsid w:val="007A2F66"/>
    <w:rsid w:val="007A2FFD"/>
    <w:rsid w:val="007A3275"/>
    <w:rsid w:val="007A33E2"/>
    <w:rsid w:val="007A3500"/>
    <w:rsid w:val="007A3DEE"/>
    <w:rsid w:val="007A3FE3"/>
    <w:rsid w:val="007A4578"/>
    <w:rsid w:val="007A4756"/>
    <w:rsid w:val="007A4A9A"/>
    <w:rsid w:val="007A4DDB"/>
    <w:rsid w:val="007A4E2E"/>
    <w:rsid w:val="007A517E"/>
    <w:rsid w:val="007A5199"/>
    <w:rsid w:val="007A522C"/>
    <w:rsid w:val="007A5305"/>
    <w:rsid w:val="007A530B"/>
    <w:rsid w:val="007A53E1"/>
    <w:rsid w:val="007A54AC"/>
    <w:rsid w:val="007A55D6"/>
    <w:rsid w:val="007A5D75"/>
    <w:rsid w:val="007A609A"/>
    <w:rsid w:val="007A6109"/>
    <w:rsid w:val="007A6649"/>
    <w:rsid w:val="007A6B58"/>
    <w:rsid w:val="007A6E9D"/>
    <w:rsid w:val="007A70E0"/>
    <w:rsid w:val="007A742A"/>
    <w:rsid w:val="007A7509"/>
    <w:rsid w:val="007A757B"/>
    <w:rsid w:val="007A7733"/>
    <w:rsid w:val="007A7787"/>
    <w:rsid w:val="007A795D"/>
    <w:rsid w:val="007A7B93"/>
    <w:rsid w:val="007A7C38"/>
    <w:rsid w:val="007A7D8F"/>
    <w:rsid w:val="007A7E7C"/>
    <w:rsid w:val="007A7EB8"/>
    <w:rsid w:val="007A7F84"/>
    <w:rsid w:val="007B07E7"/>
    <w:rsid w:val="007B0946"/>
    <w:rsid w:val="007B09B6"/>
    <w:rsid w:val="007B0A69"/>
    <w:rsid w:val="007B17E2"/>
    <w:rsid w:val="007B1D84"/>
    <w:rsid w:val="007B2176"/>
    <w:rsid w:val="007B2458"/>
    <w:rsid w:val="007B2610"/>
    <w:rsid w:val="007B2818"/>
    <w:rsid w:val="007B2882"/>
    <w:rsid w:val="007B2926"/>
    <w:rsid w:val="007B3672"/>
    <w:rsid w:val="007B38F1"/>
    <w:rsid w:val="007B396D"/>
    <w:rsid w:val="007B3ABA"/>
    <w:rsid w:val="007B3D08"/>
    <w:rsid w:val="007B3DA9"/>
    <w:rsid w:val="007B3E97"/>
    <w:rsid w:val="007B3F6A"/>
    <w:rsid w:val="007B3F6B"/>
    <w:rsid w:val="007B3F8B"/>
    <w:rsid w:val="007B47FC"/>
    <w:rsid w:val="007B4B56"/>
    <w:rsid w:val="007B4B93"/>
    <w:rsid w:val="007B4DF2"/>
    <w:rsid w:val="007B4EB7"/>
    <w:rsid w:val="007B519F"/>
    <w:rsid w:val="007B5306"/>
    <w:rsid w:val="007B59C8"/>
    <w:rsid w:val="007B5AA3"/>
    <w:rsid w:val="007B6073"/>
    <w:rsid w:val="007B60C4"/>
    <w:rsid w:val="007B6422"/>
    <w:rsid w:val="007B6495"/>
    <w:rsid w:val="007B64A0"/>
    <w:rsid w:val="007B6695"/>
    <w:rsid w:val="007B6781"/>
    <w:rsid w:val="007B688D"/>
    <w:rsid w:val="007B6A3E"/>
    <w:rsid w:val="007B6AC9"/>
    <w:rsid w:val="007B6BFA"/>
    <w:rsid w:val="007B712F"/>
    <w:rsid w:val="007B74F8"/>
    <w:rsid w:val="007B7B7A"/>
    <w:rsid w:val="007B7C13"/>
    <w:rsid w:val="007B7C49"/>
    <w:rsid w:val="007B7C58"/>
    <w:rsid w:val="007B7CA4"/>
    <w:rsid w:val="007B7ECC"/>
    <w:rsid w:val="007C0202"/>
    <w:rsid w:val="007C02CF"/>
    <w:rsid w:val="007C050D"/>
    <w:rsid w:val="007C075E"/>
    <w:rsid w:val="007C07AF"/>
    <w:rsid w:val="007C07F5"/>
    <w:rsid w:val="007C09B1"/>
    <w:rsid w:val="007C0A26"/>
    <w:rsid w:val="007C0BD6"/>
    <w:rsid w:val="007C0F40"/>
    <w:rsid w:val="007C1549"/>
    <w:rsid w:val="007C1B69"/>
    <w:rsid w:val="007C1D0C"/>
    <w:rsid w:val="007C22A1"/>
    <w:rsid w:val="007C2635"/>
    <w:rsid w:val="007C2A9E"/>
    <w:rsid w:val="007C2CAE"/>
    <w:rsid w:val="007C2E07"/>
    <w:rsid w:val="007C33C0"/>
    <w:rsid w:val="007C33DB"/>
    <w:rsid w:val="007C344F"/>
    <w:rsid w:val="007C3A72"/>
    <w:rsid w:val="007C3B06"/>
    <w:rsid w:val="007C3BF7"/>
    <w:rsid w:val="007C3C4D"/>
    <w:rsid w:val="007C3D5A"/>
    <w:rsid w:val="007C400D"/>
    <w:rsid w:val="007C43D6"/>
    <w:rsid w:val="007C4499"/>
    <w:rsid w:val="007C44BA"/>
    <w:rsid w:val="007C4541"/>
    <w:rsid w:val="007C4636"/>
    <w:rsid w:val="007C464E"/>
    <w:rsid w:val="007C466E"/>
    <w:rsid w:val="007C4695"/>
    <w:rsid w:val="007C475E"/>
    <w:rsid w:val="007C494E"/>
    <w:rsid w:val="007C4A54"/>
    <w:rsid w:val="007C4FC9"/>
    <w:rsid w:val="007C521E"/>
    <w:rsid w:val="007C56B5"/>
    <w:rsid w:val="007C5B8C"/>
    <w:rsid w:val="007C5FDB"/>
    <w:rsid w:val="007C60C2"/>
    <w:rsid w:val="007C6799"/>
    <w:rsid w:val="007C6B0E"/>
    <w:rsid w:val="007C6FAA"/>
    <w:rsid w:val="007C70BE"/>
    <w:rsid w:val="007C720E"/>
    <w:rsid w:val="007C731B"/>
    <w:rsid w:val="007C7504"/>
    <w:rsid w:val="007C778A"/>
    <w:rsid w:val="007C786C"/>
    <w:rsid w:val="007C7B85"/>
    <w:rsid w:val="007D01FA"/>
    <w:rsid w:val="007D0603"/>
    <w:rsid w:val="007D061F"/>
    <w:rsid w:val="007D09DE"/>
    <w:rsid w:val="007D0FBA"/>
    <w:rsid w:val="007D1287"/>
    <w:rsid w:val="007D1622"/>
    <w:rsid w:val="007D1870"/>
    <w:rsid w:val="007D1960"/>
    <w:rsid w:val="007D1F01"/>
    <w:rsid w:val="007D21CB"/>
    <w:rsid w:val="007D21EE"/>
    <w:rsid w:val="007D2666"/>
    <w:rsid w:val="007D2704"/>
    <w:rsid w:val="007D2CD7"/>
    <w:rsid w:val="007D3022"/>
    <w:rsid w:val="007D3121"/>
    <w:rsid w:val="007D31AC"/>
    <w:rsid w:val="007D3AE8"/>
    <w:rsid w:val="007D3C0C"/>
    <w:rsid w:val="007D3F60"/>
    <w:rsid w:val="007D4449"/>
    <w:rsid w:val="007D4758"/>
    <w:rsid w:val="007D56B7"/>
    <w:rsid w:val="007D576E"/>
    <w:rsid w:val="007D5C11"/>
    <w:rsid w:val="007D5C95"/>
    <w:rsid w:val="007D609F"/>
    <w:rsid w:val="007D63CC"/>
    <w:rsid w:val="007D6454"/>
    <w:rsid w:val="007D663D"/>
    <w:rsid w:val="007D6766"/>
    <w:rsid w:val="007D6916"/>
    <w:rsid w:val="007D6B52"/>
    <w:rsid w:val="007D6C72"/>
    <w:rsid w:val="007D6D0A"/>
    <w:rsid w:val="007D72A6"/>
    <w:rsid w:val="007D7874"/>
    <w:rsid w:val="007D7C42"/>
    <w:rsid w:val="007D7CA2"/>
    <w:rsid w:val="007D7D3E"/>
    <w:rsid w:val="007D7F6C"/>
    <w:rsid w:val="007E00C3"/>
    <w:rsid w:val="007E0556"/>
    <w:rsid w:val="007E0597"/>
    <w:rsid w:val="007E0656"/>
    <w:rsid w:val="007E0786"/>
    <w:rsid w:val="007E0B88"/>
    <w:rsid w:val="007E0BB7"/>
    <w:rsid w:val="007E0E04"/>
    <w:rsid w:val="007E1147"/>
    <w:rsid w:val="007E1644"/>
    <w:rsid w:val="007E164B"/>
    <w:rsid w:val="007E17B6"/>
    <w:rsid w:val="007E1F02"/>
    <w:rsid w:val="007E1F4B"/>
    <w:rsid w:val="007E240D"/>
    <w:rsid w:val="007E2739"/>
    <w:rsid w:val="007E27F7"/>
    <w:rsid w:val="007E2AD0"/>
    <w:rsid w:val="007E2B57"/>
    <w:rsid w:val="007E2CAF"/>
    <w:rsid w:val="007E306B"/>
    <w:rsid w:val="007E39C7"/>
    <w:rsid w:val="007E3C56"/>
    <w:rsid w:val="007E431E"/>
    <w:rsid w:val="007E44C1"/>
    <w:rsid w:val="007E45C6"/>
    <w:rsid w:val="007E51FA"/>
    <w:rsid w:val="007E5514"/>
    <w:rsid w:val="007E5724"/>
    <w:rsid w:val="007E5774"/>
    <w:rsid w:val="007E59C7"/>
    <w:rsid w:val="007E5A89"/>
    <w:rsid w:val="007E6505"/>
    <w:rsid w:val="007E6519"/>
    <w:rsid w:val="007E65D6"/>
    <w:rsid w:val="007E68E2"/>
    <w:rsid w:val="007E69B9"/>
    <w:rsid w:val="007E6DBE"/>
    <w:rsid w:val="007E71F0"/>
    <w:rsid w:val="007E72FD"/>
    <w:rsid w:val="007E74DC"/>
    <w:rsid w:val="007E74E4"/>
    <w:rsid w:val="007E7781"/>
    <w:rsid w:val="007E7794"/>
    <w:rsid w:val="007E7929"/>
    <w:rsid w:val="007E7A15"/>
    <w:rsid w:val="007E7BFF"/>
    <w:rsid w:val="007E7FA2"/>
    <w:rsid w:val="007F035A"/>
    <w:rsid w:val="007F0517"/>
    <w:rsid w:val="007F0606"/>
    <w:rsid w:val="007F0649"/>
    <w:rsid w:val="007F0E4C"/>
    <w:rsid w:val="007F13A6"/>
    <w:rsid w:val="007F1938"/>
    <w:rsid w:val="007F1BB4"/>
    <w:rsid w:val="007F20B2"/>
    <w:rsid w:val="007F29CD"/>
    <w:rsid w:val="007F2B6D"/>
    <w:rsid w:val="007F2FC5"/>
    <w:rsid w:val="007F30C8"/>
    <w:rsid w:val="007F31B5"/>
    <w:rsid w:val="007F31DF"/>
    <w:rsid w:val="007F3378"/>
    <w:rsid w:val="007F3A4D"/>
    <w:rsid w:val="007F4048"/>
    <w:rsid w:val="007F40F1"/>
    <w:rsid w:val="007F413A"/>
    <w:rsid w:val="007F4561"/>
    <w:rsid w:val="007F45EA"/>
    <w:rsid w:val="007F4A38"/>
    <w:rsid w:val="007F4D29"/>
    <w:rsid w:val="007F4DA1"/>
    <w:rsid w:val="007F4FB5"/>
    <w:rsid w:val="007F511A"/>
    <w:rsid w:val="007F521C"/>
    <w:rsid w:val="007F59F0"/>
    <w:rsid w:val="007F5F63"/>
    <w:rsid w:val="007F6CBE"/>
    <w:rsid w:val="007F71DE"/>
    <w:rsid w:val="007F72F6"/>
    <w:rsid w:val="007F744C"/>
    <w:rsid w:val="007F76F7"/>
    <w:rsid w:val="007F79F2"/>
    <w:rsid w:val="007F7A97"/>
    <w:rsid w:val="007F7B41"/>
    <w:rsid w:val="007F7BD5"/>
    <w:rsid w:val="0080071A"/>
    <w:rsid w:val="00800978"/>
    <w:rsid w:val="00800A62"/>
    <w:rsid w:val="00800D8C"/>
    <w:rsid w:val="00800E35"/>
    <w:rsid w:val="00800F23"/>
    <w:rsid w:val="00800F80"/>
    <w:rsid w:val="00801F93"/>
    <w:rsid w:val="008022E1"/>
    <w:rsid w:val="008027CB"/>
    <w:rsid w:val="00802988"/>
    <w:rsid w:val="008029D5"/>
    <w:rsid w:val="00802ADA"/>
    <w:rsid w:val="0080300C"/>
    <w:rsid w:val="0080334B"/>
    <w:rsid w:val="0080351C"/>
    <w:rsid w:val="00803764"/>
    <w:rsid w:val="0080376D"/>
    <w:rsid w:val="00803BFB"/>
    <w:rsid w:val="008041E4"/>
    <w:rsid w:val="00804775"/>
    <w:rsid w:val="008047D4"/>
    <w:rsid w:val="00804B24"/>
    <w:rsid w:val="00804D1F"/>
    <w:rsid w:val="008051F8"/>
    <w:rsid w:val="008053E4"/>
    <w:rsid w:val="0080541A"/>
    <w:rsid w:val="00805A58"/>
    <w:rsid w:val="00805E6C"/>
    <w:rsid w:val="00805E78"/>
    <w:rsid w:val="00806290"/>
    <w:rsid w:val="00806A21"/>
    <w:rsid w:val="00806C0A"/>
    <w:rsid w:val="00806D38"/>
    <w:rsid w:val="00807378"/>
    <w:rsid w:val="008076BC"/>
    <w:rsid w:val="0080770D"/>
    <w:rsid w:val="008078DD"/>
    <w:rsid w:val="00807FFA"/>
    <w:rsid w:val="008100EB"/>
    <w:rsid w:val="0081015A"/>
    <w:rsid w:val="008102E8"/>
    <w:rsid w:val="008104E3"/>
    <w:rsid w:val="0081050E"/>
    <w:rsid w:val="008107A1"/>
    <w:rsid w:val="0081086C"/>
    <w:rsid w:val="00810BC0"/>
    <w:rsid w:val="0081131D"/>
    <w:rsid w:val="00811891"/>
    <w:rsid w:val="00811A04"/>
    <w:rsid w:val="00812074"/>
    <w:rsid w:val="00812475"/>
    <w:rsid w:val="00812703"/>
    <w:rsid w:val="0081290D"/>
    <w:rsid w:val="0081298E"/>
    <w:rsid w:val="00812AD7"/>
    <w:rsid w:val="00812EB0"/>
    <w:rsid w:val="00812FE5"/>
    <w:rsid w:val="00813315"/>
    <w:rsid w:val="008133A9"/>
    <w:rsid w:val="008138F7"/>
    <w:rsid w:val="008139C0"/>
    <w:rsid w:val="00813CDD"/>
    <w:rsid w:val="00813E6F"/>
    <w:rsid w:val="00814597"/>
    <w:rsid w:val="00814869"/>
    <w:rsid w:val="00814A30"/>
    <w:rsid w:val="00814AE2"/>
    <w:rsid w:val="00814DE7"/>
    <w:rsid w:val="00814FEA"/>
    <w:rsid w:val="0081516E"/>
    <w:rsid w:val="00815304"/>
    <w:rsid w:val="008157DB"/>
    <w:rsid w:val="00816470"/>
    <w:rsid w:val="00816619"/>
    <w:rsid w:val="00816A44"/>
    <w:rsid w:val="00816A6E"/>
    <w:rsid w:val="00816BA1"/>
    <w:rsid w:val="00816BE0"/>
    <w:rsid w:val="00816C1A"/>
    <w:rsid w:val="00817302"/>
    <w:rsid w:val="00817818"/>
    <w:rsid w:val="008201F2"/>
    <w:rsid w:val="0082026A"/>
    <w:rsid w:val="00820316"/>
    <w:rsid w:val="0082036A"/>
    <w:rsid w:val="0082046E"/>
    <w:rsid w:val="008208CF"/>
    <w:rsid w:val="00820983"/>
    <w:rsid w:val="00820C76"/>
    <w:rsid w:val="00820E01"/>
    <w:rsid w:val="00820E2E"/>
    <w:rsid w:val="00820F30"/>
    <w:rsid w:val="00821176"/>
    <w:rsid w:val="0082142B"/>
    <w:rsid w:val="008215DD"/>
    <w:rsid w:val="00821626"/>
    <w:rsid w:val="00821768"/>
    <w:rsid w:val="00821E63"/>
    <w:rsid w:val="00821EEB"/>
    <w:rsid w:val="008221D9"/>
    <w:rsid w:val="00822590"/>
    <w:rsid w:val="00822595"/>
    <w:rsid w:val="008225BF"/>
    <w:rsid w:val="008226D1"/>
    <w:rsid w:val="0082286F"/>
    <w:rsid w:val="00822CC6"/>
    <w:rsid w:val="008230AC"/>
    <w:rsid w:val="0082351D"/>
    <w:rsid w:val="0082391F"/>
    <w:rsid w:val="00823A3D"/>
    <w:rsid w:val="00823AA7"/>
    <w:rsid w:val="00823CF7"/>
    <w:rsid w:val="00823DB8"/>
    <w:rsid w:val="008240F7"/>
    <w:rsid w:val="0082438E"/>
    <w:rsid w:val="008249E2"/>
    <w:rsid w:val="00824B9B"/>
    <w:rsid w:val="00824D75"/>
    <w:rsid w:val="00824F2A"/>
    <w:rsid w:val="00824F6D"/>
    <w:rsid w:val="00825013"/>
    <w:rsid w:val="008252DE"/>
    <w:rsid w:val="0082541F"/>
    <w:rsid w:val="00825441"/>
    <w:rsid w:val="008255C2"/>
    <w:rsid w:val="00825642"/>
    <w:rsid w:val="00825931"/>
    <w:rsid w:val="00825954"/>
    <w:rsid w:val="00825B71"/>
    <w:rsid w:val="00825D09"/>
    <w:rsid w:val="00825D2C"/>
    <w:rsid w:val="00825D61"/>
    <w:rsid w:val="00825E24"/>
    <w:rsid w:val="00826328"/>
    <w:rsid w:val="008263FF"/>
    <w:rsid w:val="0082653E"/>
    <w:rsid w:val="00826989"/>
    <w:rsid w:val="008269C0"/>
    <w:rsid w:val="00826BC3"/>
    <w:rsid w:val="00826EAB"/>
    <w:rsid w:val="00826ED3"/>
    <w:rsid w:val="00827267"/>
    <w:rsid w:val="008277CD"/>
    <w:rsid w:val="00827820"/>
    <w:rsid w:val="0082790B"/>
    <w:rsid w:val="00827A07"/>
    <w:rsid w:val="00827B59"/>
    <w:rsid w:val="00827D4E"/>
    <w:rsid w:val="008300AE"/>
    <w:rsid w:val="008302F9"/>
    <w:rsid w:val="0083049F"/>
    <w:rsid w:val="00830695"/>
    <w:rsid w:val="008307EF"/>
    <w:rsid w:val="00830808"/>
    <w:rsid w:val="00830A83"/>
    <w:rsid w:val="00830C40"/>
    <w:rsid w:val="00830C7C"/>
    <w:rsid w:val="00830D0D"/>
    <w:rsid w:val="008311B4"/>
    <w:rsid w:val="00831516"/>
    <w:rsid w:val="00831C24"/>
    <w:rsid w:val="00831DE7"/>
    <w:rsid w:val="00831E06"/>
    <w:rsid w:val="008321A0"/>
    <w:rsid w:val="0083249B"/>
    <w:rsid w:val="008324C4"/>
    <w:rsid w:val="008325E5"/>
    <w:rsid w:val="008329CF"/>
    <w:rsid w:val="00832C20"/>
    <w:rsid w:val="00832C51"/>
    <w:rsid w:val="00832DF4"/>
    <w:rsid w:val="00833173"/>
    <w:rsid w:val="008332B4"/>
    <w:rsid w:val="0083342B"/>
    <w:rsid w:val="00833664"/>
    <w:rsid w:val="0083377C"/>
    <w:rsid w:val="008337F3"/>
    <w:rsid w:val="008338CF"/>
    <w:rsid w:val="00833C2F"/>
    <w:rsid w:val="00833CFC"/>
    <w:rsid w:val="008340F9"/>
    <w:rsid w:val="0083410B"/>
    <w:rsid w:val="00834360"/>
    <w:rsid w:val="008345AA"/>
    <w:rsid w:val="008349EC"/>
    <w:rsid w:val="0083550D"/>
    <w:rsid w:val="008358F3"/>
    <w:rsid w:val="00836062"/>
    <w:rsid w:val="0083627F"/>
    <w:rsid w:val="00836B12"/>
    <w:rsid w:val="00836B53"/>
    <w:rsid w:val="00836C14"/>
    <w:rsid w:val="0083727C"/>
    <w:rsid w:val="0083739C"/>
    <w:rsid w:val="008376ED"/>
    <w:rsid w:val="00837CBD"/>
    <w:rsid w:val="00837CD1"/>
    <w:rsid w:val="008403D3"/>
    <w:rsid w:val="00840418"/>
    <w:rsid w:val="0084065C"/>
    <w:rsid w:val="0084079B"/>
    <w:rsid w:val="00841133"/>
    <w:rsid w:val="00841248"/>
    <w:rsid w:val="0084154B"/>
    <w:rsid w:val="0084183B"/>
    <w:rsid w:val="008418D2"/>
    <w:rsid w:val="008418F4"/>
    <w:rsid w:val="00841D1C"/>
    <w:rsid w:val="00841D88"/>
    <w:rsid w:val="0084215A"/>
    <w:rsid w:val="008421EB"/>
    <w:rsid w:val="00842B53"/>
    <w:rsid w:val="00843027"/>
    <w:rsid w:val="00843099"/>
    <w:rsid w:val="00843162"/>
    <w:rsid w:val="0084321B"/>
    <w:rsid w:val="008435B2"/>
    <w:rsid w:val="00843AE7"/>
    <w:rsid w:val="00843BDE"/>
    <w:rsid w:val="00843E5A"/>
    <w:rsid w:val="00843EC7"/>
    <w:rsid w:val="008441B6"/>
    <w:rsid w:val="0084426C"/>
    <w:rsid w:val="008442A7"/>
    <w:rsid w:val="008449CF"/>
    <w:rsid w:val="00844A98"/>
    <w:rsid w:val="00844E56"/>
    <w:rsid w:val="00844F24"/>
    <w:rsid w:val="00844FCB"/>
    <w:rsid w:val="00845032"/>
    <w:rsid w:val="00845229"/>
    <w:rsid w:val="008454BB"/>
    <w:rsid w:val="008454DC"/>
    <w:rsid w:val="00845A33"/>
    <w:rsid w:val="00845A74"/>
    <w:rsid w:val="00845C73"/>
    <w:rsid w:val="00845CD5"/>
    <w:rsid w:val="00845DC4"/>
    <w:rsid w:val="00845FE4"/>
    <w:rsid w:val="00845FFB"/>
    <w:rsid w:val="0084609F"/>
    <w:rsid w:val="0084632B"/>
    <w:rsid w:val="00846330"/>
    <w:rsid w:val="0084654D"/>
    <w:rsid w:val="0084664E"/>
    <w:rsid w:val="00846709"/>
    <w:rsid w:val="0084672E"/>
    <w:rsid w:val="008469B1"/>
    <w:rsid w:val="008469F3"/>
    <w:rsid w:val="00846D16"/>
    <w:rsid w:val="00846EF3"/>
    <w:rsid w:val="00846F65"/>
    <w:rsid w:val="0084700B"/>
    <w:rsid w:val="0084717C"/>
    <w:rsid w:val="0084722D"/>
    <w:rsid w:val="0084742A"/>
    <w:rsid w:val="00847503"/>
    <w:rsid w:val="00847899"/>
    <w:rsid w:val="00847ABD"/>
    <w:rsid w:val="00847BA4"/>
    <w:rsid w:val="00847ED2"/>
    <w:rsid w:val="00850333"/>
    <w:rsid w:val="0085063D"/>
    <w:rsid w:val="00850AE4"/>
    <w:rsid w:val="00850C9D"/>
    <w:rsid w:val="008512A9"/>
    <w:rsid w:val="00851469"/>
    <w:rsid w:val="0085174E"/>
    <w:rsid w:val="0085231F"/>
    <w:rsid w:val="00852401"/>
    <w:rsid w:val="00852421"/>
    <w:rsid w:val="00852AD2"/>
    <w:rsid w:val="008531E9"/>
    <w:rsid w:val="0085327D"/>
    <w:rsid w:val="00853344"/>
    <w:rsid w:val="008536E5"/>
    <w:rsid w:val="008537F9"/>
    <w:rsid w:val="00853823"/>
    <w:rsid w:val="008539B6"/>
    <w:rsid w:val="00853D6B"/>
    <w:rsid w:val="00853D82"/>
    <w:rsid w:val="00853E5F"/>
    <w:rsid w:val="0085414F"/>
    <w:rsid w:val="00854174"/>
    <w:rsid w:val="00854183"/>
    <w:rsid w:val="00854372"/>
    <w:rsid w:val="00854610"/>
    <w:rsid w:val="0085481C"/>
    <w:rsid w:val="00854952"/>
    <w:rsid w:val="00854E8A"/>
    <w:rsid w:val="008550B8"/>
    <w:rsid w:val="00855387"/>
    <w:rsid w:val="0085553C"/>
    <w:rsid w:val="0085564E"/>
    <w:rsid w:val="008556BB"/>
    <w:rsid w:val="00855753"/>
    <w:rsid w:val="00855918"/>
    <w:rsid w:val="00855923"/>
    <w:rsid w:val="00855A3B"/>
    <w:rsid w:val="00855B07"/>
    <w:rsid w:val="00855BC4"/>
    <w:rsid w:val="00855E81"/>
    <w:rsid w:val="008563E5"/>
    <w:rsid w:val="008563E6"/>
    <w:rsid w:val="008569AE"/>
    <w:rsid w:val="00856ECC"/>
    <w:rsid w:val="0085715A"/>
    <w:rsid w:val="008571FF"/>
    <w:rsid w:val="008572E5"/>
    <w:rsid w:val="008574A4"/>
    <w:rsid w:val="0085767C"/>
    <w:rsid w:val="00857DD0"/>
    <w:rsid w:val="00860361"/>
    <w:rsid w:val="0086048F"/>
    <w:rsid w:val="008605CB"/>
    <w:rsid w:val="00860629"/>
    <w:rsid w:val="00860705"/>
    <w:rsid w:val="00860A4A"/>
    <w:rsid w:val="00860AC6"/>
    <w:rsid w:val="00860E19"/>
    <w:rsid w:val="00861AEF"/>
    <w:rsid w:val="00861CA0"/>
    <w:rsid w:val="00861CA3"/>
    <w:rsid w:val="00861E75"/>
    <w:rsid w:val="00862036"/>
    <w:rsid w:val="00862372"/>
    <w:rsid w:val="00862435"/>
    <w:rsid w:val="008624DB"/>
    <w:rsid w:val="008625E6"/>
    <w:rsid w:val="00862CB1"/>
    <w:rsid w:val="008631C0"/>
    <w:rsid w:val="008633DF"/>
    <w:rsid w:val="008634D8"/>
    <w:rsid w:val="008634EE"/>
    <w:rsid w:val="00863ED6"/>
    <w:rsid w:val="00863F9B"/>
    <w:rsid w:val="00864046"/>
    <w:rsid w:val="00864602"/>
    <w:rsid w:val="00864C5A"/>
    <w:rsid w:val="00864DEC"/>
    <w:rsid w:val="0086548D"/>
    <w:rsid w:val="0086556E"/>
    <w:rsid w:val="0086568D"/>
    <w:rsid w:val="00865897"/>
    <w:rsid w:val="0086599D"/>
    <w:rsid w:val="008659C5"/>
    <w:rsid w:val="00865DA4"/>
    <w:rsid w:val="00866180"/>
    <w:rsid w:val="00866221"/>
    <w:rsid w:val="00866238"/>
    <w:rsid w:val="00866451"/>
    <w:rsid w:val="00866489"/>
    <w:rsid w:val="00866633"/>
    <w:rsid w:val="0086685D"/>
    <w:rsid w:val="00866861"/>
    <w:rsid w:val="008668D1"/>
    <w:rsid w:val="0086693D"/>
    <w:rsid w:val="00866F12"/>
    <w:rsid w:val="008673D7"/>
    <w:rsid w:val="00867455"/>
    <w:rsid w:val="008701E9"/>
    <w:rsid w:val="00870475"/>
    <w:rsid w:val="008706D6"/>
    <w:rsid w:val="0087098F"/>
    <w:rsid w:val="00870B7C"/>
    <w:rsid w:val="0087134D"/>
    <w:rsid w:val="00871352"/>
    <w:rsid w:val="008713EC"/>
    <w:rsid w:val="0087151B"/>
    <w:rsid w:val="00871912"/>
    <w:rsid w:val="00871AC9"/>
    <w:rsid w:val="00871BDC"/>
    <w:rsid w:val="00871C65"/>
    <w:rsid w:val="00871E92"/>
    <w:rsid w:val="00872056"/>
    <w:rsid w:val="008731ED"/>
    <w:rsid w:val="008734FD"/>
    <w:rsid w:val="00873856"/>
    <w:rsid w:val="00873C19"/>
    <w:rsid w:val="00873E3B"/>
    <w:rsid w:val="008740CB"/>
    <w:rsid w:val="008740D5"/>
    <w:rsid w:val="00874342"/>
    <w:rsid w:val="00874370"/>
    <w:rsid w:val="00874406"/>
    <w:rsid w:val="008744E8"/>
    <w:rsid w:val="00874BFB"/>
    <w:rsid w:val="00874D3F"/>
    <w:rsid w:val="00874D81"/>
    <w:rsid w:val="00874E64"/>
    <w:rsid w:val="008751B1"/>
    <w:rsid w:val="00875468"/>
    <w:rsid w:val="0087547E"/>
    <w:rsid w:val="008754CD"/>
    <w:rsid w:val="008755AD"/>
    <w:rsid w:val="008756E0"/>
    <w:rsid w:val="00875859"/>
    <w:rsid w:val="008758C8"/>
    <w:rsid w:val="00875A6E"/>
    <w:rsid w:val="00875BBC"/>
    <w:rsid w:val="00875C6C"/>
    <w:rsid w:val="00875D46"/>
    <w:rsid w:val="00875D5A"/>
    <w:rsid w:val="00876046"/>
    <w:rsid w:val="008761A3"/>
    <w:rsid w:val="00876945"/>
    <w:rsid w:val="00876DBF"/>
    <w:rsid w:val="008770DF"/>
    <w:rsid w:val="008778D8"/>
    <w:rsid w:val="00877932"/>
    <w:rsid w:val="00877D10"/>
    <w:rsid w:val="00877D5C"/>
    <w:rsid w:val="00877E6E"/>
    <w:rsid w:val="008803EB"/>
    <w:rsid w:val="00880668"/>
    <w:rsid w:val="00880802"/>
    <w:rsid w:val="008808C9"/>
    <w:rsid w:val="00880BCA"/>
    <w:rsid w:val="00880ED3"/>
    <w:rsid w:val="0088144E"/>
    <w:rsid w:val="00881828"/>
    <w:rsid w:val="00881A77"/>
    <w:rsid w:val="00882280"/>
    <w:rsid w:val="0088257A"/>
    <w:rsid w:val="008825B7"/>
    <w:rsid w:val="008831A0"/>
    <w:rsid w:val="00883344"/>
    <w:rsid w:val="00883411"/>
    <w:rsid w:val="00883594"/>
    <w:rsid w:val="00883765"/>
    <w:rsid w:val="0088382C"/>
    <w:rsid w:val="00883976"/>
    <w:rsid w:val="00883F1B"/>
    <w:rsid w:val="00883FB0"/>
    <w:rsid w:val="008842D4"/>
    <w:rsid w:val="00884371"/>
    <w:rsid w:val="008843CF"/>
    <w:rsid w:val="00884DF0"/>
    <w:rsid w:val="00884EFA"/>
    <w:rsid w:val="00885058"/>
    <w:rsid w:val="00885431"/>
    <w:rsid w:val="00885494"/>
    <w:rsid w:val="00885583"/>
    <w:rsid w:val="008856AE"/>
    <w:rsid w:val="008857A1"/>
    <w:rsid w:val="00885A5E"/>
    <w:rsid w:val="00885CBC"/>
    <w:rsid w:val="00885E19"/>
    <w:rsid w:val="00886039"/>
    <w:rsid w:val="0088605F"/>
    <w:rsid w:val="00886131"/>
    <w:rsid w:val="0088618A"/>
    <w:rsid w:val="00886980"/>
    <w:rsid w:val="00886A51"/>
    <w:rsid w:val="00886BAD"/>
    <w:rsid w:val="00886EBB"/>
    <w:rsid w:val="00886FDD"/>
    <w:rsid w:val="00887202"/>
    <w:rsid w:val="00887409"/>
    <w:rsid w:val="0088771F"/>
    <w:rsid w:val="00887797"/>
    <w:rsid w:val="008879C8"/>
    <w:rsid w:val="00887A87"/>
    <w:rsid w:val="00887B6E"/>
    <w:rsid w:val="00887B7F"/>
    <w:rsid w:val="00887DF3"/>
    <w:rsid w:val="00890349"/>
    <w:rsid w:val="00891391"/>
    <w:rsid w:val="0089180F"/>
    <w:rsid w:val="00891818"/>
    <w:rsid w:val="00891B53"/>
    <w:rsid w:val="00891DFC"/>
    <w:rsid w:val="008921C5"/>
    <w:rsid w:val="00892C2C"/>
    <w:rsid w:val="00892DDD"/>
    <w:rsid w:val="00892ED2"/>
    <w:rsid w:val="00892FE8"/>
    <w:rsid w:val="00893006"/>
    <w:rsid w:val="0089312C"/>
    <w:rsid w:val="00893D20"/>
    <w:rsid w:val="00893E16"/>
    <w:rsid w:val="00894762"/>
    <w:rsid w:val="008949A3"/>
    <w:rsid w:val="00894A8E"/>
    <w:rsid w:val="00894B48"/>
    <w:rsid w:val="00894D38"/>
    <w:rsid w:val="00894E8C"/>
    <w:rsid w:val="00894F05"/>
    <w:rsid w:val="0089504F"/>
    <w:rsid w:val="00895199"/>
    <w:rsid w:val="008955A2"/>
    <w:rsid w:val="0089568E"/>
    <w:rsid w:val="008958F4"/>
    <w:rsid w:val="008960E8"/>
    <w:rsid w:val="00896134"/>
    <w:rsid w:val="008962DD"/>
    <w:rsid w:val="00896703"/>
    <w:rsid w:val="008967EB"/>
    <w:rsid w:val="008968DB"/>
    <w:rsid w:val="00896A0F"/>
    <w:rsid w:val="00896AEC"/>
    <w:rsid w:val="00896D03"/>
    <w:rsid w:val="00896D1D"/>
    <w:rsid w:val="00897175"/>
    <w:rsid w:val="008975F1"/>
    <w:rsid w:val="00897873"/>
    <w:rsid w:val="008A02EC"/>
    <w:rsid w:val="008A0CA5"/>
    <w:rsid w:val="008A0E3E"/>
    <w:rsid w:val="008A0F17"/>
    <w:rsid w:val="008A1018"/>
    <w:rsid w:val="008A113B"/>
    <w:rsid w:val="008A14CB"/>
    <w:rsid w:val="008A16B0"/>
    <w:rsid w:val="008A171D"/>
    <w:rsid w:val="008A18E0"/>
    <w:rsid w:val="008A1915"/>
    <w:rsid w:val="008A19F0"/>
    <w:rsid w:val="008A1C03"/>
    <w:rsid w:val="008A1EA8"/>
    <w:rsid w:val="008A262B"/>
    <w:rsid w:val="008A26A3"/>
    <w:rsid w:val="008A26F1"/>
    <w:rsid w:val="008A26FE"/>
    <w:rsid w:val="008A27A9"/>
    <w:rsid w:val="008A2A82"/>
    <w:rsid w:val="008A3037"/>
    <w:rsid w:val="008A3347"/>
    <w:rsid w:val="008A34C4"/>
    <w:rsid w:val="008A3527"/>
    <w:rsid w:val="008A38D5"/>
    <w:rsid w:val="008A3AE2"/>
    <w:rsid w:val="008A3B08"/>
    <w:rsid w:val="008A3D3C"/>
    <w:rsid w:val="008A3D5B"/>
    <w:rsid w:val="008A3F18"/>
    <w:rsid w:val="008A447C"/>
    <w:rsid w:val="008A4590"/>
    <w:rsid w:val="008A45F5"/>
    <w:rsid w:val="008A4978"/>
    <w:rsid w:val="008A50BE"/>
    <w:rsid w:val="008A5311"/>
    <w:rsid w:val="008A5328"/>
    <w:rsid w:val="008A53C7"/>
    <w:rsid w:val="008A5486"/>
    <w:rsid w:val="008A54FC"/>
    <w:rsid w:val="008A5624"/>
    <w:rsid w:val="008A596A"/>
    <w:rsid w:val="008A5A2D"/>
    <w:rsid w:val="008A5B55"/>
    <w:rsid w:val="008A5B80"/>
    <w:rsid w:val="008A5CB6"/>
    <w:rsid w:val="008A6077"/>
    <w:rsid w:val="008A6412"/>
    <w:rsid w:val="008A664F"/>
    <w:rsid w:val="008A671F"/>
    <w:rsid w:val="008A69F5"/>
    <w:rsid w:val="008A6DE7"/>
    <w:rsid w:val="008A7031"/>
    <w:rsid w:val="008A742D"/>
    <w:rsid w:val="008A7438"/>
    <w:rsid w:val="008A798E"/>
    <w:rsid w:val="008A7ECD"/>
    <w:rsid w:val="008A7FE0"/>
    <w:rsid w:val="008B0096"/>
    <w:rsid w:val="008B060B"/>
    <w:rsid w:val="008B0C91"/>
    <w:rsid w:val="008B0DE6"/>
    <w:rsid w:val="008B0E38"/>
    <w:rsid w:val="008B0F9A"/>
    <w:rsid w:val="008B1119"/>
    <w:rsid w:val="008B121A"/>
    <w:rsid w:val="008B1492"/>
    <w:rsid w:val="008B1592"/>
    <w:rsid w:val="008B1702"/>
    <w:rsid w:val="008B1A50"/>
    <w:rsid w:val="008B1CF2"/>
    <w:rsid w:val="008B249D"/>
    <w:rsid w:val="008B24A3"/>
    <w:rsid w:val="008B2508"/>
    <w:rsid w:val="008B25B6"/>
    <w:rsid w:val="008B28E2"/>
    <w:rsid w:val="008B2BEF"/>
    <w:rsid w:val="008B2CE6"/>
    <w:rsid w:val="008B3071"/>
    <w:rsid w:val="008B397F"/>
    <w:rsid w:val="008B3A1E"/>
    <w:rsid w:val="008B3A49"/>
    <w:rsid w:val="008B3B37"/>
    <w:rsid w:val="008B3D87"/>
    <w:rsid w:val="008B3ED9"/>
    <w:rsid w:val="008B3FFD"/>
    <w:rsid w:val="008B43E1"/>
    <w:rsid w:val="008B5219"/>
    <w:rsid w:val="008B5640"/>
    <w:rsid w:val="008B5785"/>
    <w:rsid w:val="008B58E5"/>
    <w:rsid w:val="008B5C73"/>
    <w:rsid w:val="008B5FA0"/>
    <w:rsid w:val="008B5FBE"/>
    <w:rsid w:val="008B6070"/>
    <w:rsid w:val="008B615C"/>
    <w:rsid w:val="008B6181"/>
    <w:rsid w:val="008B6218"/>
    <w:rsid w:val="008B636A"/>
    <w:rsid w:val="008B671C"/>
    <w:rsid w:val="008B6881"/>
    <w:rsid w:val="008B6F03"/>
    <w:rsid w:val="008B7243"/>
    <w:rsid w:val="008B74A4"/>
    <w:rsid w:val="008B7663"/>
    <w:rsid w:val="008B7947"/>
    <w:rsid w:val="008B7C75"/>
    <w:rsid w:val="008C0286"/>
    <w:rsid w:val="008C0827"/>
    <w:rsid w:val="008C0D57"/>
    <w:rsid w:val="008C0D74"/>
    <w:rsid w:val="008C0E29"/>
    <w:rsid w:val="008C1118"/>
    <w:rsid w:val="008C11AA"/>
    <w:rsid w:val="008C11F4"/>
    <w:rsid w:val="008C137E"/>
    <w:rsid w:val="008C1475"/>
    <w:rsid w:val="008C14DC"/>
    <w:rsid w:val="008C1814"/>
    <w:rsid w:val="008C186E"/>
    <w:rsid w:val="008C1D04"/>
    <w:rsid w:val="008C1F69"/>
    <w:rsid w:val="008C24F2"/>
    <w:rsid w:val="008C2DED"/>
    <w:rsid w:val="008C2FE9"/>
    <w:rsid w:val="008C2FEA"/>
    <w:rsid w:val="008C31A3"/>
    <w:rsid w:val="008C31CE"/>
    <w:rsid w:val="008C329C"/>
    <w:rsid w:val="008C3327"/>
    <w:rsid w:val="008C3803"/>
    <w:rsid w:val="008C3823"/>
    <w:rsid w:val="008C3BB5"/>
    <w:rsid w:val="008C3DEC"/>
    <w:rsid w:val="008C402F"/>
    <w:rsid w:val="008C41B3"/>
    <w:rsid w:val="008C4246"/>
    <w:rsid w:val="008C434C"/>
    <w:rsid w:val="008C44C0"/>
    <w:rsid w:val="008C455C"/>
    <w:rsid w:val="008C45F3"/>
    <w:rsid w:val="008C4E19"/>
    <w:rsid w:val="008C524A"/>
    <w:rsid w:val="008C5862"/>
    <w:rsid w:val="008C59D0"/>
    <w:rsid w:val="008C5E9A"/>
    <w:rsid w:val="008C5EFA"/>
    <w:rsid w:val="008C6294"/>
    <w:rsid w:val="008C6317"/>
    <w:rsid w:val="008C6386"/>
    <w:rsid w:val="008C65C3"/>
    <w:rsid w:val="008C6655"/>
    <w:rsid w:val="008C683E"/>
    <w:rsid w:val="008C720D"/>
    <w:rsid w:val="008C74E1"/>
    <w:rsid w:val="008C7608"/>
    <w:rsid w:val="008C7748"/>
    <w:rsid w:val="008C7771"/>
    <w:rsid w:val="008C791B"/>
    <w:rsid w:val="008C79CA"/>
    <w:rsid w:val="008C7C2C"/>
    <w:rsid w:val="008C7EC8"/>
    <w:rsid w:val="008C7ECE"/>
    <w:rsid w:val="008D028A"/>
    <w:rsid w:val="008D03DD"/>
    <w:rsid w:val="008D086F"/>
    <w:rsid w:val="008D092A"/>
    <w:rsid w:val="008D0AA0"/>
    <w:rsid w:val="008D11B7"/>
    <w:rsid w:val="008D186C"/>
    <w:rsid w:val="008D1AA5"/>
    <w:rsid w:val="008D2274"/>
    <w:rsid w:val="008D2276"/>
    <w:rsid w:val="008D24C3"/>
    <w:rsid w:val="008D2632"/>
    <w:rsid w:val="008D284F"/>
    <w:rsid w:val="008D29F2"/>
    <w:rsid w:val="008D3087"/>
    <w:rsid w:val="008D31F8"/>
    <w:rsid w:val="008D34C2"/>
    <w:rsid w:val="008D35BB"/>
    <w:rsid w:val="008D363A"/>
    <w:rsid w:val="008D370D"/>
    <w:rsid w:val="008D3753"/>
    <w:rsid w:val="008D38B4"/>
    <w:rsid w:val="008D3CC5"/>
    <w:rsid w:val="008D3FDB"/>
    <w:rsid w:val="008D43D5"/>
    <w:rsid w:val="008D47EE"/>
    <w:rsid w:val="008D4DCA"/>
    <w:rsid w:val="008D510F"/>
    <w:rsid w:val="008D51CE"/>
    <w:rsid w:val="008D5499"/>
    <w:rsid w:val="008D57DA"/>
    <w:rsid w:val="008D591C"/>
    <w:rsid w:val="008D59B8"/>
    <w:rsid w:val="008D5A23"/>
    <w:rsid w:val="008D5A6D"/>
    <w:rsid w:val="008D5B82"/>
    <w:rsid w:val="008D5E1F"/>
    <w:rsid w:val="008D6043"/>
    <w:rsid w:val="008D6058"/>
    <w:rsid w:val="008D62F2"/>
    <w:rsid w:val="008D63CB"/>
    <w:rsid w:val="008D67EE"/>
    <w:rsid w:val="008D6AE6"/>
    <w:rsid w:val="008D72A6"/>
    <w:rsid w:val="008D799E"/>
    <w:rsid w:val="008D7A0A"/>
    <w:rsid w:val="008D7C62"/>
    <w:rsid w:val="008D7DF2"/>
    <w:rsid w:val="008E0035"/>
    <w:rsid w:val="008E009A"/>
    <w:rsid w:val="008E066D"/>
    <w:rsid w:val="008E06B4"/>
    <w:rsid w:val="008E0858"/>
    <w:rsid w:val="008E0E6D"/>
    <w:rsid w:val="008E0EE0"/>
    <w:rsid w:val="008E11AD"/>
    <w:rsid w:val="008E14B0"/>
    <w:rsid w:val="008E1A5F"/>
    <w:rsid w:val="008E1EF7"/>
    <w:rsid w:val="008E2122"/>
    <w:rsid w:val="008E22FB"/>
    <w:rsid w:val="008E2E7B"/>
    <w:rsid w:val="008E304A"/>
    <w:rsid w:val="008E30C0"/>
    <w:rsid w:val="008E31F5"/>
    <w:rsid w:val="008E38FB"/>
    <w:rsid w:val="008E393A"/>
    <w:rsid w:val="008E3996"/>
    <w:rsid w:val="008E3B6B"/>
    <w:rsid w:val="008E3CFB"/>
    <w:rsid w:val="008E421E"/>
    <w:rsid w:val="008E43A4"/>
    <w:rsid w:val="008E43C6"/>
    <w:rsid w:val="008E4612"/>
    <w:rsid w:val="008E4889"/>
    <w:rsid w:val="008E48AE"/>
    <w:rsid w:val="008E4AD6"/>
    <w:rsid w:val="008E4C17"/>
    <w:rsid w:val="008E4F3B"/>
    <w:rsid w:val="008E4F3C"/>
    <w:rsid w:val="008E5035"/>
    <w:rsid w:val="008E520E"/>
    <w:rsid w:val="008E5378"/>
    <w:rsid w:val="008E5420"/>
    <w:rsid w:val="008E56AF"/>
    <w:rsid w:val="008E58E5"/>
    <w:rsid w:val="008E597E"/>
    <w:rsid w:val="008E5BD0"/>
    <w:rsid w:val="008E5CE7"/>
    <w:rsid w:val="008E5EF2"/>
    <w:rsid w:val="008E5F3A"/>
    <w:rsid w:val="008E6211"/>
    <w:rsid w:val="008E6398"/>
    <w:rsid w:val="008E6610"/>
    <w:rsid w:val="008E68EE"/>
    <w:rsid w:val="008E696B"/>
    <w:rsid w:val="008E6D8C"/>
    <w:rsid w:val="008E6ED5"/>
    <w:rsid w:val="008E70A2"/>
    <w:rsid w:val="008E7169"/>
    <w:rsid w:val="008E7608"/>
    <w:rsid w:val="008E76CF"/>
    <w:rsid w:val="008E7875"/>
    <w:rsid w:val="008E7A31"/>
    <w:rsid w:val="008E7D9A"/>
    <w:rsid w:val="008E7EC7"/>
    <w:rsid w:val="008F026A"/>
    <w:rsid w:val="008F0420"/>
    <w:rsid w:val="008F0825"/>
    <w:rsid w:val="008F0AA0"/>
    <w:rsid w:val="008F0AAE"/>
    <w:rsid w:val="008F0DE0"/>
    <w:rsid w:val="008F0FA6"/>
    <w:rsid w:val="008F133D"/>
    <w:rsid w:val="008F134D"/>
    <w:rsid w:val="008F19CE"/>
    <w:rsid w:val="008F1B4A"/>
    <w:rsid w:val="008F1DA5"/>
    <w:rsid w:val="008F1EFB"/>
    <w:rsid w:val="008F26D0"/>
    <w:rsid w:val="008F2925"/>
    <w:rsid w:val="008F2A93"/>
    <w:rsid w:val="008F2E8B"/>
    <w:rsid w:val="008F3363"/>
    <w:rsid w:val="008F39B6"/>
    <w:rsid w:val="008F3D14"/>
    <w:rsid w:val="008F3E07"/>
    <w:rsid w:val="008F3E51"/>
    <w:rsid w:val="008F4539"/>
    <w:rsid w:val="008F470E"/>
    <w:rsid w:val="008F4837"/>
    <w:rsid w:val="008F4897"/>
    <w:rsid w:val="008F4A96"/>
    <w:rsid w:val="008F4EBF"/>
    <w:rsid w:val="008F536A"/>
    <w:rsid w:val="008F54C9"/>
    <w:rsid w:val="008F573A"/>
    <w:rsid w:val="008F57E3"/>
    <w:rsid w:val="008F5822"/>
    <w:rsid w:val="008F5BC1"/>
    <w:rsid w:val="008F5BEB"/>
    <w:rsid w:val="008F5CBB"/>
    <w:rsid w:val="008F5CD6"/>
    <w:rsid w:val="008F5E1E"/>
    <w:rsid w:val="008F5E86"/>
    <w:rsid w:val="008F6310"/>
    <w:rsid w:val="008F631B"/>
    <w:rsid w:val="008F6701"/>
    <w:rsid w:val="008F6966"/>
    <w:rsid w:val="008F6E6E"/>
    <w:rsid w:val="008F749E"/>
    <w:rsid w:val="008F751D"/>
    <w:rsid w:val="008F7727"/>
    <w:rsid w:val="008F77C2"/>
    <w:rsid w:val="008F7870"/>
    <w:rsid w:val="008F78C1"/>
    <w:rsid w:val="008F7E18"/>
    <w:rsid w:val="008F7E9A"/>
    <w:rsid w:val="00900806"/>
    <w:rsid w:val="00900A14"/>
    <w:rsid w:val="00900E65"/>
    <w:rsid w:val="00901414"/>
    <w:rsid w:val="00901662"/>
    <w:rsid w:val="009018B8"/>
    <w:rsid w:val="00901C4C"/>
    <w:rsid w:val="00901D04"/>
    <w:rsid w:val="00901DFE"/>
    <w:rsid w:val="00901FE3"/>
    <w:rsid w:val="0090200F"/>
    <w:rsid w:val="00902068"/>
    <w:rsid w:val="00902079"/>
    <w:rsid w:val="00902C4E"/>
    <w:rsid w:val="00902FD6"/>
    <w:rsid w:val="009033F3"/>
    <w:rsid w:val="00903851"/>
    <w:rsid w:val="009038DA"/>
    <w:rsid w:val="00903BBF"/>
    <w:rsid w:val="00903BE5"/>
    <w:rsid w:val="00903C56"/>
    <w:rsid w:val="00903D1C"/>
    <w:rsid w:val="009040A6"/>
    <w:rsid w:val="00904244"/>
    <w:rsid w:val="00904321"/>
    <w:rsid w:val="00904579"/>
    <w:rsid w:val="00904599"/>
    <w:rsid w:val="00904735"/>
    <w:rsid w:val="00904B1F"/>
    <w:rsid w:val="00904BC2"/>
    <w:rsid w:val="00904D69"/>
    <w:rsid w:val="009050D0"/>
    <w:rsid w:val="009050FD"/>
    <w:rsid w:val="00905302"/>
    <w:rsid w:val="009053AF"/>
    <w:rsid w:val="00905533"/>
    <w:rsid w:val="00905574"/>
    <w:rsid w:val="009058BC"/>
    <w:rsid w:val="0090595C"/>
    <w:rsid w:val="00905CA4"/>
    <w:rsid w:val="00905D05"/>
    <w:rsid w:val="00905D1E"/>
    <w:rsid w:val="00905E66"/>
    <w:rsid w:val="00905F5C"/>
    <w:rsid w:val="009060E4"/>
    <w:rsid w:val="00906156"/>
    <w:rsid w:val="00906634"/>
    <w:rsid w:val="009066F7"/>
    <w:rsid w:val="00906A05"/>
    <w:rsid w:val="00906A5F"/>
    <w:rsid w:val="00906C5B"/>
    <w:rsid w:val="00906CAF"/>
    <w:rsid w:val="00906CFC"/>
    <w:rsid w:val="00906EAE"/>
    <w:rsid w:val="0090725F"/>
    <w:rsid w:val="009073CB"/>
    <w:rsid w:val="0090768B"/>
    <w:rsid w:val="00907697"/>
    <w:rsid w:val="00907C49"/>
    <w:rsid w:val="00907FFB"/>
    <w:rsid w:val="009102FF"/>
    <w:rsid w:val="00910508"/>
    <w:rsid w:val="009105DF"/>
    <w:rsid w:val="0091094B"/>
    <w:rsid w:val="00910E00"/>
    <w:rsid w:val="00911051"/>
    <w:rsid w:val="009112C2"/>
    <w:rsid w:val="0091152A"/>
    <w:rsid w:val="009116E9"/>
    <w:rsid w:val="00911A99"/>
    <w:rsid w:val="00911B25"/>
    <w:rsid w:val="00911BE3"/>
    <w:rsid w:val="00911E12"/>
    <w:rsid w:val="0091210E"/>
    <w:rsid w:val="009123B2"/>
    <w:rsid w:val="0091295C"/>
    <w:rsid w:val="00912B71"/>
    <w:rsid w:val="00912D0D"/>
    <w:rsid w:val="00912FD4"/>
    <w:rsid w:val="00913358"/>
    <w:rsid w:val="009138AC"/>
    <w:rsid w:val="00913939"/>
    <w:rsid w:val="00913AFE"/>
    <w:rsid w:val="00913C36"/>
    <w:rsid w:val="00913D7C"/>
    <w:rsid w:val="00913F0F"/>
    <w:rsid w:val="00914842"/>
    <w:rsid w:val="00914867"/>
    <w:rsid w:val="009149BC"/>
    <w:rsid w:val="00914C15"/>
    <w:rsid w:val="00915038"/>
    <w:rsid w:val="009153DD"/>
    <w:rsid w:val="009157B7"/>
    <w:rsid w:val="00915F3F"/>
    <w:rsid w:val="00916185"/>
    <w:rsid w:val="00916576"/>
    <w:rsid w:val="009165BD"/>
    <w:rsid w:val="00916818"/>
    <w:rsid w:val="00916A22"/>
    <w:rsid w:val="00916A78"/>
    <w:rsid w:val="00916B1D"/>
    <w:rsid w:val="00916BC1"/>
    <w:rsid w:val="00916C6F"/>
    <w:rsid w:val="00916F14"/>
    <w:rsid w:val="009172BD"/>
    <w:rsid w:val="0091761A"/>
    <w:rsid w:val="009177F9"/>
    <w:rsid w:val="00917926"/>
    <w:rsid w:val="00917ACE"/>
    <w:rsid w:val="00917C3D"/>
    <w:rsid w:val="00917C58"/>
    <w:rsid w:val="00917CD8"/>
    <w:rsid w:val="0092025E"/>
    <w:rsid w:val="00920442"/>
    <w:rsid w:val="009204E2"/>
    <w:rsid w:val="00920575"/>
    <w:rsid w:val="009215EE"/>
    <w:rsid w:val="00921639"/>
    <w:rsid w:val="00921896"/>
    <w:rsid w:val="00921DC5"/>
    <w:rsid w:val="00922237"/>
    <w:rsid w:val="00922391"/>
    <w:rsid w:val="0092242E"/>
    <w:rsid w:val="009225EC"/>
    <w:rsid w:val="009227EA"/>
    <w:rsid w:val="0092284A"/>
    <w:rsid w:val="009228BF"/>
    <w:rsid w:val="0092295D"/>
    <w:rsid w:val="00923008"/>
    <w:rsid w:val="0092343F"/>
    <w:rsid w:val="009237F0"/>
    <w:rsid w:val="00923A7F"/>
    <w:rsid w:val="00923F43"/>
    <w:rsid w:val="009240A7"/>
    <w:rsid w:val="009242BE"/>
    <w:rsid w:val="009247EC"/>
    <w:rsid w:val="00924A47"/>
    <w:rsid w:val="00924A5E"/>
    <w:rsid w:val="00924AE4"/>
    <w:rsid w:val="009251B9"/>
    <w:rsid w:val="009251F8"/>
    <w:rsid w:val="00925A81"/>
    <w:rsid w:val="00926317"/>
    <w:rsid w:val="00926445"/>
    <w:rsid w:val="0092647C"/>
    <w:rsid w:val="0092667E"/>
    <w:rsid w:val="00926A2A"/>
    <w:rsid w:val="00926A38"/>
    <w:rsid w:val="00926D2F"/>
    <w:rsid w:val="00926D9C"/>
    <w:rsid w:val="00926EB9"/>
    <w:rsid w:val="0092717D"/>
    <w:rsid w:val="009272FD"/>
    <w:rsid w:val="00927329"/>
    <w:rsid w:val="00927380"/>
    <w:rsid w:val="0092770D"/>
    <w:rsid w:val="009279AA"/>
    <w:rsid w:val="00927AB3"/>
    <w:rsid w:val="009300EC"/>
    <w:rsid w:val="00930BCA"/>
    <w:rsid w:val="00931624"/>
    <w:rsid w:val="0093182E"/>
    <w:rsid w:val="0093198A"/>
    <w:rsid w:val="00931AC8"/>
    <w:rsid w:val="00931C75"/>
    <w:rsid w:val="00931D3E"/>
    <w:rsid w:val="00932087"/>
    <w:rsid w:val="0093238B"/>
    <w:rsid w:val="009327E9"/>
    <w:rsid w:val="0093315D"/>
    <w:rsid w:val="0093320B"/>
    <w:rsid w:val="0093323C"/>
    <w:rsid w:val="00933348"/>
    <w:rsid w:val="00933574"/>
    <w:rsid w:val="009336CA"/>
    <w:rsid w:val="009338EE"/>
    <w:rsid w:val="009339DF"/>
    <w:rsid w:val="00933ACF"/>
    <w:rsid w:val="00933DF4"/>
    <w:rsid w:val="0093405A"/>
    <w:rsid w:val="0093421D"/>
    <w:rsid w:val="0093437B"/>
    <w:rsid w:val="00934474"/>
    <w:rsid w:val="009347D8"/>
    <w:rsid w:val="00934AEC"/>
    <w:rsid w:val="00935178"/>
    <w:rsid w:val="009352FE"/>
    <w:rsid w:val="009355B6"/>
    <w:rsid w:val="00935718"/>
    <w:rsid w:val="00935BAD"/>
    <w:rsid w:val="009361B0"/>
    <w:rsid w:val="00936838"/>
    <w:rsid w:val="00936CD6"/>
    <w:rsid w:val="00936CF0"/>
    <w:rsid w:val="0093710D"/>
    <w:rsid w:val="0093727C"/>
    <w:rsid w:val="00937496"/>
    <w:rsid w:val="009377F9"/>
    <w:rsid w:val="00937969"/>
    <w:rsid w:val="00937C39"/>
    <w:rsid w:val="00940589"/>
    <w:rsid w:val="00940750"/>
    <w:rsid w:val="00941193"/>
    <w:rsid w:val="0094129B"/>
    <w:rsid w:val="009413B4"/>
    <w:rsid w:val="0094155D"/>
    <w:rsid w:val="009417E4"/>
    <w:rsid w:val="00941879"/>
    <w:rsid w:val="009418FD"/>
    <w:rsid w:val="009419D2"/>
    <w:rsid w:val="00941B6A"/>
    <w:rsid w:val="009423AC"/>
    <w:rsid w:val="009428CD"/>
    <w:rsid w:val="009429C3"/>
    <w:rsid w:val="00942A33"/>
    <w:rsid w:val="00942EBE"/>
    <w:rsid w:val="00942F8B"/>
    <w:rsid w:val="009430DF"/>
    <w:rsid w:val="00943372"/>
    <w:rsid w:val="009436E4"/>
    <w:rsid w:val="00943C5D"/>
    <w:rsid w:val="00943D26"/>
    <w:rsid w:val="00944164"/>
    <w:rsid w:val="009441F0"/>
    <w:rsid w:val="0094457E"/>
    <w:rsid w:val="00944589"/>
    <w:rsid w:val="00944647"/>
    <w:rsid w:val="00944A42"/>
    <w:rsid w:val="009450FB"/>
    <w:rsid w:val="0094573C"/>
    <w:rsid w:val="00945AA6"/>
    <w:rsid w:val="00945AB1"/>
    <w:rsid w:val="0094609D"/>
    <w:rsid w:val="00946224"/>
    <w:rsid w:val="0094633D"/>
    <w:rsid w:val="00946580"/>
    <w:rsid w:val="0094660C"/>
    <w:rsid w:val="0094689B"/>
    <w:rsid w:val="00946E0E"/>
    <w:rsid w:val="009470B5"/>
    <w:rsid w:val="0094770D"/>
    <w:rsid w:val="00947712"/>
    <w:rsid w:val="009477CB"/>
    <w:rsid w:val="00950045"/>
    <w:rsid w:val="0095006C"/>
    <w:rsid w:val="0095038D"/>
    <w:rsid w:val="0095059F"/>
    <w:rsid w:val="00950909"/>
    <w:rsid w:val="009509C5"/>
    <w:rsid w:val="00950B4E"/>
    <w:rsid w:val="00950E17"/>
    <w:rsid w:val="00950E75"/>
    <w:rsid w:val="00951241"/>
    <w:rsid w:val="009512E4"/>
    <w:rsid w:val="0095152F"/>
    <w:rsid w:val="00951539"/>
    <w:rsid w:val="00951718"/>
    <w:rsid w:val="00951A38"/>
    <w:rsid w:val="00951BD4"/>
    <w:rsid w:val="00951C3B"/>
    <w:rsid w:val="00952AC6"/>
    <w:rsid w:val="0095320D"/>
    <w:rsid w:val="00953229"/>
    <w:rsid w:val="009536DC"/>
    <w:rsid w:val="00953988"/>
    <w:rsid w:val="00953E9C"/>
    <w:rsid w:val="0095453E"/>
    <w:rsid w:val="00954B96"/>
    <w:rsid w:val="00954BE0"/>
    <w:rsid w:val="00954DA3"/>
    <w:rsid w:val="00954E1E"/>
    <w:rsid w:val="00954F18"/>
    <w:rsid w:val="00954F70"/>
    <w:rsid w:val="009553B6"/>
    <w:rsid w:val="0095544F"/>
    <w:rsid w:val="00955556"/>
    <w:rsid w:val="00955644"/>
    <w:rsid w:val="0095566B"/>
    <w:rsid w:val="0095608B"/>
    <w:rsid w:val="00956697"/>
    <w:rsid w:val="009566DD"/>
    <w:rsid w:val="009569F3"/>
    <w:rsid w:val="00956AAC"/>
    <w:rsid w:val="009575EA"/>
    <w:rsid w:val="00957609"/>
    <w:rsid w:val="00957A76"/>
    <w:rsid w:val="00957C3F"/>
    <w:rsid w:val="0096035D"/>
    <w:rsid w:val="009607FF"/>
    <w:rsid w:val="009609AA"/>
    <w:rsid w:val="00960BFC"/>
    <w:rsid w:val="00960C08"/>
    <w:rsid w:val="00960C37"/>
    <w:rsid w:val="00960EC3"/>
    <w:rsid w:val="009610A2"/>
    <w:rsid w:val="00961901"/>
    <w:rsid w:val="0096198D"/>
    <w:rsid w:val="00961E1F"/>
    <w:rsid w:val="00961EC8"/>
    <w:rsid w:val="00962163"/>
    <w:rsid w:val="00962783"/>
    <w:rsid w:val="0096282F"/>
    <w:rsid w:val="009629E4"/>
    <w:rsid w:val="00962BAF"/>
    <w:rsid w:val="00962D0A"/>
    <w:rsid w:val="009630EC"/>
    <w:rsid w:val="00963623"/>
    <w:rsid w:val="00963A18"/>
    <w:rsid w:val="00963ED1"/>
    <w:rsid w:val="00964680"/>
    <w:rsid w:val="0096468E"/>
    <w:rsid w:val="0096502B"/>
    <w:rsid w:val="009653A5"/>
    <w:rsid w:val="009653C7"/>
    <w:rsid w:val="0096540E"/>
    <w:rsid w:val="00965545"/>
    <w:rsid w:val="00965770"/>
    <w:rsid w:val="00965777"/>
    <w:rsid w:val="00965BF9"/>
    <w:rsid w:val="00965C11"/>
    <w:rsid w:val="00965CA4"/>
    <w:rsid w:val="00965FC5"/>
    <w:rsid w:val="00966437"/>
    <w:rsid w:val="009664AF"/>
    <w:rsid w:val="00966884"/>
    <w:rsid w:val="00966DB7"/>
    <w:rsid w:val="00966E81"/>
    <w:rsid w:val="00967390"/>
    <w:rsid w:val="00967525"/>
    <w:rsid w:val="0096760C"/>
    <w:rsid w:val="00967852"/>
    <w:rsid w:val="0096799F"/>
    <w:rsid w:val="009679F5"/>
    <w:rsid w:val="00967AC9"/>
    <w:rsid w:val="00967C5E"/>
    <w:rsid w:val="00967C7B"/>
    <w:rsid w:val="00967F82"/>
    <w:rsid w:val="00967FA2"/>
    <w:rsid w:val="00970336"/>
    <w:rsid w:val="0097047B"/>
    <w:rsid w:val="009704DE"/>
    <w:rsid w:val="00970874"/>
    <w:rsid w:val="00970B98"/>
    <w:rsid w:val="00970DE7"/>
    <w:rsid w:val="0097104E"/>
    <w:rsid w:val="009713EC"/>
    <w:rsid w:val="00971432"/>
    <w:rsid w:val="009714ED"/>
    <w:rsid w:val="00971866"/>
    <w:rsid w:val="009719A9"/>
    <w:rsid w:val="00971E82"/>
    <w:rsid w:val="0097213C"/>
    <w:rsid w:val="009726BB"/>
    <w:rsid w:val="009726FE"/>
    <w:rsid w:val="00972CC7"/>
    <w:rsid w:val="0097345A"/>
    <w:rsid w:val="00973671"/>
    <w:rsid w:val="009739EF"/>
    <w:rsid w:val="00973BD6"/>
    <w:rsid w:val="00973C36"/>
    <w:rsid w:val="009740C4"/>
    <w:rsid w:val="0097434E"/>
    <w:rsid w:val="00974350"/>
    <w:rsid w:val="00974A0B"/>
    <w:rsid w:val="00974D47"/>
    <w:rsid w:val="00974F7E"/>
    <w:rsid w:val="0097528B"/>
    <w:rsid w:val="00975297"/>
    <w:rsid w:val="00975374"/>
    <w:rsid w:val="009753B0"/>
    <w:rsid w:val="009754BD"/>
    <w:rsid w:val="009756E3"/>
    <w:rsid w:val="009757D0"/>
    <w:rsid w:val="00975869"/>
    <w:rsid w:val="0097597C"/>
    <w:rsid w:val="009759F6"/>
    <w:rsid w:val="00975B1B"/>
    <w:rsid w:val="00975B9E"/>
    <w:rsid w:val="00975C2B"/>
    <w:rsid w:val="00975D9D"/>
    <w:rsid w:val="009763DE"/>
    <w:rsid w:val="0097651E"/>
    <w:rsid w:val="00976541"/>
    <w:rsid w:val="00976CED"/>
    <w:rsid w:val="00976F06"/>
    <w:rsid w:val="00976F23"/>
    <w:rsid w:val="00977183"/>
    <w:rsid w:val="00977695"/>
    <w:rsid w:val="009776FC"/>
    <w:rsid w:val="00977798"/>
    <w:rsid w:val="00977A6B"/>
    <w:rsid w:val="00977C6B"/>
    <w:rsid w:val="00977D1F"/>
    <w:rsid w:val="00977F35"/>
    <w:rsid w:val="009800E9"/>
    <w:rsid w:val="0098048D"/>
    <w:rsid w:val="009804D7"/>
    <w:rsid w:val="00980678"/>
    <w:rsid w:val="00980A83"/>
    <w:rsid w:val="00980CD6"/>
    <w:rsid w:val="009810EA"/>
    <w:rsid w:val="009812D2"/>
    <w:rsid w:val="0098149F"/>
    <w:rsid w:val="009818FE"/>
    <w:rsid w:val="00981988"/>
    <w:rsid w:val="00981B98"/>
    <w:rsid w:val="00981DCB"/>
    <w:rsid w:val="0098207C"/>
    <w:rsid w:val="0098216D"/>
    <w:rsid w:val="00982ABD"/>
    <w:rsid w:val="009832DA"/>
    <w:rsid w:val="00983532"/>
    <w:rsid w:val="009838B1"/>
    <w:rsid w:val="009839E6"/>
    <w:rsid w:val="00983D90"/>
    <w:rsid w:val="00983E7E"/>
    <w:rsid w:val="00983EBF"/>
    <w:rsid w:val="00984132"/>
    <w:rsid w:val="00984319"/>
    <w:rsid w:val="009846B3"/>
    <w:rsid w:val="009848AF"/>
    <w:rsid w:val="00984C6C"/>
    <w:rsid w:val="00984EE1"/>
    <w:rsid w:val="009851A7"/>
    <w:rsid w:val="00985923"/>
    <w:rsid w:val="00985A54"/>
    <w:rsid w:val="00985AFE"/>
    <w:rsid w:val="00985B82"/>
    <w:rsid w:val="00985E8F"/>
    <w:rsid w:val="00986211"/>
    <w:rsid w:val="009866D3"/>
    <w:rsid w:val="009869D2"/>
    <w:rsid w:val="00986B12"/>
    <w:rsid w:val="00986BDA"/>
    <w:rsid w:val="00986D43"/>
    <w:rsid w:val="00986D74"/>
    <w:rsid w:val="0098700B"/>
    <w:rsid w:val="00987620"/>
    <w:rsid w:val="00987AB5"/>
    <w:rsid w:val="00987B30"/>
    <w:rsid w:val="00987D2D"/>
    <w:rsid w:val="00990350"/>
    <w:rsid w:val="00990E95"/>
    <w:rsid w:val="00990EA8"/>
    <w:rsid w:val="0099138A"/>
    <w:rsid w:val="00991425"/>
    <w:rsid w:val="00991428"/>
    <w:rsid w:val="00991567"/>
    <w:rsid w:val="00991633"/>
    <w:rsid w:val="00991677"/>
    <w:rsid w:val="00991891"/>
    <w:rsid w:val="00991A93"/>
    <w:rsid w:val="00991B9C"/>
    <w:rsid w:val="00991E4B"/>
    <w:rsid w:val="00991E95"/>
    <w:rsid w:val="00991ED4"/>
    <w:rsid w:val="00992069"/>
    <w:rsid w:val="00992160"/>
    <w:rsid w:val="009921E3"/>
    <w:rsid w:val="0099225A"/>
    <w:rsid w:val="009924F0"/>
    <w:rsid w:val="0099254D"/>
    <w:rsid w:val="0099266F"/>
    <w:rsid w:val="00992F5E"/>
    <w:rsid w:val="00993272"/>
    <w:rsid w:val="0099328C"/>
    <w:rsid w:val="009933BF"/>
    <w:rsid w:val="00993425"/>
    <w:rsid w:val="0099367C"/>
    <w:rsid w:val="009938E7"/>
    <w:rsid w:val="00993F7F"/>
    <w:rsid w:val="00994043"/>
    <w:rsid w:val="009944F7"/>
    <w:rsid w:val="00994667"/>
    <w:rsid w:val="0099477E"/>
    <w:rsid w:val="009948A4"/>
    <w:rsid w:val="00994C9E"/>
    <w:rsid w:val="00995025"/>
    <w:rsid w:val="00995203"/>
    <w:rsid w:val="0099520B"/>
    <w:rsid w:val="00995B6A"/>
    <w:rsid w:val="00995C97"/>
    <w:rsid w:val="00995DA8"/>
    <w:rsid w:val="009960D7"/>
    <w:rsid w:val="00996AB5"/>
    <w:rsid w:val="00996F96"/>
    <w:rsid w:val="0099700F"/>
    <w:rsid w:val="00997028"/>
    <w:rsid w:val="00997624"/>
    <w:rsid w:val="0099788B"/>
    <w:rsid w:val="00997D1E"/>
    <w:rsid w:val="00997E4B"/>
    <w:rsid w:val="009A02FC"/>
    <w:rsid w:val="009A04ED"/>
    <w:rsid w:val="009A069F"/>
    <w:rsid w:val="009A06BB"/>
    <w:rsid w:val="009A087F"/>
    <w:rsid w:val="009A096D"/>
    <w:rsid w:val="009A09DC"/>
    <w:rsid w:val="009A0C62"/>
    <w:rsid w:val="009A0F16"/>
    <w:rsid w:val="009A0FEB"/>
    <w:rsid w:val="009A135B"/>
    <w:rsid w:val="009A1C4B"/>
    <w:rsid w:val="009A2265"/>
    <w:rsid w:val="009A228A"/>
    <w:rsid w:val="009A2421"/>
    <w:rsid w:val="009A2784"/>
    <w:rsid w:val="009A29CA"/>
    <w:rsid w:val="009A326C"/>
    <w:rsid w:val="009A333A"/>
    <w:rsid w:val="009A344D"/>
    <w:rsid w:val="009A34DE"/>
    <w:rsid w:val="009A38B8"/>
    <w:rsid w:val="009A3DF0"/>
    <w:rsid w:val="009A3F08"/>
    <w:rsid w:val="009A4036"/>
    <w:rsid w:val="009A4047"/>
    <w:rsid w:val="009A418E"/>
    <w:rsid w:val="009A4483"/>
    <w:rsid w:val="009A4650"/>
    <w:rsid w:val="009A4918"/>
    <w:rsid w:val="009A4963"/>
    <w:rsid w:val="009A4C7B"/>
    <w:rsid w:val="009A4CA4"/>
    <w:rsid w:val="009A4E41"/>
    <w:rsid w:val="009A5122"/>
    <w:rsid w:val="009A540E"/>
    <w:rsid w:val="009A5696"/>
    <w:rsid w:val="009A5960"/>
    <w:rsid w:val="009A5A80"/>
    <w:rsid w:val="009A6451"/>
    <w:rsid w:val="009A6550"/>
    <w:rsid w:val="009A656A"/>
    <w:rsid w:val="009A6662"/>
    <w:rsid w:val="009A666F"/>
    <w:rsid w:val="009A6717"/>
    <w:rsid w:val="009A68C5"/>
    <w:rsid w:val="009A741D"/>
    <w:rsid w:val="009A74AC"/>
    <w:rsid w:val="009A7720"/>
    <w:rsid w:val="009A7743"/>
    <w:rsid w:val="009A7992"/>
    <w:rsid w:val="009A7A73"/>
    <w:rsid w:val="009A7A81"/>
    <w:rsid w:val="009A7C7C"/>
    <w:rsid w:val="009A7FBB"/>
    <w:rsid w:val="009B013B"/>
    <w:rsid w:val="009B0645"/>
    <w:rsid w:val="009B0D06"/>
    <w:rsid w:val="009B0E5F"/>
    <w:rsid w:val="009B1050"/>
    <w:rsid w:val="009B1346"/>
    <w:rsid w:val="009B1358"/>
    <w:rsid w:val="009B14B9"/>
    <w:rsid w:val="009B15CA"/>
    <w:rsid w:val="009B166D"/>
    <w:rsid w:val="009B1933"/>
    <w:rsid w:val="009B1A09"/>
    <w:rsid w:val="009B209E"/>
    <w:rsid w:val="009B22BD"/>
    <w:rsid w:val="009B23A2"/>
    <w:rsid w:val="009B2730"/>
    <w:rsid w:val="009B2A5A"/>
    <w:rsid w:val="009B2B3C"/>
    <w:rsid w:val="009B3825"/>
    <w:rsid w:val="009B38C3"/>
    <w:rsid w:val="009B43BD"/>
    <w:rsid w:val="009B4504"/>
    <w:rsid w:val="009B45C9"/>
    <w:rsid w:val="009B46C5"/>
    <w:rsid w:val="009B48D5"/>
    <w:rsid w:val="009B48E3"/>
    <w:rsid w:val="009B49C9"/>
    <w:rsid w:val="009B4BBF"/>
    <w:rsid w:val="009B4C68"/>
    <w:rsid w:val="009B51D4"/>
    <w:rsid w:val="009B52DF"/>
    <w:rsid w:val="009B56B4"/>
    <w:rsid w:val="009B582E"/>
    <w:rsid w:val="009B584A"/>
    <w:rsid w:val="009B5D81"/>
    <w:rsid w:val="009B5FC3"/>
    <w:rsid w:val="009B615B"/>
    <w:rsid w:val="009B6182"/>
    <w:rsid w:val="009B61E3"/>
    <w:rsid w:val="009B6498"/>
    <w:rsid w:val="009B67CE"/>
    <w:rsid w:val="009B68DA"/>
    <w:rsid w:val="009B6E34"/>
    <w:rsid w:val="009B713F"/>
    <w:rsid w:val="009B715A"/>
    <w:rsid w:val="009B7173"/>
    <w:rsid w:val="009B71D8"/>
    <w:rsid w:val="009B72A9"/>
    <w:rsid w:val="009B74C8"/>
    <w:rsid w:val="009B76EC"/>
    <w:rsid w:val="009B776A"/>
    <w:rsid w:val="009B77B6"/>
    <w:rsid w:val="009B79DB"/>
    <w:rsid w:val="009B7DD8"/>
    <w:rsid w:val="009C013C"/>
    <w:rsid w:val="009C02D4"/>
    <w:rsid w:val="009C0308"/>
    <w:rsid w:val="009C04F7"/>
    <w:rsid w:val="009C05CA"/>
    <w:rsid w:val="009C08E9"/>
    <w:rsid w:val="009C0A1A"/>
    <w:rsid w:val="009C0B5B"/>
    <w:rsid w:val="009C0FC6"/>
    <w:rsid w:val="009C10D2"/>
    <w:rsid w:val="009C11F9"/>
    <w:rsid w:val="009C1280"/>
    <w:rsid w:val="009C1404"/>
    <w:rsid w:val="009C142E"/>
    <w:rsid w:val="009C1441"/>
    <w:rsid w:val="009C150E"/>
    <w:rsid w:val="009C15AA"/>
    <w:rsid w:val="009C1870"/>
    <w:rsid w:val="009C1880"/>
    <w:rsid w:val="009C1C75"/>
    <w:rsid w:val="009C1DA1"/>
    <w:rsid w:val="009C1EDB"/>
    <w:rsid w:val="009C2276"/>
    <w:rsid w:val="009C2442"/>
    <w:rsid w:val="009C24C0"/>
    <w:rsid w:val="009C2558"/>
    <w:rsid w:val="009C26EA"/>
    <w:rsid w:val="009C2770"/>
    <w:rsid w:val="009C29BA"/>
    <w:rsid w:val="009C2E52"/>
    <w:rsid w:val="009C305A"/>
    <w:rsid w:val="009C32EA"/>
    <w:rsid w:val="009C34A7"/>
    <w:rsid w:val="009C394B"/>
    <w:rsid w:val="009C3AE1"/>
    <w:rsid w:val="009C3B3B"/>
    <w:rsid w:val="009C3F4B"/>
    <w:rsid w:val="009C420E"/>
    <w:rsid w:val="009C4504"/>
    <w:rsid w:val="009C4A7D"/>
    <w:rsid w:val="009C4B04"/>
    <w:rsid w:val="009C4CF1"/>
    <w:rsid w:val="009C4D3A"/>
    <w:rsid w:val="009C4E66"/>
    <w:rsid w:val="009C4F8C"/>
    <w:rsid w:val="009C4F96"/>
    <w:rsid w:val="009C5680"/>
    <w:rsid w:val="009C577E"/>
    <w:rsid w:val="009C5982"/>
    <w:rsid w:val="009C59B8"/>
    <w:rsid w:val="009C5E53"/>
    <w:rsid w:val="009C6167"/>
    <w:rsid w:val="009C6194"/>
    <w:rsid w:val="009C636D"/>
    <w:rsid w:val="009C63D9"/>
    <w:rsid w:val="009C6439"/>
    <w:rsid w:val="009C646B"/>
    <w:rsid w:val="009C6478"/>
    <w:rsid w:val="009C6BD2"/>
    <w:rsid w:val="009C7178"/>
    <w:rsid w:val="009C7A4C"/>
    <w:rsid w:val="009C7AFA"/>
    <w:rsid w:val="009C7DD3"/>
    <w:rsid w:val="009C7E98"/>
    <w:rsid w:val="009C7F53"/>
    <w:rsid w:val="009D016D"/>
    <w:rsid w:val="009D0321"/>
    <w:rsid w:val="009D0762"/>
    <w:rsid w:val="009D0941"/>
    <w:rsid w:val="009D0D25"/>
    <w:rsid w:val="009D0E1E"/>
    <w:rsid w:val="009D1006"/>
    <w:rsid w:val="009D1102"/>
    <w:rsid w:val="009D1151"/>
    <w:rsid w:val="009D13FB"/>
    <w:rsid w:val="009D1635"/>
    <w:rsid w:val="009D1BE0"/>
    <w:rsid w:val="009D1BF6"/>
    <w:rsid w:val="009D2073"/>
    <w:rsid w:val="009D2948"/>
    <w:rsid w:val="009D2C02"/>
    <w:rsid w:val="009D2C12"/>
    <w:rsid w:val="009D2C17"/>
    <w:rsid w:val="009D2D1E"/>
    <w:rsid w:val="009D3221"/>
    <w:rsid w:val="009D3377"/>
    <w:rsid w:val="009D356F"/>
    <w:rsid w:val="009D359F"/>
    <w:rsid w:val="009D3741"/>
    <w:rsid w:val="009D3CC6"/>
    <w:rsid w:val="009D40E4"/>
    <w:rsid w:val="009D423B"/>
    <w:rsid w:val="009D42D0"/>
    <w:rsid w:val="009D4885"/>
    <w:rsid w:val="009D4A8B"/>
    <w:rsid w:val="009D4B18"/>
    <w:rsid w:val="009D4BF6"/>
    <w:rsid w:val="009D4CA8"/>
    <w:rsid w:val="009D5048"/>
    <w:rsid w:val="009D598A"/>
    <w:rsid w:val="009D5A22"/>
    <w:rsid w:val="009D5C19"/>
    <w:rsid w:val="009D6FB6"/>
    <w:rsid w:val="009D7068"/>
    <w:rsid w:val="009D719C"/>
    <w:rsid w:val="009D732F"/>
    <w:rsid w:val="009D73CD"/>
    <w:rsid w:val="009D7556"/>
    <w:rsid w:val="009D794E"/>
    <w:rsid w:val="009D7A99"/>
    <w:rsid w:val="009D7ACA"/>
    <w:rsid w:val="009D7AF3"/>
    <w:rsid w:val="009E000D"/>
    <w:rsid w:val="009E014B"/>
    <w:rsid w:val="009E03F6"/>
    <w:rsid w:val="009E0444"/>
    <w:rsid w:val="009E0A89"/>
    <w:rsid w:val="009E0AA5"/>
    <w:rsid w:val="009E0BC3"/>
    <w:rsid w:val="009E0E5F"/>
    <w:rsid w:val="009E12F5"/>
    <w:rsid w:val="009E1668"/>
    <w:rsid w:val="009E191C"/>
    <w:rsid w:val="009E1CCC"/>
    <w:rsid w:val="009E239F"/>
    <w:rsid w:val="009E25F8"/>
    <w:rsid w:val="009E28EE"/>
    <w:rsid w:val="009E2BCB"/>
    <w:rsid w:val="009E2C3E"/>
    <w:rsid w:val="009E2E1C"/>
    <w:rsid w:val="009E2FE6"/>
    <w:rsid w:val="009E313D"/>
    <w:rsid w:val="009E3626"/>
    <w:rsid w:val="009E3BAB"/>
    <w:rsid w:val="009E3E88"/>
    <w:rsid w:val="009E4133"/>
    <w:rsid w:val="009E4226"/>
    <w:rsid w:val="009E4314"/>
    <w:rsid w:val="009E463D"/>
    <w:rsid w:val="009E47CF"/>
    <w:rsid w:val="009E4AB8"/>
    <w:rsid w:val="009E4DD6"/>
    <w:rsid w:val="009E4F1C"/>
    <w:rsid w:val="009E5108"/>
    <w:rsid w:val="009E53FD"/>
    <w:rsid w:val="009E54F8"/>
    <w:rsid w:val="009E578C"/>
    <w:rsid w:val="009E588E"/>
    <w:rsid w:val="009E5CAC"/>
    <w:rsid w:val="009E6937"/>
    <w:rsid w:val="009E69A5"/>
    <w:rsid w:val="009E6B6B"/>
    <w:rsid w:val="009E6BAC"/>
    <w:rsid w:val="009E73C8"/>
    <w:rsid w:val="009E748D"/>
    <w:rsid w:val="009E7A26"/>
    <w:rsid w:val="009E7F79"/>
    <w:rsid w:val="009F0141"/>
    <w:rsid w:val="009F0200"/>
    <w:rsid w:val="009F03AE"/>
    <w:rsid w:val="009F0C86"/>
    <w:rsid w:val="009F0E26"/>
    <w:rsid w:val="009F175A"/>
    <w:rsid w:val="009F1ACB"/>
    <w:rsid w:val="009F1E11"/>
    <w:rsid w:val="009F1E51"/>
    <w:rsid w:val="009F2084"/>
    <w:rsid w:val="009F2336"/>
    <w:rsid w:val="009F2907"/>
    <w:rsid w:val="009F29EC"/>
    <w:rsid w:val="009F29F9"/>
    <w:rsid w:val="009F2BA3"/>
    <w:rsid w:val="009F3297"/>
    <w:rsid w:val="009F3329"/>
    <w:rsid w:val="009F33A7"/>
    <w:rsid w:val="009F33EE"/>
    <w:rsid w:val="009F366E"/>
    <w:rsid w:val="009F3913"/>
    <w:rsid w:val="009F3A13"/>
    <w:rsid w:val="009F4308"/>
    <w:rsid w:val="009F439D"/>
    <w:rsid w:val="009F45C1"/>
    <w:rsid w:val="009F4677"/>
    <w:rsid w:val="009F4679"/>
    <w:rsid w:val="009F481F"/>
    <w:rsid w:val="009F4AEC"/>
    <w:rsid w:val="009F4FD4"/>
    <w:rsid w:val="009F51BE"/>
    <w:rsid w:val="009F5885"/>
    <w:rsid w:val="009F5977"/>
    <w:rsid w:val="009F5D45"/>
    <w:rsid w:val="009F5F99"/>
    <w:rsid w:val="009F6227"/>
    <w:rsid w:val="009F6486"/>
    <w:rsid w:val="009F6500"/>
    <w:rsid w:val="009F65F9"/>
    <w:rsid w:val="009F6A4F"/>
    <w:rsid w:val="009F6B5A"/>
    <w:rsid w:val="009F6B7C"/>
    <w:rsid w:val="009F6C58"/>
    <w:rsid w:val="009F701B"/>
    <w:rsid w:val="009F70C9"/>
    <w:rsid w:val="009F7224"/>
    <w:rsid w:val="009F7468"/>
    <w:rsid w:val="009F758F"/>
    <w:rsid w:val="009F76FC"/>
    <w:rsid w:val="009F7A82"/>
    <w:rsid w:val="009F7F00"/>
    <w:rsid w:val="009F7F2E"/>
    <w:rsid w:val="00A00C0E"/>
    <w:rsid w:val="00A00C54"/>
    <w:rsid w:val="00A00C6D"/>
    <w:rsid w:val="00A00D38"/>
    <w:rsid w:val="00A0118F"/>
    <w:rsid w:val="00A0139D"/>
    <w:rsid w:val="00A01731"/>
    <w:rsid w:val="00A01BA1"/>
    <w:rsid w:val="00A02057"/>
    <w:rsid w:val="00A0221E"/>
    <w:rsid w:val="00A02386"/>
    <w:rsid w:val="00A0283E"/>
    <w:rsid w:val="00A02AB7"/>
    <w:rsid w:val="00A02B14"/>
    <w:rsid w:val="00A0353C"/>
    <w:rsid w:val="00A035ED"/>
    <w:rsid w:val="00A037BE"/>
    <w:rsid w:val="00A03885"/>
    <w:rsid w:val="00A03933"/>
    <w:rsid w:val="00A03F38"/>
    <w:rsid w:val="00A04035"/>
    <w:rsid w:val="00A04312"/>
    <w:rsid w:val="00A04986"/>
    <w:rsid w:val="00A04B63"/>
    <w:rsid w:val="00A04CB9"/>
    <w:rsid w:val="00A04E61"/>
    <w:rsid w:val="00A04F4F"/>
    <w:rsid w:val="00A05007"/>
    <w:rsid w:val="00A052AE"/>
    <w:rsid w:val="00A05928"/>
    <w:rsid w:val="00A05B8C"/>
    <w:rsid w:val="00A05BD1"/>
    <w:rsid w:val="00A05C06"/>
    <w:rsid w:val="00A05E27"/>
    <w:rsid w:val="00A05E98"/>
    <w:rsid w:val="00A0618E"/>
    <w:rsid w:val="00A06218"/>
    <w:rsid w:val="00A063F5"/>
    <w:rsid w:val="00A066CC"/>
    <w:rsid w:val="00A0708B"/>
    <w:rsid w:val="00A0753B"/>
    <w:rsid w:val="00A07731"/>
    <w:rsid w:val="00A07C10"/>
    <w:rsid w:val="00A07CFE"/>
    <w:rsid w:val="00A07DC8"/>
    <w:rsid w:val="00A07F64"/>
    <w:rsid w:val="00A07F8B"/>
    <w:rsid w:val="00A10316"/>
    <w:rsid w:val="00A10590"/>
    <w:rsid w:val="00A105BE"/>
    <w:rsid w:val="00A1073D"/>
    <w:rsid w:val="00A10898"/>
    <w:rsid w:val="00A10907"/>
    <w:rsid w:val="00A109C9"/>
    <w:rsid w:val="00A10A42"/>
    <w:rsid w:val="00A10B26"/>
    <w:rsid w:val="00A10C8A"/>
    <w:rsid w:val="00A11071"/>
    <w:rsid w:val="00A11245"/>
    <w:rsid w:val="00A1127C"/>
    <w:rsid w:val="00A1149F"/>
    <w:rsid w:val="00A114CA"/>
    <w:rsid w:val="00A11591"/>
    <w:rsid w:val="00A116D2"/>
    <w:rsid w:val="00A1170C"/>
    <w:rsid w:val="00A118E0"/>
    <w:rsid w:val="00A118E8"/>
    <w:rsid w:val="00A11B72"/>
    <w:rsid w:val="00A11D3F"/>
    <w:rsid w:val="00A1202B"/>
    <w:rsid w:val="00A1268C"/>
    <w:rsid w:val="00A12893"/>
    <w:rsid w:val="00A12A96"/>
    <w:rsid w:val="00A12B38"/>
    <w:rsid w:val="00A12BA9"/>
    <w:rsid w:val="00A12CA9"/>
    <w:rsid w:val="00A130B2"/>
    <w:rsid w:val="00A1336D"/>
    <w:rsid w:val="00A133A2"/>
    <w:rsid w:val="00A13414"/>
    <w:rsid w:val="00A13794"/>
    <w:rsid w:val="00A13FE5"/>
    <w:rsid w:val="00A1433D"/>
    <w:rsid w:val="00A14394"/>
    <w:rsid w:val="00A1445B"/>
    <w:rsid w:val="00A1453F"/>
    <w:rsid w:val="00A1482B"/>
    <w:rsid w:val="00A150E8"/>
    <w:rsid w:val="00A1542E"/>
    <w:rsid w:val="00A15536"/>
    <w:rsid w:val="00A1587B"/>
    <w:rsid w:val="00A15894"/>
    <w:rsid w:val="00A160A5"/>
    <w:rsid w:val="00A16122"/>
    <w:rsid w:val="00A16141"/>
    <w:rsid w:val="00A1638F"/>
    <w:rsid w:val="00A16404"/>
    <w:rsid w:val="00A1644B"/>
    <w:rsid w:val="00A164EB"/>
    <w:rsid w:val="00A1660E"/>
    <w:rsid w:val="00A167CC"/>
    <w:rsid w:val="00A1693E"/>
    <w:rsid w:val="00A17BE6"/>
    <w:rsid w:val="00A17C53"/>
    <w:rsid w:val="00A201F5"/>
    <w:rsid w:val="00A2071F"/>
    <w:rsid w:val="00A20D03"/>
    <w:rsid w:val="00A20D1A"/>
    <w:rsid w:val="00A2103C"/>
    <w:rsid w:val="00A21FE4"/>
    <w:rsid w:val="00A22443"/>
    <w:rsid w:val="00A22A02"/>
    <w:rsid w:val="00A22CDB"/>
    <w:rsid w:val="00A230AE"/>
    <w:rsid w:val="00A23307"/>
    <w:rsid w:val="00A239D5"/>
    <w:rsid w:val="00A23A74"/>
    <w:rsid w:val="00A23F2E"/>
    <w:rsid w:val="00A24065"/>
    <w:rsid w:val="00A24537"/>
    <w:rsid w:val="00A24A7C"/>
    <w:rsid w:val="00A24BD5"/>
    <w:rsid w:val="00A24EA0"/>
    <w:rsid w:val="00A25052"/>
    <w:rsid w:val="00A25F6F"/>
    <w:rsid w:val="00A25FBD"/>
    <w:rsid w:val="00A261B8"/>
    <w:rsid w:val="00A26529"/>
    <w:rsid w:val="00A26B9F"/>
    <w:rsid w:val="00A26E87"/>
    <w:rsid w:val="00A2742F"/>
    <w:rsid w:val="00A2765F"/>
    <w:rsid w:val="00A27A23"/>
    <w:rsid w:val="00A27E53"/>
    <w:rsid w:val="00A305A8"/>
    <w:rsid w:val="00A30A30"/>
    <w:rsid w:val="00A314DA"/>
    <w:rsid w:val="00A314DF"/>
    <w:rsid w:val="00A314FC"/>
    <w:rsid w:val="00A315A5"/>
    <w:rsid w:val="00A316FF"/>
    <w:rsid w:val="00A31A29"/>
    <w:rsid w:val="00A32019"/>
    <w:rsid w:val="00A3234C"/>
    <w:rsid w:val="00A327D8"/>
    <w:rsid w:val="00A32B34"/>
    <w:rsid w:val="00A32C5B"/>
    <w:rsid w:val="00A32CDE"/>
    <w:rsid w:val="00A32CE1"/>
    <w:rsid w:val="00A32D31"/>
    <w:rsid w:val="00A32DB4"/>
    <w:rsid w:val="00A32DC1"/>
    <w:rsid w:val="00A33331"/>
    <w:rsid w:val="00A33E21"/>
    <w:rsid w:val="00A33EA4"/>
    <w:rsid w:val="00A33FC4"/>
    <w:rsid w:val="00A34031"/>
    <w:rsid w:val="00A341E0"/>
    <w:rsid w:val="00A34409"/>
    <w:rsid w:val="00A34943"/>
    <w:rsid w:val="00A34B3F"/>
    <w:rsid w:val="00A34D8F"/>
    <w:rsid w:val="00A34DEB"/>
    <w:rsid w:val="00A34F82"/>
    <w:rsid w:val="00A34FEC"/>
    <w:rsid w:val="00A357FA"/>
    <w:rsid w:val="00A358FD"/>
    <w:rsid w:val="00A3598D"/>
    <w:rsid w:val="00A35A76"/>
    <w:rsid w:val="00A35CD4"/>
    <w:rsid w:val="00A35FC6"/>
    <w:rsid w:val="00A3624B"/>
    <w:rsid w:val="00A363D8"/>
    <w:rsid w:val="00A36B53"/>
    <w:rsid w:val="00A36CE2"/>
    <w:rsid w:val="00A36EEC"/>
    <w:rsid w:val="00A3739C"/>
    <w:rsid w:val="00A375E5"/>
    <w:rsid w:val="00A37938"/>
    <w:rsid w:val="00A379DE"/>
    <w:rsid w:val="00A37E76"/>
    <w:rsid w:val="00A4001F"/>
    <w:rsid w:val="00A401E0"/>
    <w:rsid w:val="00A40380"/>
    <w:rsid w:val="00A40584"/>
    <w:rsid w:val="00A4073F"/>
    <w:rsid w:val="00A40815"/>
    <w:rsid w:val="00A40D5E"/>
    <w:rsid w:val="00A40E0C"/>
    <w:rsid w:val="00A40F9E"/>
    <w:rsid w:val="00A41045"/>
    <w:rsid w:val="00A4129E"/>
    <w:rsid w:val="00A413F7"/>
    <w:rsid w:val="00A414AE"/>
    <w:rsid w:val="00A415BE"/>
    <w:rsid w:val="00A41829"/>
    <w:rsid w:val="00A41EC2"/>
    <w:rsid w:val="00A422BD"/>
    <w:rsid w:val="00A425EA"/>
    <w:rsid w:val="00A4294D"/>
    <w:rsid w:val="00A429B6"/>
    <w:rsid w:val="00A42A65"/>
    <w:rsid w:val="00A42AFB"/>
    <w:rsid w:val="00A42B77"/>
    <w:rsid w:val="00A42CCA"/>
    <w:rsid w:val="00A42E4B"/>
    <w:rsid w:val="00A42ECD"/>
    <w:rsid w:val="00A4366C"/>
    <w:rsid w:val="00A43C48"/>
    <w:rsid w:val="00A43CEC"/>
    <w:rsid w:val="00A43F0F"/>
    <w:rsid w:val="00A43F40"/>
    <w:rsid w:val="00A440C7"/>
    <w:rsid w:val="00A44523"/>
    <w:rsid w:val="00A4461D"/>
    <w:rsid w:val="00A448C3"/>
    <w:rsid w:val="00A449B7"/>
    <w:rsid w:val="00A44E11"/>
    <w:rsid w:val="00A452AD"/>
    <w:rsid w:val="00A455E6"/>
    <w:rsid w:val="00A4588E"/>
    <w:rsid w:val="00A45890"/>
    <w:rsid w:val="00A459CF"/>
    <w:rsid w:val="00A45AB5"/>
    <w:rsid w:val="00A45BA1"/>
    <w:rsid w:val="00A45CC9"/>
    <w:rsid w:val="00A45D0B"/>
    <w:rsid w:val="00A45FF2"/>
    <w:rsid w:val="00A4609B"/>
    <w:rsid w:val="00A46688"/>
    <w:rsid w:val="00A46733"/>
    <w:rsid w:val="00A46877"/>
    <w:rsid w:val="00A46C35"/>
    <w:rsid w:val="00A46D5E"/>
    <w:rsid w:val="00A4709B"/>
    <w:rsid w:val="00A47437"/>
    <w:rsid w:val="00A476D5"/>
    <w:rsid w:val="00A47957"/>
    <w:rsid w:val="00A479A5"/>
    <w:rsid w:val="00A47D86"/>
    <w:rsid w:val="00A47FBA"/>
    <w:rsid w:val="00A5008A"/>
    <w:rsid w:val="00A50108"/>
    <w:rsid w:val="00A50229"/>
    <w:rsid w:val="00A505E7"/>
    <w:rsid w:val="00A50DB6"/>
    <w:rsid w:val="00A51403"/>
    <w:rsid w:val="00A51597"/>
    <w:rsid w:val="00A51A7F"/>
    <w:rsid w:val="00A51AFD"/>
    <w:rsid w:val="00A51C56"/>
    <w:rsid w:val="00A51EB5"/>
    <w:rsid w:val="00A520E8"/>
    <w:rsid w:val="00A525D4"/>
    <w:rsid w:val="00A5269B"/>
    <w:rsid w:val="00A5294F"/>
    <w:rsid w:val="00A52CC7"/>
    <w:rsid w:val="00A52FE7"/>
    <w:rsid w:val="00A5318B"/>
    <w:rsid w:val="00A53209"/>
    <w:rsid w:val="00A53598"/>
    <w:rsid w:val="00A538F6"/>
    <w:rsid w:val="00A53A95"/>
    <w:rsid w:val="00A53E6C"/>
    <w:rsid w:val="00A53F0B"/>
    <w:rsid w:val="00A54070"/>
    <w:rsid w:val="00A54A3C"/>
    <w:rsid w:val="00A54CD6"/>
    <w:rsid w:val="00A54DC8"/>
    <w:rsid w:val="00A5513B"/>
    <w:rsid w:val="00A55163"/>
    <w:rsid w:val="00A553E4"/>
    <w:rsid w:val="00A5592D"/>
    <w:rsid w:val="00A55B05"/>
    <w:rsid w:val="00A5631A"/>
    <w:rsid w:val="00A5633C"/>
    <w:rsid w:val="00A567C7"/>
    <w:rsid w:val="00A569A4"/>
    <w:rsid w:val="00A56A1E"/>
    <w:rsid w:val="00A56C03"/>
    <w:rsid w:val="00A56F0F"/>
    <w:rsid w:val="00A571A9"/>
    <w:rsid w:val="00A573B1"/>
    <w:rsid w:val="00A5742F"/>
    <w:rsid w:val="00A578A2"/>
    <w:rsid w:val="00A57EDF"/>
    <w:rsid w:val="00A60079"/>
    <w:rsid w:val="00A60238"/>
    <w:rsid w:val="00A603B8"/>
    <w:rsid w:val="00A60990"/>
    <w:rsid w:val="00A609D7"/>
    <w:rsid w:val="00A60B00"/>
    <w:rsid w:val="00A60C74"/>
    <w:rsid w:val="00A60F4D"/>
    <w:rsid w:val="00A610E0"/>
    <w:rsid w:val="00A615A0"/>
    <w:rsid w:val="00A61853"/>
    <w:rsid w:val="00A61AA4"/>
    <w:rsid w:val="00A61E43"/>
    <w:rsid w:val="00A62012"/>
    <w:rsid w:val="00A623B5"/>
    <w:rsid w:val="00A624E1"/>
    <w:rsid w:val="00A62662"/>
    <w:rsid w:val="00A6269C"/>
    <w:rsid w:val="00A62A8D"/>
    <w:rsid w:val="00A630BF"/>
    <w:rsid w:val="00A6332A"/>
    <w:rsid w:val="00A6357B"/>
    <w:rsid w:val="00A635E3"/>
    <w:rsid w:val="00A6369C"/>
    <w:rsid w:val="00A63770"/>
    <w:rsid w:val="00A63A6E"/>
    <w:rsid w:val="00A63D35"/>
    <w:rsid w:val="00A63DEB"/>
    <w:rsid w:val="00A63F1F"/>
    <w:rsid w:val="00A64313"/>
    <w:rsid w:val="00A647B0"/>
    <w:rsid w:val="00A6502B"/>
    <w:rsid w:val="00A652D9"/>
    <w:rsid w:val="00A65D36"/>
    <w:rsid w:val="00A66096"/>
    <w:rsid w:val="00A660E6"/>
    <w:rsid w:val="00A66371"/>
    <w:rsid w:val="00A665B5"/>
    <w:rsid w:val="00A66B5C"/>
    <w:rsid w:val="00A66C62"/>
    <w:rsid w:val="00A66D68"/>
    <w:rsid w:val="00A66E70"/>
    <w:rsid w:val="00A66FDB"/>
    <w:rsid w:val="00A66FE2"/>
    <w:rsid w:val="00A675F5"/>
    <w:rsid w:val="00A67AF5"/>
    <w:rsid w:val="00A67D9B"/>
    <w:rsid w:val="00A707CB"/>
    <w:rsid w:val="00A708FF"/>
    <w:rsid w:val="00A70A04"/>
    <w:rsid w:val="00A70A23"/>
    <w:rsid w:val="00A70B54"/>
    <w:rsid w:val="00A70DB3"/>
    <w:rsid w:val="00A70DE7"/>
    <w:rsid w:val="00A714F7"/>
    <w:rsid w:val="00A71562"/>
    <w:rsid w:val="00A715C4"/>
    <w:rsid w:val="00A7182C"/>
    <w:rsid w:val="00A7187A"/>
    <w:rsid w:val="00A718B9"/>
    <w:rsid w:val="00A71DA8"/>
    <w:rsid w:val="00A71F7F"/>
    <w:rsid w:val="00A71FFA"/>
    <w:rsid w:val="00A71FFC"/>
    <w:rsid w:val="00A720B8"/>
    <w:rsid w:val="00A72180"/>
    <w:rsid w:val="00A7276D"/>
    <w:rsid w:val="00A72804"/>
    <w:rsid w:val="00A729DC"/>
    <w:rsid w:val="00A73041"/>
    <w:rsid w:val="00A73588"/>
    <w:rsid w:val="00A738A9"/>
    <w:rsid w:val="00A739B3"/>
    <w:rsid w:val="00A73E5D"/>
    <w:rsid w:val="00A73F04"/>
    <w:rsid w:val="00A73F26"/>
    <w:rsid w:val="00A746AB"/>
    <w:rsid w:val="00A7498C"/>
    <w:rsid w:val="00A74BDE"/>
    <w:rsid w:val="00A7509B"/>
    <w:rsid w:val="00A7513E"/>
    <w:rsid w:val="00A755B1"/>
    <w:rsid w:val="00A757A0"/>
    <w:rsid w:val="00A757EA"/>
    <w:rsid w:val="00A75A30"/>
    <w:rsid w:val="00A75C35"/>
    <w:rsid w:val="00A75C55"/>
    <w:rsid w:val="00A75D80"/>
    <w:rsid w:val="00A75DA7"/>
    <w:rsid w:val="00A75EA2"/>
    <w:rsid w:val="00A76158"/>
    <w:rsid w:val="00A761A9"/>
    <w:rsid w:val="00A761AA"/>
    <w:rsid w:val="00A763CB"/>
    <w:rsid w:val="00A766DA"/>
    <w:rsid w:val="00A76E49"/>
    <w:rsid w:val="00A76EBD"/>
    <w:rsid w:val="00A76EEB"/>
    <w:rsid w:val="00A76F4C"/>
    <w:rsid w:val="00A772F1"/>
    <w:rsid w:val="00A77479"/>
    <w:rsid w:val="00A775BC"/>
    <w:rsid w:val="00A777C5"/>
    <w:rsid w:val="00A777D8"/>
    <w:rsid w:val="00A77825"/>
    <w:rsid w:val="00A7797F"/>
    <w:rsid w:val="00A77BB0"/>
    <w:rsid w:val="00A77CD9"/>
    <w:rsid w:val="00A800C2"/>
    <w:rsid w:val="00A8010E"/>
    <w:rsid w:val="00A802DF"/>
    <w:rsid w:val="00A80619"/>
    <w:rsid w:val="00A8062D"/>
    <w:rsid w:val="00A806FA"/>
    <w:rsid w:val="00A80793"/>
    <w:rsid w:val="00A80BF3"/>
    <w:rsid w:val="00A80D9A"/>
    <w:rsid w:val="00A8108A"/>
    <w:rsid w:val="00A814BA"/>
    <w:rsid w:val="00A815C8"/>
    <w:rsid w:val="00A81776"/>
    <w:rsid w:val="00A81996"/>
    <w:rsid w:val="00A819B0"/>
    <w:rsid w:val="00A81ADB"/>
    <w:rsid w:val="00A81C05"/>
    <w:rsid w:val="00A81DA1"/>
    <w:rsid w:val="00A81F67"/>
    <w:rsid w:val="00A81FC2"/>
    <w:rsid w:val="00A82013"/>
    <w:rsid w:val="00A82030"/>
    <w:rsid w:val="00A822E2"/>
    <w:rsid w:val="00A823D8"/>
    <w:rsid w:val="00A82513"/>
    <w:rsid w:val="00A826CD"/>
    <w:rsid w:val="00A82906"/>
    <w:rsid w:val="00A82DD6"/>
    <w:rsid w:val="00A82DE2"/>
    <w:rsid w:val="00A83044"/>
    <w:rsid w:val="00A830A1"/>
    <w:rsid w:val="00A834E4"/>
    <w:rsid w:val="00A835AF"/>
    <w:rsid w:val="00A83637"/>
    <w:rsid w:val="00A8366E"/>
    <w:rsid w:val="00A83674"/>
    <w:rsid w:val="00A83677"/>
    <w:rsid w:val="00A83F84"/>
    <w:rsid w:val="00A83FEE"/>
    <w:rsid w:val="00A8424F"/>
    <w:rsid w:val="00A844F0"/>
    <w:rsid w:val="00A84611"/>
    <w:rsid w:val="00A84A70"/>
    <w:rsid w:val="00A84BA8"/>
    <w:rsid w:val="00A84EA9"/>
    <w:rsid w:val="00A84EFF"/>
    <w:rsid w:val="00A84FAB"/>
    <w:rsid w:val="00A85266"/>
    <w:rsid w:val="00A853FD"/>
    <w:rsid w:val="00A85444"/>
    <w:rsid w:val="00A85A57"/>
    <w:rsid w:val="00A85B4D"/>
    <w:rsid w:val="00A86098"/>
    <w:rsid w:val="00A8626D"/>
    <w:rsid w:val="00A862A1"/>
    <w:rsid w:val="00A8640A"/>
    <w:rsid w:val="00A86CB3"/>
    <w:rsid w:val="00A86D31"/>
    <w:rsid w:val="00A86D73"/>
    <w:rsid w:val="00A86E97"/>
    <w:rsid w:val="00A8735C"/>
    <w:rsid w:val="00A87535"/>
    <w:rsid w:val="00A87540"/>
    <w:rsid w:val="00A8779D"/>
    <w:rsid w:val="00A87965"/>
    <w:rsid w:val="00A879BE"/>
    <w:rsid w:val="00A87C16"/>
    <w:rsid w:val="00A87C7D"/>
    <w:rsid w:val="00A90093"/>
    <w:rsid w:val="00A90330"/>
    <w:rsid w:val="00A903C4"/>
    <w:rsid w:val="00A9047E"/>
    <w:rsid w:val="00A9087B"/>
    <w:rsid w:val="00A90B97"/>
    <w:rsid w:val="00A91161"/>
    <w:rsid w:val="00A918A1"/>
    <w:rsid w:val="00A91AF5"/>
    <w:rsid w:val="00A91DF4"/>
    <w:rsid w:val="00A92102"/>
    <w:rsid w:val="00A9216E"/>
    <w:rsid w:val="00A92322"/>
    <w:rsid w:val="00A92516"/>
    <w:rsid w:val="00A925A5"/>
    <w:rsid w:val="00A9293F"/>
    <w:rsid w:val="00A9309C"/>
    <w:rsid w:val="00A93141"/>
    <w:rsid w:val="00A934D9"/>
    <w:rsid w:val="00A9385F"/>
    <w:rsid w:val="00A939AE"/>
    <w:rsid w:val="00A93B06"/>
    <w:rsid w:val="00A93CA3"/>
    <w:rsid w:val="00A93EA5"/>
    <w:rsid w:val="00A947BB"/>
    <w:rsid w:val="00A95284"/>
    <w:rsid w:val="00A955AE"/>
    <w:rsid w:val="00A95897"/>
    <w:rsid w:val="00A95B5A"/>
    <w:rsid w:val="00A9609A"/>
    <w:rsid w:val="00A960D4"/>
    <w:rsid w:val="00A967D7"/>
    <w:rsid w:val="00A9680E"/>
    <w:rsid w:val="00A96A14"/>
    <w:rsid w:val="00A96C5E"/>
    <w:rsid w:val="00A9703B"/>
    <w:rsid w:val="00A97DF8"/>
    <w:rsid w:val="00A97FFE"/>
    <w:rsid w:val="00AA005F"/>
    <w:rsid w:val="00AA0180"/>
    <w:rsid w:val="00AA02AB"/>
    <w:rsid w:val="00AA0905"/>
    <w:rsid w:val="00AA0921"/>
    <w:rsid w:val="00AA0A43"/>
    <w:rsid w:val="00AA0D8A"/>
    <w:rsid w:val="00AA127A"/>
    <w:rsid w:val="00AA1412"/>
    <w:rsid w:val="00AA1DF5"/>
    <w:rsid w:val="00AA2091"/>
    <w:rsid w:val="00AA21F6"/>
    <w:rsid w:val="00AA2289"/>
    <w:rsid w:val="00AA22C2"/>
    <w:rsid w:val="00AA238E"/>
    <w:rsid w:val="00AA2458"/>
    <w:rsid w:val="00AA2825"/>
    <w:rsid w:val="00AA2BD8"/>
    <w:rsid w:val="00AA2CE5"/>
    <w:rsid w:val="00AA2FBA"/>
    <w:rsid w:val="00AA30E1"/>
    <w:rsid w:val="00AA31FA"/>
    <w:rsid w:val="00AA3215"/>
    <w:rsid w:val="00AA3617"/>
    <w:rsid w:val="00AA3627"/>
    <w:rsid w:val="00AA3753"/>
    <w:rsid w:val="00AA3A26"/>
    <w:rsid w:val="00AA3D79"/>
    <w:rsid w:val="00AA3F4E"/>
    <w:rsid w:val="00AA49F7"/>
    <w:rsid w:val="00AA4A8D"/>
    <w:rsid w:val="00AA4B85"/>
    <w:rsid w:val="00AA4CDC"/>
    <w:rsid w:val="00AA53A5"/>
    <w:rsid w:val="00AA5846"/>
    <w:rsid w:val="00AA58A6"/>
    <w:rsid w:val="00AA58EF"/>
    <w:rsid w:val="00AA5949"/>
    <w:rsid w:val="00AA5C83"/>
    <w:rsid w:val="00AA5FD1"/>
    <w:rsid w:val="00AA62F9"/>
    <w:rsid w:val="00AA63C6"/>
    <w:rsid w:val="00AA640D"/>
    <w:rsid w:val="00AA65EA"/>
    <w:rsid w:val="00AA6D8A"/>
    <w:rsid w:val="00AA6FFE"/>
    <w:rsid w:val="00AA73FE"/>
    <w:rsid w:val="00AA797A"/>
    <w:rsid w:val="00AA7A3B"/>
    <w:rsid w:val="00AA7BAE"/>
    <w:rsid w:val="00AA7E7F"/>
    <w:rsid w:val="00AA7F3B"/>
    <w:rsid w:val="00AB022B"/>
    <w:rsid w:val="00AB046D"/>
    <w:rsid w:val="00AB0C2C"/>
    <w:rsid w:val="00AB1000"/>
    <w:rsid w:val="00AB107B"/>
    <w:rsid w:val="00AB1319"/>
    <w:rsid w:val="00AB1B31"/>
    <w:rsid w:val="00AB2180"/>
    <w:rsid w:val="00AB236F"/>
    <w:rsid w:val="00AB24BA"/>
    <w:rsid w:val="00AB2573"/>
    <w:rsid w:val="00AB2621"/>
    <w:rsid w:val="00AB263D"/>
    <w:rsid w:val="00AB2B64"/>
    <w:rsid w:val="00AB2BD1"/>
    <w:rsid w:val="00AB2C44"/>
    <w:rsid w:val="00AB2FAE"/>
    <w:rsid w:val="00AB314E"/>
    <w:rsid w:val="00AB34D5"/>
    <w:rsid w:val="00AB384D"/>
    <w:rsid w:val="00AB3BB1"/>
    <w:rsid w:val="00AB3C68"/>
    <w:rsid w:val="00AB3CAB"/>
    <w:rsid w:val="00AB46CF"/>
    <w:rsid w:val="00AB4884"/>
    <w:rsid w:val="00AB48C6"/>
    <w:rsid w:val="00AB4C4F"/>
    <w:rsid w:val="00AB4F22"/>
    <w:rsid w:val="00AB4FD5"/>
    <w:rsid w:val="00AB5139"/>
    <w:rsid w:val="00AB58FB"/>
    <w:rsid w:val="00AB62A0"/>
    <w:rsid w:val="00AB65B0"/>
    <w:rsid w:val="00AB6750"/>
    <w:rsid w:val="00AB6819"/>
    <w:rsid w:val="00AB68B7"/>
    <w:rsid w:val="00AB6D17"/>
    <w:rsid w:val="00AB6DBF"/>
    <w:rsid w:val="00AB6F48"/>
    <w:rsid w:val="00AB6F57"/>
    <w:rsid w:val="00AB74A6"/>
    <w:rsid w:val="00AB7741"/>
    <w:rsid w:val="00AB7A3D"/>
    <w:rsid w:val="00AB7B5D"/>
    <w:rsid w:val="00AB7C75"/>
    <w:rsid w:val="00AB7D68"/>
    <w:rsid w:val="00AB7E84"/>
    <w:rsid w:val="00AC013A"/>
    <w:rsid w:val="00AC035D"/>
    <w:rsid w:val="00AC03C1"/>
    <w:rsid w:val="00AC0489"/>
    <w:rsid w:val="00AC08E9"/>
    <w:rsid w:val="00AC0AE0"/>
    <w:rsid w:val="00AC0F7A"/>
    <w:rsid w:val="00AC101F"/>
    <w:rsid w:val="00AC1371"/>
    <w:rsid w:val="00AC1B9F"/>
    <w:rsid w:val="00AC1D49"/>
    <w:rsid w:val="00AC1F75"/>
    <w:rsid w:val="00AC1FAB"/>
    <w:rsid w:val="00AC223C"/>
    <w:rsid w:val="00AC24BD"/>
    <w:rsid w:val="00AC276B"/>
    <w:rsid w:val="00AC287B"/>
    <w:rsid w:val="00AC2909"/>
    <w:rsid w:val="00AC2BDF"/>
    <w:rsid w:val="00AC3006"/>
    <w:rsid w:val="00AC3038"/>
    <w:rsid w:val="00AC3451"/>
    <w:rsid w:val="00AC3479"/>
    <w:rsid w:val="00AC36BD"/>
    <w:rsid w:val="00AC3B98"/>
    <w:rsid w:val="00AC3F87"/>
    <w:rsid w:val="00AC402B"/>
    <w:rsid w:val="00AC40C1"/>
    <w:rsid w:val="00AC4225"/>
    <w:rsid w:val="00AC43B0"/>
    <w:rsid w:val="00AC43C7"/>
    <w:rsid w:val="00AC44A6"/>
    <w:rsid w:val="00AC4880"/>
    <w:rsid w:val="00AC496C"/>
    <w:rsid w:val="00AC4993"/>
    <w:rsid w:val="00AC4C93"/>
    <w:rsid w:val="00AC4D05"/>
    <w:rsid w:val="00AC4DDD"/>
    <w:rsid w:val="00AC4EAE"/>
    <w:rsid w:val="00AC4F29"/>
    <w:rsid w:val="00AC5636"/>
    <w:rsid w:val="00AC5744"/>
    <w:rsid w:val="00AC5925"/>
    <w:rsid w:val="00AC5A7C"/>
    <w:rsid w:val="00AC5B86"/>
    <w:rsid w:val="00AC5D3A"/>
    <w:rsid w:val="00AC61FB"/>
    <w:rsid w:val="00AC6381"/>
    <w:rsid w:val="00AC6555"/>
    <w:rsid w:val="00AC69F6"/>
    <w:rsid w:val="00AC6C33"/>
    <w:rsid w:val="00AC6CBB"/>
    <w:rsid w:val="00AC6E7E"/>
    <w:rsid w:val="00AC70FC"/>
    <w:rsid w:val="00AC724F"/>
    <w:rsid w:val="00AC7515"/>
    <w:rsid w:val="00AC7674"/>
    <w:rsid w:val="00AC7676"/>
    <w:rsid w:val="00AC77EA"/>
    <w:rsid w:val="00AC799F"/>
    <w:rsid w:val="00AC7E04"/>
    <w:rsid w:val="00AC7E2D"/>
    <w:rsid w:val="00AD0082"/>
    <w:rsid w:val="00AD014E"/>
    <w:rsid w:val="00AD054F"/>
    <w:rsid w:val="00AD0826"/>
    <w:rsid w:val="00AD0873"/>
    <w:rsid w:val="00AD0CA0"/>
    <w:rsid w:val="00AD0D41"/>
    <w:rsid w:val="00AD0D71"/>
    <w:rsid w:val="00AD0FAC"/>
    <w:rsid w:val="00AD1398"/>
    <w:rsid w:val="00AD13D7"/>
    <w:rsid w:val="00AD2175"/>
    <w:rsid w:val="00AD2383"/>
    <w:rsid w:val="00AD25AB"/>
    <w:rsid w:val="00AD28C8"/>
    <w:rsid w:val="00AD330C"/>
    <w:rsid w:val="00AD3315"/>
    <w:rsid w:val="00AD3344"/>
    <w:rsid w:val="00AD364B"/>
    <w:rsid w:val="00AD397F"/>
    <w:rsid w:val="00AD3A83"/>
    <w:rsid w:val="00AD3C2F"/>
    <w:rsid w:val="00AD3D03"/>
    <w:rsid w:val="00AD3DB8"/>
    <w:rsid w:val="00AD3EC3"/>
    <w:rsid w:val="00AD3F36"/>
    <w:rsid w:val="00AD3FFC"/>
    <w:rsid w:val="00AD43BE"/>
    <w:rsid w:val="00AD4548"/>
    <w:rsid w:val="00AD4640"/>
    <w:rsid w:val="00AD46D8"/>
    <w:rsid w:val="00AD4BC8"/>
    <w:rsid w:val="00AD4E19"/>
    <w:rsid w:val="00AD5067"/>
    <w:rsid w:val="00AD5113"/>
    <w:rsid w:val="00AD52BD"/>
    <w:rsid w:val="00AD546F"/>
    <w:rsid w:val="00AD5884"/>
    <w:rsid w:val="00AD59D4"/>
    <w:rsid w:val="00AD5AD4"/>
    <w:rsid w:val="00AD606D"/>
    <w:rsid w:val="00AD60DD"/>
    <w:rsid w:val="00AD638B"/>
    <w:rsid w:val="00AD6576"/>
    <w:rsid w:val="00AD671F"/>
    <w:rsid w:val="00AD6996"/>
    <w:rsid w:val="00AD6EEA"/>
    <w:rsid w:val="00AD7616"/>
    <w:rsid w:val="00AD7F3E"/>
    <w:rsid w:val="00AD7F45"/>
    <w:rsid w:val="00AE02C0"/>
    <w:rsid w:val="00AE07BB"/>
    <w:rsid w:val="00AE0D41"/>
    <w:rsid w:val="00AE1004"/>
    <w:rsid w:val="00AE11E0"/>
    <w:rsid w:val="00AE13DA"/>
    <w:rsid w:val="00AE13E1"/>
    <w:rsid w:val="00AE1473"/>
    <w:rsid w:val="00AE1671"/>
    <w:rsid w:val="00AE17F4"/>
    <w:rsid w:val="00AE1A02"/>
    <w:rsid w:val="00AE1B17"/>
    <w:rsid w:val="00AE1CC4"/>
    <w:rsid w:val="00AE1E3A"/>
    <w:rsid w:val="00AE1FD0"/>
    <w:rsid w:val="00AE21AC"/>
    <w:rsid w:val="00AE21C3"/>
    <w:rsid w:val="00AE23CA"/>
    <w:rsid w:val="00AE248A"/>
    <w:rsid w:val="00AE27B3"/>
    <w:rsid w:val="00AE27C4"/>
    <w:rsid w:val="00AE2B05"/>
    <w:rsid w:val="00AE2CDB"/>
    <w:rsid w:val="00AE2DA5"/>
    <w:rsid w:val="00AE2E94"/>
    <w:rsid w:val="00AE3356"/>
    <w:rsid w:val="00AE3640"/>
    <w:rsid w:val="00AE3967"/>
    <w:rsid w:val="00AE39CE"/>
    <w:rsid w:val="00AE3AFB"/>
    <w:rsid w:val="00AE3B9B"/>
    <w:rsid w:val="00AE3DE4"/>
    <w:rsid w:val="00AE3DF3"/>
    <w:rsid w:val="00AE496A"/>
    <w:rsid w:val="00AE4A15"/>
    <w:rsid w:val="00AE4E22"/>
    <w:rsid w:val="00AE4EB4"/>
    <w:rsid w:val="00AE4FC5"/>
    <w:rsid w:val="00AE52D5"/>
    <w:rsid w:val="00AE5328"/>
    <w:rsid w:val="00AE5558"/>
    <w:rsid w:val="00AE5A7F"/>
    <w:rsid w:val="00AE5E2B"/>
    <w:rsid w:val="00AE622C"/>
    <w:rsid w:val="00AE63D0"/>
    <w:rsid w:val="00AE65B0"/>
    <w:rsid w:val="00AE6950"/>
    <w:rsid w:val="00AE6B88"/>
    <w:rsid w:val="00AE6C6A"/>
    <w:rsid w:val="00AE6DBA"/>
    <w:rsid w:val="00AE6E72"/>
    <w:rsid w:val="00AE6F18"/>
    <w:rsid w:val="00AE727A"/>
    <w:rsid w:val="00AE744E"/>
    <w:rsid w:val="00AE74AF"/>
    <w:rsid w:val="00AE7637"/>
    <w:rsid w:val="00AE7662"/>
    <w:rsid w:val="00AE77D5"/>
    <w:rsid w:val="00AE786D"/>
    <w:rsid w:val="00AE7C7A"/>
    <w:rsid w:val="00AE7DB3"/>
    <w:rsid w:val="00AF0201"/>
    <w:rsid w:val="00AF054E"/>
    <w:rsid w:val="00AF0743"/>
    <w:rsid w:val="00AF0766"/>
    <w:rsid w:val="00AF0AB9"/>
    <w:rsid w:val="00AF0E7B"/>
    <w:rsid w:val="00AF1121"/>
    <w:rsid w:val="00AF1211"/>
    <w:rsid w:val="00AF1753"/>
    <w:rsid w:val="00AF17E4"/>
    <w:rsid w:val="00AF1D45"/>
    <w:rsid w:val="00AF1DFD"/>
    <w:rsid w:val="00AF1F1D"/>
    <w:rsid w:val="00AF25A5"/>
    <w:rsid w:val="00AF27C4"/>
    <w:rsid w:val="00AF2876"/>
    <w:rsid w:val="00AF28B6"/>
    <w:rsid w:val="00AF29BB"/>
    <w:rsid w:val="00AF2E7C"/>
    <w:rsid w:val="00AF2FF6"/>
    <w:rsid w:val="00AF321D"/>
    <w:rsid w:val="00AF33DA"/>
    <w:rsid w:val="00AF35FE"/>
    <w:rsid w:val="00AF3AA3"/>
    <w:rsid w:val="00AF3D4B"/>
    <w:rsid w:val="00AF3DC7"/>
    <w:rsid w:val="00AF3E17"/>
    <w:rsid w:val="00AF410D"/>
    <w:rsid w:val="00AF4150"/>
    <w:rsid w:val="00AF4167"/>
    <w:rsid w:val="00AF44B9"/>
    <w:rsid w:val="00AF465C"/>
    <w:rsid w:val="00AF47BD"/>
    <w:rsid w:val="00AF48A7"/>
    <w:rsid w:val="00AF48E5"/>
    <w:rsid w:val="00AF4A5D"/>
    <w:rsid w:val="00AF4A7F"/>
    <w:rsid w:val="00AF4AF6"/>
    <w:rsid w:val="00AF4B67"/>
    <w:rsid w:val="00AF4E8B"/>
    <w:rsid w:val="00AF50EF"/>
    <w:rsid w:val="00AF51EB"/>
    <w:rsid w:val="00AF5389"/>
    <w:rsid w:val="00AF53F8"/>
    <w:rsid w:val="00AF5588"/>
    <w:rsid w:val="00AF5837"/>
    <w:rsid w:val="00AF5962"/>
    <w:rsid w:val="00AF61DE"/>
    <w:rsid w:val="00AF63CB"/>
    <w:rsid w:val="00AF63D1"/>
    <w:rsid w:val="00AF65BB"/>
    <w:rsid w:val="00AF6732"/>
    <w:rsid w:val="00AF697F"/>
    <w:rsid w:val="00AF6BE6"/>
    <w:rsid w:val="00AF6D18"/>
    <w:rsid w:val="00AF6E10"/>
    <w:rsid w:val="00AF7632"/>
    <w:rsid w:val="00AF7E9C"/>
    <w:rsid w:val="00AF7FF7"/>
    <w:rsid w:val="00B00574"/>
    <w:rsid w:val="00B00944"/>
    <w:rsid w:val="00B00C0C"/>
    <w:rsid w:val="00B00D87"/>
    <w:rsid w:val="00B00DD3"/>
    <w:rsid w:val="00B00FE4"/>
    <w:rsid w:val="00B01038"/>
    <w:rsid w:val="00B01095"/>
    <w:rsid w:val="00B01220"/>
    <w:rsid w:val="00B01279"/>
    <w:rsid w:val="00B0142D"/>
    <w:rsid w:val="00B01478"/>
    <w:rsid w:val="00B0147F"/>
    <w:rsid w:val="00B01694"/>
    <w:rsid w:val="00B019C0"/>
    <w:rsid w:val="00B01A5B"/>
    <w:rsid w:val="00B01B55"/>
    <w:rsid w:val="00B01DBC"/>
    <w:rsid w:val="00B01E41"/>
    <w:rsid w:val="00B02324"/>
    <w:rsid w:val="00B0236A"/>
    <w:rsid w:val="00B0253F"/>
    <w:rsid w:val="00B025BB"/>
    <w:rsid w:val="00B0272A"/>
    <w:rsid w:val="00B02738"/>
    <w:rsid w:val="00B0273F"/>
    <w:rsid w:val="00B02834"/>
    <w:rsid w:val="00B02DE7"/>
    <w:rsid w:val="00B02DF7"/>
    <w:rsid w:val="00B02FA0"/>
    <w:rsid w:val="00B0350F"/>
    <w:rsid w:val="00B03E2C"/>
    <w:rsid w:val="00B040D9"/>
    <w:rsid w:val="00B047F6"/>
    <w:rsid w:val="00B04D2A"/>
    <w:rsid w:val="00B05256"/>
    <w:rsid w:val="00B05390"/>
    <w:rsid w:val="00B05763"/>
    <w:rsid w:val="00B057A0"/>
    <w:rsid w:val="00B058A8"/>
    <w:rsid w:val="00B05D2F"/>
    <w:rsid w:val="00B05DAC"/>
    <w:rsid w:val="00B05E09"/>
    <w:rsid w:val="00B061D4"/>
    <w:rsid w:val="00B064A5"/>
    <w:rsid w:val="00B06806"/>
    <w:rsid w:val="00B06A03"/>
    <w:rsid w:val="00B06C43"/>
    <w:rsid w:val="00B06EB4"/>
    <w:rsid w:val="00B0706A"/>
    <w:rsid w:val="00B072ED"/>
    <w:rsid w:val="00B07371"/>
    <w:rsid w:val="00B075E7"/>
    <w:rsid w:val="00B077A5"/>
    <w:rsid w:val="00B07D33"/>
    <w:rsid w:val="00B07F7D"/>
    <w:rsid w:val="00B1009C"/>
    <w:rsid w:val="00B1017E"/>
    <w:rsid w:val="00B106D9"/>
    <w:rsid w:val="00B1074E"/>
    <w:rsid w:val="00B1076B"/>
    <w:rsid w:val="00B10A38"/>
    <w:rsid w:val="00B10A51"/>
    <w:rsid w:val="00B10CFC"/>
    <w:rsid w:val="00B10EF7"/>
    <w:rsid w:val="00B10F8E"/>
    <w:rsid w:val="00B11066"/>
    <w:rsid w:val="00B11158"/>
    <w:rsid w:val="00B11332"/>
    <w:rsid w:val="00B115AB"/>
    <w:rsid w:val="00B11633"/>
    <w:rsid w:val="00B1187A"/>
    <w:rsid w:val="00B11893"/>
    <w:rsid w:val="00B11C62"/>
    <w:rsid w:val="00B11FF6"/>
    <w:rsid w:val="00B1206E"/>
    <w:rsid w:val="00B120F3"/>
    <w:rsid w:val="00B121C9"/>
    <w:rsid w:val="00B123F2"/>
    <w:rsid w:val="00B124B0"/>
    <w:rsid w:val="00B124F7"/>
    <w:rsid w:val="00B12528"/>
    <w:rsid w:val="00B12576"/>
    <w:rsid w:val="00B128D9"/>
    <w:rsid w:val="00B1292F"/>
    <w:rsid w:val="00B12A32"/>
    <w:rsid w:val="00B12AD0"/>
    <w:rsid w:val="00B12BA0"/>
    <w:rsid w:val="00B13202"/>
    <w:rsid w:val="00B13F15"/>
    <w:rsid w:val="00B13F8B"/>
    <w:rsid w:val="00B1408B"/>
    <w:rsid w:val="00B14170"/>
    <w:rsid w:val="00B14FA8"/>
    <w:rsid w:val="00B1534D"/>
    <w:rsid w:val="00B15DE6"/>
    <w:rsid w:val="00B15DF4"/>
    <w:rsid w:val="00B15EAB"/>
    <w:rsid w:val="00B15F37"/>
    <w:rsid w:val="00B166C7"/>
    <w:rsid w:val="00B167ED"/>
    <w:rsid w:val="00B16862"/>
    <w:rsid w:val="00B16A39"/>
    <w:rsid w:val="00B16A43"/>
    <w:rsid w:val="00B16C62"/>
    <w:rsid w:val="00B16E2B"/>
    <w:rsid w:val="00B16EBA"/>
    <w:rsid w:val="00B171B9"/>
    <w:rsid w:val="00B172FE"/>
    <w:rsid w:val="00B1749A"/>
    <w:rsid w:val="00B17565"/>
    <w:rsid w:val="00B17A4E"/>
    <w:rsid w:val="00B17EDA"/>
    <w:rsid w:val="00B2023C"/>
    <w:rsid w:val="00B20338"/>
    <w:rsid w:val="00B2050D"/>
    <w:rsid w:val="00B20AB2"/>
    <w:rsid w:val="00B20ADB"/>
    <w:rsid w:val="00B20B55"/>
    <w:rsid w:val="00B20E40"/>
    <w:rsid w:val="00B20E6D"/>
    <w:rsid w:val="00B213E1"/>
    <w:rsid w:val="00B215AA"/>
    <w:rsid w:val="00B21970"/>
    <w:rsid w:val="00B21AD1"/>
    <w:rsid w:val="00B2203E"/>
    <w:rsid w:val="00B22050"/>
    <w:rsid w:val="00B220D3"/>
    <w:rsid w:val="00B22486"/>
    <w:rsid w:val="00B22C17"/>
    <w:rsid w:val="00B22EB9"/>
    <w:rsid w:val="00B23203"/>
    <w:rsid w:val="00B23855"/>
    <w:rsid w:val="00B23AA3"/>
    <w:rsid w:val="00B23FD2"/>
    <w:rsid w:val="00B24173"/>
    <w:rsid w:val="00B24282"/>
    <w:rsid w:val="00B2446B"/>
    <w:rsid w:val="00B24C23"/>
    <w:rsid w:val="00B24C2B"/>
    <w:rsid w:val="00B24C7E"/>
    <w:rsid w:val="00B25521"/>
    <w:rsid w:val="00B25846"/>
    <w:rsid w:val="00B265F4"/>
    <w:rsid w:val="00B266EE"/>
    <w:rsid w:val="00B270E4"/>
    <w:rsid w:val="00B27135"/>
    <w:rsid w:val="00B27216"/>
    <w:rsid w:val="00B272EB"/>
    <w:rsid w:val="00B2741B"/>
    <w:rsid w:val="00B2755F"/>
    <w:rsid w:val="00B278EA"/>
    <w:rsid w:val="00B27911"/>
    <w:rsid w:val="00B279C4"/>
    <w:rsid w:val="00B27C4D"/>
    <w:rsid w:val="00B30150"/>
    <w:rsid w:val="00B3022B"/>
    <w:rsid w:val="00B308D3"/>
    <w:rsid w:val="00B30ADD"/>
    <w:rsid w:val="00B30B5F"/>
    <w:rsid w:val="00B30D64"/>
    <w:rsid w:val="00B30E39"/>
    <w:rsid w:val="00B30F9B"/>
    <w:rsid w:val="00B3160E"/>
    <w:rsid w:val="00B3163D"/>
    <w:rsid w:val="00B317F6"/>
    <w:rsid w:val="00B31AE2"/>
    <w:rsid w:val="00B31C29"/>
    <w:rsid w:val="00B3227E"/>
    <w:rsid w:val="00B32516"/>
    <w:rsid w:val="00B32542"/>
    <w:rsid w:val="00B32A37"/>
    <w:rsid w:val="00B32C69"/>
    <w:rsid w:val="00B32DAE"/>
    <w:rsid w:val="00B32E84"/>
    <w:rsid w:val="00B33298"/>
    <w:rsid w:val="00B33737"/>
    <w:rsid w:val="00B3399F"/>
    <w:rsid w:val="00B33C6C"/>
    <w:rsid w:val="00B33E3E"/>
    <w:rsid w:val="00B34368"/>
    <w:rsid w:val="00B3437B"/>
    <w:rsid w:val="00B3445F"/>
    <w:rsid w:val="00B3495F"/>
    <w:rsid w:val="00B34C08"/>
    <w:rsid w:val="00B35273"/>
    <w:rsid w:val="00B35652"/>
    <w:rsid w:val="00B357F0"/>
    <w:rsid w:val="00B357F3"/>
    <w:rsid w:val="00B35C4F"/>
    <w:rsid w:val="00B35E96"/>
    <w:rsid w:val="00B35ECA"/>
    <w:rsid w:val="00B3671B"/>
    <w:rsid w:val="00B36821"/>
    <w:rsid w:val="00B37309"/>
    <w:rsid w:val="00B378BE"/>
    <w:rsid w:val="00B37911"/>
    <w:rsid w:val="00B37967"/>
    <w:rsid w:val="00B37B82"/>
    <w:rsid w:val="00B37D9B"/>
    <w:rsid w:val="00B37EAD"/>
    <w:rsid w:val="00B37F45"/>
    <w:rsid w:val="00B4002B"/>
    <w:rsid w:val="00B40072"/>
    <w:rsid w:val="00B4023C"/>
    <w:rsid w:val="00B4038A"/>
    <w:rsid w:val="00B403AC"/>
    <w:rsid w:val="00B40666"/>
    <w:rsid w:val="00B41180"/>
    <w:rsid w:val="00B414DF"/>
    <w:rsid w:val="00B41850"/>
    <w:rsid w:val="00B41947"/>
    <w:rsid w:val="00B419BC"/>
    <w:rsid w:val="00B41A44"/>
    <w:rsid w:val="00B41AB8"/>
    <w:rsid w:val="00B41B56"/>
    <w:rsid w:val="00B41C82"/>
    <w:rsid w:val="00B41EFD"/>
    <w:rsid w:val="00B41FA1"/>
    <w:rsid w:val="00B421E8"/>
    <w:rsid w:val="00B4253E"/>
    <w:rsid w:val="00B4254C"/>
    <w:rsid w:val="00B4259D"/>
    <w:rsid w:val="00B427A1"/>
    <w:rsid w:val="00B42C9C"/>
    <w:rsid w:val="00B42E5F"/>
    <w:rsid w:val="00B433CC"/>
    <w:rsid w:val="00B4381A"/>
    <w:rsid w:val="00B43892"/>
    <w:rsid w:val="00B43DC6"/>
    <w:rsid w:val="00B43DD9"/>
    <w:rsid w:val="00B441B2"/>
    <w:rsid w:val="00B4422C"/>
    <w:rsid w:val="00B443FB"/>
    <w:rsid w:val="00B44432"/>
    <w:rsid w:val="00B44CA6"/>
    <w:rsid w:val="00B459DD"/>
    <w:rsid w:val="00B45BB3"/>
    <w:rsid w:val="00B45E4D"/>
    <w:rsid w:val="00B4616C"/>
    <w:rsid w:val="00B4654F"/>
    <w:rsid w:val="00B465D0"/>
    <w:rsid w:val="00B46CAC"/>
    <w:rsid w:val="00B46EBF"/>
    <w:rsid w:val="00B46F2F"/>
    <w:rsid w:val="00B46F5B"/>
    <w:rsid w:val="00B46FFE"/>
    <w:rsid w:val="00B47505"/>
    <w:rsid w:val="00B4776D"/>
    <w:rsid w:val="00B47870"/>
    <w:rsid w:val="00B47B05"/>
    <w:rsid w:val="00B47BA1"/>
    <w:rsid w:val="00B47D06"/>
    <w:rsid w:val="00B47F3C"/>
    <w:rsid w:val="00B47F46"/>
    <w:rsid w:val="00B508A9"/>
    <w:rsid w:val="00B50975"/>
    <w:rsid w:val="00B51314"/>
    <w:rsid w:val="00B5157A"/>
    <w:rsid w:val="00B51715"/>
    <w:rsid w:val="00B51818"/>
    <w:rsid w:val="00B51879"/>
    <w:rsid w:val="00B51AA0"/>
    <w:rsid w:val="00B51D6D"/>
    <w:rsid w:val="00B521D3"/>
    <w:rsid w:val="00B530DE"/>
    <w:rsid w:val="00B5316F"/>
    <w:rsid w:val="00B53178"/>
    <w:rsid w:val="00B53364"/>
    <w:rsid w:val="00B53A0B"/>
    <w:rsid w:val="00B53BDA"/>
    <w:rsid w:val="00B53F8F"/>
    <w:rsid w:val="00B54422"/>
    <w:rsid w:val="00B5460F"/>
    <w:rsid w:val="00B549F9"/>
    <w:rsid w:val="00B54A04"/>
    <w:rsid w:val="00B54C43"/>
    <w:rsid w:val="00B54D13"/>
    <w:rsid w:val="00B55630"/>
    <w:rsid w:val="00B556BE"/>
    <w:rsid w:val="00B557A5"/>
    <w:rsid w:val="00B55998"/>
    <w:rsid w:val="00B55A5D"/>
    <w:rsid w:val="00B55AC5"/>
    <w:rsid w:val="00B56031"/>
    <w:rsid w:val="00B568B8"/>
    <w:rsid w:val="00B56AA4"/>
    <w:rsid w:val="00B56AE6"/>
    <w:rsid w:val="00B56B08"/>
    <w:rsid w:val="00B56F71"/>
    <w:rsid w:val="00B572D8"/>
    <w:rsid w:val="00B574CF"/>
    <w:rsid w:val="00B57790"/>
    <w:rsid w:val="00B57A04"/>
    <w:rsid w:val="00B57C2E"/>
    <w:rsid w:val="00B57F36"/>
    <w:rsid w:val="00B600F6"/>
    <w:rsid w:val="00B60576"/>
    <w:rsid w:val="00B60C2D"/>
    <w:rsid w:val="00B60E55"/>
    <w:rsid w:val="00B61034"/>
    <w:rsid w:val="00B61A12"/>
    <w:rsid w:val="00B61ACF"/>
    <w:rsid w:val="00B61C53"/>
    <w:rsid w:val="00B61CA0"/>
    <w:rsid w:val="00B61D6D"/>
    <w:rsid w:val="00B62448"/>
    <w:rsid w:val="00B62DE5"/>
    <w:rsid w:val="00B62E50"/>
    <w:rsid w:val="00B6301B"/>
    <w:rsid w:val="00B6332C"/>
    <w:rsid w:val="00B6359D"/>
    <w:rsid w:val="00B6378C"/>
    <w:rsid w:val="00B63EAD"/>
    <w:rsid w:val="00B63FDE"/>
    <w:rsid w:val="00B64060"/>
    <w:rsid w:val="00B64113"/>
    <w:rsid w:val="00B64204"/>
    <w:rsid w:val="00B64385"/>
    <w:rsid w:val="00B646DF"/>
    <w:rsid w:val="00B64722"/>
    <w:rsid w:val="00B64A2E"/>
    <w:rsid w:val="00B64A4F"/>
    <w:rsid w:val="00B64C49"/>
    <w:rsid w:val="00B64D4B"/>
    <w:rsid w:val="00B64D92"/>
    <w:rsid w:val="00B64F33"/>
    <w:rsid w:val="00B650A3"/>
    <w:rsid w:val="00B650DB"/>
    <w:rsid w:val="00B6524E"/>
    <w:rsid w:val="00B65589"/>
    <w:rsid w:val="00B657B9"/>
    <w:rsid w:val="00B6581F"/>
    <w:rsid w:val="00B6596D"/>
    <w:rsid w:val="00B65AAB"/>
    <w:rsid w:val="00B65AAC"/>
    <w:rsid w:val="00B65BA4"/>
    <w:rsid w:val="00B65CC6"/>
    <w:rsid w:val="00B65CEB"/>
    <w:rsid w:val="00B66303"/>
    <w:rsid w:val="00B66488"/>
    <w:rsid w:val="00B66550"/>
    <w:rsid w:val="00B66813"/>
    <w:rsid w:val="00B66A39"/>
    <w:rsid w:val="00B66BF4"/>
    <w:rsid w:val="00B66DE4"/>
    <w:rsid w:val="00B67076"/>
    <w:rsid w:val="00B670CD"/>
    <w:rsid w:val="00B6759C"/>
    <w:rsid w:val="00B67614"/>
    <w:rsid w:val="00B67A6D"/>
    <w:rsid w:val="00B701B1"/>
    <w:rsid w:val="00B7060F"/>
    <w:rsid w:val="00B70641"/>
    <w:rsid w:val="00B709AF"/>
    <w:rsid w:val="00B71039"/>
    <w:rsid w:val="00B71392"/>
    <w:rsid w:val="00B714C1"/>
    <w:rsid w:val="00B7154A"/>
    <w:rsid w:val="00B715EB"/>
    <w:rsid w:val="00B715F8"/>
    <w:rsid w:val="00B719C8"/>
    <w:rsid w:val="00B71DB9"/>
    <w:rsid w:val="00B72028"/>
    <w:rsid w:val="00B7231D"/>
    <w:rsid w:val="00B72614"/>
    <w:rsid w:val="00B72DAD"/>
    <w:rsid w:val="00B72E75"/>
    <w:rsid w:val="00B72E9F"/>
    <w:rsid w:val="00B7320F"/>
    <w:rsid w:val="00B7357E"/>
    <w:rsid w:val="00B73718"/>
    <w:rsid w:val="00B7373D"/>
    <w:rsid w:val="00B73783"/>
    <w:rsid w:val="00B73894"/>
    <w:rsid w:val="00B73EB4"/>
    <w:rsid w:val="00B740CD"/>
    <w:rsid w:val="00B7437C"/>
    <w:rsid w:val="00B743D9"/>
    <w:rsid w:val="00B7479B"/>
    <w:rsid w:val="00B747F1"/>
    <w:rsid w:val="00B74909"/>
    <w:rsid w:val="00B74C96"/>
    <w:rsid w:val="00B74DC2"/>
    <w:rsid w:val="00B74E3B"/>
    <w:rsid w:val="00B750BE"/>
    <w:rsid w:val="00B751DD"/>
    <w:rsid w:val="00B752EF"/>
    <w:rsid w:val="00B753A0"/>
    <w:rsid w:val="00B75794"/>
    <w:rsid w:val="00B75A8C"/>
    <w:rsid w:val="00B75AF9"/>
    <w:rsid w:val="00B75C24"/>
    <w:rsid w:val="00B76286"/>
    <w:rsid w:val="00B765CF"/>
    <w:rsid w:val="00B768B5"/>
    <w:rsid w:val="00B769EF"/>
    <w:rsid w:val="00B76C21"/>
    <w:rsid w:val="00B76D88"/>
    <w:rsid w:val="00B76F2D"/>
    <w:rsid w:val="00B76F54"/>
    <w:rsid w:val="00B77311"/>
    <w:rsid w:val="00B7755B"/>
    <w:rsid w:val="00B77621"/>
    <w:rsid w:val="00B7790D"/>
    <w:rsid w:val="00B77B96"/>
    <w:rsid w:val="00B800B7"/>
    <w:rsid w:val="00B80534"/>
    <w:rsid w:val="00B80567"/>
    <w:rsid w:val="00B80858"/>
    <w:rsid w:val="00B809EA"/>
    <w:rsid w:val="00B80F3E"/>
    <w:rsid w:val="00B81198"/>
    <w:rsid w:val="00B811C4"/>
    <w:rsid w:val="00B811F6"/>
    <w:rsid w:val="00B812E1"/>
    <w:rsid w:val="00B814E7"/>
    <w:rsid w:val="00B8162F"/>
    <w:rsid w:val="00B81649"/>
    <w:rsid w:val="00B81812"/>
    <w:rsid w:val="00B8186F"/>
    <w:rsid w:val="00B81881"/>
    <w:rsid w:val="00B819A7"/>
    <w:rsid w:val="00B81A05"/>
    <w:rsid w:val="00B81C0A"/>
    <w:rsid w:val="00B81C51"/>
    <w:rsid w:val="00B81C79"/>
    <w:rsid w:val="00B81DD2"/>
    <w:rsid w:val="00B81ED2"/>
    <w:rsid w:val="00B8251D"/>
    <w:rsid w:val="00B82556"/>
    <w:rsid w:val="00B826CD"/>
    <w:rsid w:val="00B828C4"/>
    <w:rsid w:val="00B82A08"/>
    <w:rsid w:val="00B82CD0"/>
    <w:rsid w:val="00B82E88"/>
    <w:rsid w:val="00B83984"/>
    <w:rsid w:val="00B83995"/>
    <w:rsid w:val="00B83AC6"/>
    <w:rsid w:val="00B83BDB"/>
    <w:rsid w:val="00B83C25"/>
    <w:rsid w:val="00B83CC9"/>
    <w:rsid w:val="00B840C2"/>
    <w:rsid w:val="00B840E1"/>
    <w:rsid w:val="00B84933"/>
    <w:rsid w:val="00B84ADC"/>
    <w:rsid w:val="00B84BAE"/>
    <w:rsid w:val="00B84E2B"/>
    <w:rsid w:val="00B85210"/>
    <w:rsid w:val="00B85398"/>
    <w:rsid w:val="00B8553E"/>
    <w:rsid w:val="00B856B4"/>
    <w:rsid w:val="00B8596A"/>
    <w:rsid w:val="00B85D3E"/>
    <w:rsid w:val="00B85E12"/>
    <w:rsid w:val="00B85E1D"/>
    <w:rsid w:val="00B8658B"/>
    <w:rsid w:val="00B866F0"/>
    <w:rsid w:val="00B86717"/>
    <w:rsid w:val="00B867FC"/>
    <w:rsid w:val="00B86A0C"/>
    <w:rsid w:val="00B86E89"/>
    <w:rsid w:val="00B86FA4"/>
    <w:rsid w:val="00B8708C"/>
    <w:rsid w:val="00B87394"/>
    <w:rsid w:val="00B87396"/>
    <w:rsid w:val="00B876C4"/>
    <w:rsid w:val="00B87AC0"/>
    <w:rsid w:val="00B87B5D"/>
    <w:rsid w:val="00B87DF2"/>
    <w:rsid w:val="00B87E01"/>
    <w:rsid w:val="00B90073"/>
    <w:rsid w:val="00B90126"/>
    <w:rsid w:val="00B90176"/>
    <w:rsid w:val="00B9017E"/>
    <w:rsid w:val="00B902DE"/>
    <w:rsid w:val="00B90692"/>
    <w:rsid w:val="00B90AA3"/>
    <w:rsid w:val="00B90E1F"/>
    <w:rsid w:val="00B91038"/>
    <w:rsid w:val="00B914E4"/>
    <w:rsid w:val="00B916C2"/>
    <w:rsid w:val="00B918AB"/>
    <w:rsid w:val="00B91BF9"/>
    <w:rsid w:val="00B91C16"/>
    <w:rsid w:val="00B91C53"/>
    <w:rsid w:val="00B91D3C"/>
    <w:rsid w:val="00B91E57"/>
    <w:rsid w:val="00B92964"/>
    <w:rsid w:val="00B929AF"/>
    <w:rsid w:val="00B92B48"/>
    <w:rsid w:val="00B92CB0"/>
    <w:rsid w:val="00B92CE5"/>
    <w:rsid w:val="00B92E3A"/>
    <w:rsid w:val="00B92F1D"/>
    <w:rsid w:val="00B92F55"/>
    <w:rsid w:val="00B92F60"/>
    <w:rsid w:val="00B9302E"/>
    <w:rsid w:val="00B935CB"/>
    <w:rsid w:val="00B93870"/>
    <w:rsid w:val="00B93E5E"/>
    <w:rsid w:val="00B940F4"/>
    <w:rsid w:val="00B9421C"/>
    <w:rsid w:val="00B9453C"/>
    <w:rsid w:val="00B94DD2"/>
    <w:rsid w:val="00B95416"/>
    <w:rsid w:val="00B9549E"/>
    <w:rsid w:val="00B95599"/>
    <w:rsid w:val="00B958DE"/>
    <w:rsid w:val="00B95BD0"/>
    <w:rsid w:val="00B95DA7"/>
    <w:rsid w:val="00B95F5B"/>
    <w:rsid w:val="00B95FA3"/>
    <w:rsid w:val="00B96A48"/>
    <w:rsid w:val="00B96B77"/>
    <w:rsid w:val="00B96F15"/>
    <w:rsid w:val="00B9704C"/>
    <w:rsid w:val="00B971C3"/>
    <w:rsid w:val="00B97490"/>
    <w:rsid w:val="00B97881"/>
    <w:rsid w:val="00B97AF6"/>
    <w:rsid w:val="00BA010F"/>
    <w:rsid w:val="00BA02E0"/>
    <w:rsid w:val="00BA0446"/>
    <w:rsid w:val="00BA0642"/>
    <w:rsid w:val="00BA06CB"/>
    <w:rsid w:val="00BA073F"/>
    <w:rsid w:val="00BA0765"/>
    <w:rsid w:val="00BA1416"/>
    <w:rsid w:val="00BA1526"/>
    <w:rsid w:val="00BA16F6"/>
    <w:rsid w:val="00BA1D3E"/>
    <w:rsid w:val="00BA23E8"/>
    <w:rsid w:val="00BA27D0"/>
    <w:rsid w:val="00BA3041"/>
    <w:rsid w:val="00BA31F9"/>
    <w:rsid w:val="00BA343B"/>
    <w:rsid w:val="00BA3548"/>
    <w:rsid w:val="00BA35E7"/>
    <w:rsid w:val="00BA3664"/>
    <w:rsid w:val="00BA370F"/>
    <w:rsid w:val="00BA3759"/>
    <w:rsid w:val="00BA39E2"/>
    <w:rsid w:val="00BA3B1B"/>
    <w:rsid w:val="00BA3D31"/>
    <w:rsid w:val="00BA41BC"/>
    <w:rsid w:val="00BA42A5"/>
    <w:rsid w:val="00BA431E"/>
    <w:rsid w:val="00BA44F0"/>
    <w:rsid w:val="00BA45E1"/>
    <w:rsid w:val="00BA46D6"/>
    <w:rsid w:val="00BA4732"/>
    <w:rsid w:val="00BA4AED"/>
    <w:rsid w:val="00BA4E17"/>
    <w:rsid w:val="00BA4EEA"/>
    <w:rsid w:val="00BA52E6"/>
    <w:rsid w:val="00BA5869"/>
    <w:rsid w:val="00BA694E"/>
    <w:rsid w:val="00BA6AE1"/>
    <w:rsid w:val="00BA6D52"/>
    <w:rsid w:val="00BA6DF3"/>
    <w:rsid w:val="00BA701A"/>
    <w:rsid w:val="00BA7074"/>
    <w:rsid w:val="00BA7166"/>
    <w:rsid w:val="00BA718A"/>
    <w:rsid w:val="00BA7248"/>
    <w:rsid w:val="00BA7293"/>
    <w:rsid w:val="00BA72DC"/>
    <w:rsid w:val="00BA7502"/>
    <w:rsid w:val="00BA7676"/>
    <w:rsid w:val="00BA79CE"/>
    <w:rsid w:val="00BA7C3C"/>
    <w:rsid w:val="00BA7C88"/>
    <w:rsid w:val="00BB00CC"/>
    <w:rsid w:val="00BB02FC"/>
    <w:rsid w:val="00BB03C4"/>
    <w:rsid w:val="00BB0499"/>
    <w:rsid w:val="00BB04EF"/>
    <w:rsid w:val="00BB0D3F"/>
    <w:rsid w:val="00BB1127"/>
    <w:rsid w:val="00BB142C"/>
    <w:rsid w:val="00BB1546"/>
    <w:rsid w:val="00BB15FA"/>
    <w:rsid w:val="00BB1AB2"/>
    <w:rsid w:val="00BB1C50"/>
    <w:rsid w:val="00BB20BB"/>
    <w:rsid w:val="00BB3455"/>
    <w:rsid w:val="00BB395D"/>
    <w:rsid w:val="00BB3FB6"/>
    <w:rsid w:val="00BB43B2"/>
    <w:rsid w:val="00BB48EB"/>
    <w:rsid w:val="00BB4A65"/>
    <w:rsid w:val="00BB4B3B"/>
    <w:rsid w:val="00BB51D8"/>
    <w:rsid w:val="00BB5E16"/>
    <w:rsid w:val="00BB5EAB"/>
    <w:rsid w:val="00BB60A8"/>
    <w:rsid w:val="00BB6325"/>
    <w:rsid w:val="00BB63E9"/>
    <w:rsid w:val="00BB6CB8"/>
    <w:rsid w:val="00BB6D82"/>
    <w:rsid w:val="00BB6E6C"/>
    <w:rsid w:val="00BB6EDF"/>
    <w:rsid w:val="00BB749B"/>
    <w:rsid w:val="00BB7571"/>
    <w:rsid w:val="00BB76CA"/>
    <w:rsid w:val="00BB7794"/>
    <w:rsid w:val="00BB7A32"/>
    <w:rsid w:val="00BB7EFF"/>
    <w:rsid w:val="00BC02E2"/>
    <w:rsid w:val="00BC0423"/>
    <w:rsid w:val="00BC078C"/>
    <w:rsid w:val="00BC084F"/>
    <w:rsid w:val="00BC0948"/>
    <w:rsid w:val="00BC0983"/>
    <w:rsid w:val="00BC0A4F"/>
    <w:rsid w:val="00BC0B88"/>
    <w:rsid w:val="00BC0CC8"/>
    <w:rsid w:val="00BC0E76"/>
    <w:rsid w:val="00BC0FCE"/>
    <w:rsid w:val="00BC10BA"/>
    <w:rsid w:val="00BC128F"/>
    <w:rsid w:val="00BC173C"/>
    <w:rsid w:val="00BC174B"/>
    <w:rsid w:val="00BC182A"/>
    <w:rsid w:val="00BC1C54"/>
    <w:rsid w:val="00BC1DF7"/>
    <w:rsid w:val="00BC1EAA"/>
    <w:rsid w:val="00BC1FB1"/>
    <w:rsid w:val="00BC2078"/>
    <w:rsid w:val="00BC20C7"/>
    <w:rsid w:val="00BC227B"/>
    <w:rsid w:val="00BC23D5"/>
    <w:rsid w:val="00BC29CE"/>
    <w:rsid w:val="00BC2BA0"/>
    <w:rsid w:val="00BC340F"/>
    <w:rsid w:val="00BC34AD"/>
    <w:rsid w:val="00BC35D3"/>
    <w:rsid w:val="00BC37BC"/>
    <w:rsid w:val="00BC3A89"/>
    <w:rsid w:val="00BC402D"/>
    <w:rsid w:val="00BC4475"/>
    <w:rsid w:val="00BC481C"/>
    <w:rsid w:val="00BC4911"/>
    <w:rsid w:val="00BC4953"/>
    <w:rsid w:val="00BC4D72"/>
    <w:rsid w:val="00BC4EA5"/>
    <w:rsid w:val="00BC5394"/>
    <w:rsid w:val="00BC56B3"/>
    <w:rsid w:val="00BC57A0"/>
    <w:rsid w:val="00BC58E8"/>
    <w:rsid w:val="00BC5927"/>
    <w:rsid w:val="00BC5F2F"/>
    <w:rsid w:val="00BC6585"/>
    <w:rsid w:val="00BC6699"/>
    <w:rsid w:val="00BC66B6"/>
    <w:rsid w:val="00BC67BA"/>
    <w:rsid w:val="00BC6CCC"/>
    <w:rsid w:val="00BC6F67"/>
    <w:rsid w:val="00BC7285"/>
    <w:rsid w:val="00BC7589"/>
    <w:rsid w:val="00BC7892"/>
    <w:rsid w:val="00BC7AD6"/>
    <w:rsid w:val="00BC7C5A"/>
    <w:rsid w:val="00BD0412"/>
    <w:rsid w:val="00BD180E"/>
    <w:rsid w:val="00BD18F4"/>
    <w:rsid w:val="00BD2281"/>
    <w:rsid w:val="00BD229C"/>
    <w:rsid w:val="00BD234D"/>
    <w:rsid w:val="00BD2AAB"/>
    <w:rsid w:val="00BD2D5E"/>
    <w:rsid w:val="00BD3862"/>
    <w:rsid w:val="00BD3984"/>
    <w:rsid w:val="00BD44FF"/>
    <w:rsid w:val="00BD47BB"/>
    <w:rsid w:val="00BD48E6"/>
    <w:rsid w:val="00BD4C4F"/>
    <w:rsid w:val="00BD4FAD"/>
    <w:rsid w:val="00BD4FF1"/>
    <w:rsid w:val="00BD50F4"/>
    <w:rsid w:val="00BD5DE1"/>
    <w:rsid w:val="00BD66F7"/>
    <w:rsid w:val="00BD6740"/>
    <w:rsid w:val="00BD6991"/>
    <w:rsid w:val="00BD6B44"/>
    <w:rsid w:val="00BD7260"/>
    <w:rsid w:val="00BD72CD"/>
    <w:rsid w:val="00BD7381"/>
    <w:rsid w:val="00BD73AC"/>
    <w:rsid w:val="00BD73D2"/>
    <w:rsid w:val="00BD7624"/>
    <w:rsid w:val="00BD775C"/>
    <w:rsid w:val="00BD79E2"/>
    <w:rsid w:val="00BD7E08"/>
    <w:rsid w:val="00BD7EC5"/>
    <w:rsid w:val="00BE0091"/>
    <w:rsid w:val="00BE0695"/>
    <w:rsid w:val="00BE0894"/>
    <w:rsid w:val="00BE0B76"/>
    <w:rsid w:val="00BE0CD3"/>
    <w:rsid w:val="00BE0F11"/>
    <w:rsid w:val="00BE14AF"/>
    <w:rsid w:val="00BE1531"/>
    <w:rsid w:val="00BE18A8"/>
    <w:rsid w:val="00BE19C0"/>
    <w:rsid w:val="00BE19DE"/>
    <w:rsid w:val="00BE1B1F"/>
    <w:rsid w:val="00BE20AB"/>
    <w:rsid w:val="00BE2434"/>
    <w:rsid w:val="00BE25E7"/>
    <w:rsid w:val="00BE2880"/>
    <w:rsid w:val="00BE295F"/>
    <w:rsid w:val="00BE2ACC"/>
    <w:rsid w:val="00BE2BB5"/>
    <w:rsid w:val="00BE31C8"/>
    <w:rsid w:val="00BE32DA"/>
    <w:rsid w:val="00BE335E"/>
    <w:rsid w:val="00BE33CC"/>
    <w:rsid w:val="00BE3587"/>
    <w:rsid w:val="00BE3910"/>
    <w:rsid w:val="00BE3967"/>
    <w:rsid w:val="00BE3F63"/>
    <w:rsid w:val="00BE4495"/>
    <w:rsid w:val="00BE4835"/>
    <w:rsid w:val="00BE4962"/>
    <w:rsid w:val="00BE4A22"/>
    <w:rsid w:val="00BE4A62"/>
    <w:rsid w:val="00BE4AF5"/>
    <w:rsid w:val="00BE4BBB"/>
    <w:rsid w:val="00BE4EE0"/>
    <w:rsid w:val="00BE4FF6"/>
    <w:rsid w:val="00BE506A"/>
    <w:rsid w:val="00BE529F"/>
    <w:rsid w:val="00BE56D6"/>
    <w:rsid w:val="00BE596D"/>
    <w:rsid w:val="00BE5EB0"/>
    <w:rsid w:val="00BE6B1C"/>
    <w:rsid w:val="00BE6E22"/>
    <w:rsid w:val="00BE6ECA"/>
    <w:rsid w:val="00BE7672"/>
    <w:rsid w:val="00BE7B40"/>
    <w:rsid w:val="00BE7DA4"/>
    <w:rsid w:val="00BE7E35"/>
    <w:rsid w:val="00BE7FB3"/>
    <w:rsid w:val="00BF0028"/>
    <w:rsid w:val="00BF0461"/>
    <w:rsid w:val="00BF052F"/>
    <w:rsid w:val="00BF082C"/>
    <w:rsid w:val="00BF0B7A"/>
    <w:rsid w:val="00BF0C0A"/>
    <w:rsid w:val="00BF107D"/>
    <w:rsid w:val="00BF1137"/>
    <w:rsid w:val="00BF12B4"/>
    <w:rsid w:val="00BF134E"/>
    <w:rsid w:val="00BF1634"/>
    <w:rsid w:val="00BF184F"/>
    <w:rsid w:val="00BF1878"/>
    <w:rsid w:val="00BF18C3"/>
    <w:rsid w:val="00BF191A"/>
    <w:rsid w:val="00BF1AC3"/>
    <w:rsid w:val="00BF1B22"/>
    <w:rsid w:val="00BF1B29"/>
    <w:rsid w:val="00BF1D9B"/>
    <w:rsid w:val="00BF1ED1"/>
    <w:rsid w:val="00BF1FBF"/>
    <w:rsid w:val="00BF2151"/>
    <w:rsid w:val="00BF24F5"/>
    <w:rsid w:val="00BF2A49"/>
    <w:rsid w:val="00BF2B3F"/>
    <w:rsid w:val="00BF2C6D"/>
    <w:rsid w:val="00BF2DAA"/>
    <w:rsid w:val="00BF2E3C"/>
    <w:rsid w:val="00BF2FFA"/>
    <w:rsid w:val="00BF3210"/>
    <w:rsid w:val="00BF3245"/>
    <w:rsid w:val="00BF3557"/>
    <w:rsid w:val="00BF3A5D"/>
    <w:rsid w:val="00BF3BB4"/>
    <w:rsid w:val="00BF3CB8"/>
    <w:rsid w:val="00BF3D5E"/>
    <w:rsid w:val="00BF40E9"/>
    <w:rsid w:val="00BF4284"/>
    <w:rsid w:val="00BF450A"/>
    <w:rsid w:val="00BF4547"/>
    <w:rsid w:val="00BF560B"/>
    <w:rsid w:val="00BF586B"/>
    <w:rsid w:val="00BF5BF9"/>
    <w:rsid w:val="00BF5EE1"/>
    <w:rsid w:val="00BF6112"/>
    <w:rsid w:val="00BF6413"/>
    <w:rsid w:val="00BF6422"/>
    <w:rsid w:val="00BF646D"/>
    <w:rsid w:val="00BF64E5"/>
    <w:rsid w:val="00BF67B9"/>
    <w:rsid w:val="00BF6824"/>
    <w:rsid w:val="00BF69A0"/>
    <w:rsid w:val="00BF6B17"/>
    <w:rsid w:val="00BF6F70"/>
    <w:rsid w:val="00BF72FB"/>
    <w:rsid w:val="00BF73CB"/>
    <w:rsid w:val="00BF7562"/>
    <w:rsid w:val="00BF7620"/>
    <w:rsid w:val="00BF79DC"/>
    <w:rsid w:val="00BF7A3A"/>
    <w:rsid w:val="00BF7B9A"/>
    <w:rsid w:val="00BF7DA4"/>
    <w:rsid w:val="00C0035E"/>
    <w:rsid w:val="00C0057E"/>
    <w:rsid w:val="00C00816"/>
    <w:rsid w:val="00C0093C"/>
    <w:rsid w:val="00C01110"/>
    <w:rsid w:val="00C0118E"/>
    <w:rsid w:val="00C011EA"/>
    <w:rsid w:val="00C01344"/>
    <w:rsid w:val="00C014C9"/>
    <w:rsid w:val="00C01B0E"/>
    <w:rsid w:val="00C01C77"/>
    <w:rsid w:val="00C02104"/>
    <w:rsid w:val="00C02609"/>
    <w:rsid w:val="00C0280B"/>
    <w:rsid w:val="00C03208"/>
    <w:rsid w:val="00C032FC"/>
    <w:rsid w:val="00C0334C"/>
    <w:rsid w:val="00C034C2"/>
    <w:rsid w:val="00C03764"/>
    <w:rsid w:val="00C037FB"/>
    <w:rsid w:val="00C03DDB"/>
    <w:rsid w:val="00C03E23"/>
    <w:rsid w:val="00C03F11"/>
    <w:rsid w:val="00C04010"/>
    <w:rsid w:val="00C04057"/>
    <w:rsid w:val="00C040C7"/>
    <w:rsid w:val="00C042BB"/>
    <w:rsid w:val="00C04459"/>
    <w:rsid w:val="00C04907"/>
    <w:rsid w:val="00C0499E"/>
    <w:rsid w:val="00C04A2C"/>
    <w:rsid w:val="00C04BB1"/>
    <w:rsid w:val="00C05029"/>
    <w:rsid w:val="00C05438"/>
    <w:rsid w:val="00C055D6"/>
    <w:rsid w:val="00C0582B"/>
    <w:rsid w:val="00C058A0"/>
    <w:rsid w:val="00C058CF"/>
    <w:rsid w:val="00C05EED"/>
    <w:rsid w:val="00C05FA8"/>
    <w:rsid w:val="00C060AB"/>
    <w:rsid w:val="00C062F0"/>
    <w:rsid w:val="00C063C5"/>
    <w:rsid w:val="00C064AF"/>
    <w:rsid w:val="00C06526"/>
    <w:rsid w:val="00C06A06"/>
    <w:rsid w:val="00C06A1F"/>
    <w:rsid w:val="00C06CCE"/>
    <w:rsid w:val="00C07424"/>
    <w:rsid w:val="00C0743F"/>
    <w:rsid w:val="00C0771F"/>
    <w:rsid w:val="00C07E78"/>
    <w:rsid w:val="00C101C7"/>
    <w:rsid w:val="00C10445"/>
    <w:rsid w:val="00C10BD9"/>
    <w:rsid w:val="00C10D74"/>
    <w:rsid w:val="00C10F40"/>
    <w:rsid w:val="00C1101A"/>
    <w:rsid w:val="00C113C8"/>
    <w:rsid w:val="00C11918"/>
    <w:rsid w:val="00C11B80"/>
    <w:rsid w:val="00C11CE4"/>
    <w:rsid w:val="00C11EFC"/>
    <w:rsid w:val="00C11F10"/>
    <w:rsid w:val="00C120AD"/>
    <w:rsid w:val="00C120CB"/>
    <w:rsid w:val="00C1251F"/>
    <w:rsid w:val="00C12B72"/>
    <w:rsid w:val="00C12C79"/>
    <w:rsid w:val="00C13396"/>
    <w:rsid w:val="00C1360D"/>
    <w:rsid w:val="00C13826"/>
    <w:rsid w:val="00C138E9"/>
    <w:rsid w:val="00C13E0C"/>
    <w:rsid w:val="00C13E67"/>
    <w:rsid w:val="00C13F06"/>
    <w:rsid w:val="00C140CC"/>
    <w:rsid w:val="00C1410D"/>
    <w:rsid w:val="00C14486"/>
    <w:rsid w:val="00C14BC2"/>
    <w:rsid w:val="00C14D20"/>
    <w:rsid w:val="00C14DF9"/>
    <w:rsid w:val="00C14E3D"/>
    <w:rsid w:val="00C14EEE"/>
    <w:rsid w:val="00C14F4E"/>
    <w:rsid w:val="00C1523A"/>
    <w:rsid w:val="00C153CF"/>
    <w:rsid w:val="00C15417"/>
    <w:rsid w:val="00C155B8"/>
    <w:rsid w:val="00C1571A"/>
    <w:rsid w:val="00C1583A"/>
    <w:rsid w:val="00C15A9B"/>
    <w:rsid w:val="00C15AC9"/>
    <w:rsid w:val="00C16011"/>
    <w:rsid w:val="00C16068"/>
    <w:rsid w:val="00C1685C"/>
    <w:rsid w:val="00C16884"/>
    <w:rsid w:val="00C16BC1"/>
    <w:rsid w:val="00C16BFC"/>
    <w:rsid w:val="00C1709F"/>
    <w:rsid w:val="00C170FB"/>
    <w:rsid w:val="00C172BA"/>
    <w:rsid w:val="00C1759A"/>
    <w:rsid w:val="00C1777C"/>
    <w:rsid w:val="00C177AA"/>
    <w:rsid w:val="00C1786D"/>
    <w:rsid w:val="00C17947"/>
    <w:rsid w:val="00C1795F"/>
    <w:rsid w:val="00C17A17"/>
    <w:rsid w:val="00C17B49"/>
    <w:rsid w:val="00C17C21"/>
    <w:rsid w:val="00C17C38"/>
    <w:rsid w:val="00C17CBC"/>
    <w:rsid w:val="00C17D1F"/>
    <w:rsid w:val="00C20134"/>
    <w:rsid w:val="00C2045C"/>
    <w:rsid w:val="00C20714"/>
    <w:rsid w:val="00C20B61"/>
    <w:rsid w:val="00C20BA5"/>
    <w:rsid w:val="00C20E02"/>
    <w:rsid w:val="00C20E2D"/>
    <w:rsid w:val="00C20F06"/>
    <w:rsid w:val="00C213D7"/>
    <w:rsid w:val="00C213E5"/>
    <w:rsid w:val="00C216E9"/>
    <w:rsid w:val="00C216F9"/>
    <w:rsid w:val="00C21B9F"/>
    <w:rsid w:val="00C21D51"/>
    <w:rsid w:val="00C22061"/>
    <w:rsid w:val="00C224CC"/>
    <w:rsid w:val="00C227F4"/>
    <w:rsid w:val="00C234A5"/>
    <w:rsid w:val="00C23BE2"/>
    <w:rsid w:val="00C23CAF"/>
    <w:rsid w:val="00C24013"/>
    <w:rsid w:val="00C24100"/>
    <w:rsid w:val="00C24465"/>
    <w:rsid w:val="00C2447C"/>
    <w:rsid w:val="00C244FA"/>
    <w:rsid w:val="00C246B3"/>
    <w:rsid w:val="00C248FA"/>
    <w:rsid w:val="00C24E13"/>
    <w:rsid w:val="00C251B0"/>
    <w:rsid w:val="00C25216"/>
    <w:rsid w:val="00C252D6"/>
    <w:rsid w:val="00C25490"/>
    <w:rsid w:val="00C258FD"/>
    <w:rsid w:val="00C25D84"/>
    <w:rsid w:val="00C25E1C"/>
    <w:rsid w:val="00C26024"/>
    <w:rsid w:val="00C260F4"/>
    <w:rsid w:val="00C26374"/>
    <w:rsid w:val="00C263E7"/>
    <w:rsid w:val="00C2672F"/>
    <w:rsid w:val="00C269D1"/>
    <w:rsid w:val="00C26A0E"/>
    <w:rsid w:val="00C26AC5"/>
    <w:rsid w:val="00C26B69"/>
    <w:rsid w:val="00C26BDB"/>
    <w:rsid w:val="00C2705C"/>
    <w:rsid w:val="00C271AC"/>
    <w:rsid w:val="00C272A3"/>
    <w:rsid w:val="00C27365"/>
    <w:rsid w:val="00C27452"/>
    <w:rsid w:val="00C27BAE"/>
    <w:rsid w:val="00C27C70"/>
    <w:rsid w:val="00C30441"/>
    <w:rsid w:val="00C30887"/>
    <w:rsid w:val="00C30D5F"/>
    <w:rsid w:val="00C30EF6"/>
    <w:rsid w:val="00C30FAA"/>
    <w:rsid w:val="00C30FEC"/>
    <w:rsid w:val="00C314C0"/>
    <w:rsid w:val="00C31594"/>
    <w:rsid w:val="00C31729"/>
    <w:rsid w:val="00C31B53"/>
    <w:rsid w:val="00C31EC6"/>
    <w:rsid w:val="00C31EEC"/>
    <w:rsid w:val="00C31FEC"/>
    <w:rsid w:val="00C3217F"/>
    <w:rsid w:val="00C323EF"/>
    <w:rsid w:val="00C3264B"/>
    <w:rsid w:val="00C32865"/>
    <w:rsid w:val="00C3291B"/>
    <w:rsid w:val="00C32CBE"/>
    <w:rsid w:val="00C32D7C"/>
    <w:rsid w:val="00C334E6"/>
    <w:rsid w:val="00C335DA"/>
    <w:rsid w:val="00C33754"/>
    <w:rsid w:val="00C337DA"/>
    <w:rsid w:val="00C33843"/>
    <w:rsid w:val="00C33885"/>
    <w:rsid w:val="00C33A01"/>
    <w:rsid w:val="00C33C1B"/>
    <w:rsid w:val="00C33E88"/>
    <w:rsid w:val="00C340F4"/>
    <w:rsid w:val="00C3475A"/>
    <w:rsid w:val="00C349B2"/>
    <w:rsid w:val="00C34A29"/>
    <w:rsid w:val="00C34DA2"/>
    <w:rsid w:val="00C34E38"/>
    <w:rsid w:val="00C358B7"/>
    <w:rsid w:val="00C35CA4"/>
    <w:rsid w:val="00C36BDA"/>
    <w:rsid w:val="00C36D9F"/>
    <w:rsid w:val="00C36EA8"/>
    <w:rsid w:val="00C36F76"/>
    <w:rsid w:val="00C37000"/>
    <w:rsid w:val="00C3708D"/>
    <w:rsid w:val="00C370C9"/>
    <w:rsid w:val="00C3727D"/>
    <w:rsid w:val="00C372E5"/>
    <w:rsid w:val="00C37473"/>
    <w:rsid w:val="00C37506"/>
    <w:rsid w:val="00C3756D"/>
    <w:rsid w:val="00C3757B"/>
    <w:rsid w:val="00C377F0"/>
    <w:rsid w:val="00C377F1"/>
    <w:rsid w:val="00C37A18"/>
    <w:rsid w:val="00C37E28"/>
    <w:rsid w:val="00C37E55"/>
    <w:rsid w:val="00C40632"/>
    <w:rsid w:val="00C40964"/>
    <w:rsid w:val="00C40C21"/>
    <w:rsid w:val="00C40D3B"/>
    <w:rsid w:val="00C40E94"/>
    <w:rsid w:val="00C40F21"/>
    <w:rsid w:val="00C410D0"/>
    <w:rsid w:val="00C411B7"/>
    <w:rsid w:val="00C411CC"/>
    <w:rsid w:val="00C41406"/>
    <w:rsid w:val="00C419AB"/>
    <w:rsid w:val="00C41F20"/>
    <w:rsid w:val="00C41FC4"/>
    <w:rsid w:val="00C41FCF"/>
    <w:rsid w:val="00C42560"/>
    <w:rsid w:val="00C42573"/>
    <w:rsid w:val="00C42608"/>
    <w:rsid w:val="00C4272A"/>
    <w:rsid w:val="00C429C6"/>
    <w:rsid w:val="00C42A7F"/>
    <w:rsid w:val="00C42D78"/>
    <w:rsid w:val="00C43504"/>
    <w:rsid w:val="00C438B4"/>
    <w:rsid w:val="00C439BA"/>
    <w:rsid w:val="00C4404B"/>
    <w:rsid w:val="00C44146"/>
    <w:rsid w:val="00C4415C"/>
    <w:rsid w:val="00C442F3"/>
    <w:rsid w:val="00C44513"/>
    <w:rsid w:val="00C445BB"/>
    <w:rsid w:val="00C44C8C"/>
    <w:rsid w:val="00C44DC8"/>
    <w:rsid w:val="00C44DD3"/>
    <w:rsid w:val="00C44DFC"/>
    <w:rsid w:val="00C44E7C"/>
    <w:rsid w:val="00C453C9"/>
    <w:rsid w:val="00C45818"/>
    <w:rsid w:val="00C4591E"/>
    <w:rsid w:val="00C45CE1"/>
    <w:rsid w:val="00C46145"/>
    <w:rsid w:val="00C462A7"/>
    <w:rsid w:val="00C46659"/>
    <w:rsid w:val="00C46777"/>
    <w:rsid w:val="00C46B45"/>
    <w:rsid w:val="00C46BA2"/>
    <w:rsid w:val="00C46CA6"/>
    <w:rsid w:val="00C47207"/>
    <w:rsid w:val="00C47524"/>
    <w:rsid w:val="00C47CF9"/>
    <w:rsid w:val="00C47FA1"/>
    <w:rsid w:val="00C50092"/>
    <w:rsid w:val="00C50344"/>
    <w:rsid w:val="00C508F6"/>
    <w:rsid w:val="00C50A32"/>
    <w:rsid w:val="00C50AE0"/>
    <w:rsid w:val="00C50C14"/>
    <w:rsid w:val="00C50E40"/>
    <w:rsid w:val="00C5166F"/>
    <w:rsid w:val="00C5218B"/>
    <w:rsid w:val="00C521D1"/>
    <w:rsid w:val="00C52395"/>
    <w:rsid w:val="00C52898"/>
    <w:rsid w:val="00C5291E"/>
    <w:rsid w:val="00C52953"/>
    <w:rsid w:val="00C52C7F"/>
    <w:rsid w:val="00C52E56"/>
    <w:rsid w:val="00C53299"/>
    <w:rsid w:val="00C533DC"/>
    <w:rsid w:val="00C53B18"/>
    <w:rsid w:val="00C53BAB"/>
    <w:rsid w:val="00C53C71"/>
    <w:rsid w:val="00C54472"/>
    <w:rsid w:val="00C54765"/>
    <w:rsid w:val="00C5488D"/>
    <w:rsid w:val="00C5498B"/>
    <w:rsid w:val="00C549FD"/>
    <w:rsid w:val="00C54ABA"/>
    <w:rsid w:val="00C54B59"/>
    <w:rsid w:val="00C54C3B"/>
    <w:rsid w:val="00C54CC2"/>
    <w:rsid w:val="00C5508A"/>
    <w:rsid w:val="00C550DC"/>
    <w:rsid w:val="00C551A4"/>
    <w:rsid w:val="00C55359"/>
    <w:rsid w:val="00C553CE"/>
    <w:rsid w:val="00C55501"/>
    <w:rsid w:val="00C55542"/>
    <w:rsid w:val="00C55A66"/>
    <w:rsid w:val="00C55BAB"/>
    <w:rsid w:val="00C5629C"/>
    <w:rsid w:val="00C56752"/>
    <w:rsid w:val="00C56AC5"/>
    <w:rsid w:val="00C56FA9"/>
    <w:rsid w:val="00C57207"/>
    <w:rsid w:val="00C57238"/>
    <w:rsid w:val="00C57614"/>
    <w:rsid w:val="00C57883"/>
    <w:rsid w:val="00C578ED"/>
    <w:rsid w:val="00C57C6E"/>
    <w:rsid w:val="00C57E5F"/>
    <w:rsid w:val="00C57ED7"/>
    <w:rsid w:val="00C6032B"/>
    <w:rsid w:val="00C60393"/>
    <w:rsid w:val="00C60480"/>
    <w:rsid w:val="00C604F8"/>
    <w:rsid w:val="00C605DB"/>
    <w:rsid w:val="00C605E3"/>
    <w:rsid w:val="00C60635"/>
    <w:rsid w:val="00C606E8"/>
    <w:rsid w:val="00C6084E"/>
    <w:rsid w:val="00C60BED"/>
    <w:rsid w:val="00C60EA2"/>
    <w:rsid w:val="00C61722"/>
    <w:rsid w:val="00C61768"/>
    <w:rsid w:val="00C61812"/>
    <w:rsid w:val="00C619A4"/>
    <w:rsid w:val="00C619DC"/>
    <w:rsid w:val="00C61D33"/>
    <w:rsid w:val="00C61D9C"/>
    <w:rsid w:val="00C61FB9"/>
    <w:rsid w:val="00C62094"/>
    <w:rsid w:val="00C6241A"/>
    <w:rsid w:val="00C628E9"/>
    <w:rsid w:val="00C62AD1"/>
    <w:rsid w:val="00C62F47"/>
    <w:rsid w:val="00C6329B"/>
    <w:rsid w:val="00C632A1"/>
    <w:rsid w:val="00C633ED"/>
    <w:rsid w:val="00C63878"/>
    <w:rsid w:val="00C63A1A"/>
    <w:rsid w:val="00C63ABE"/>
    <w:rsid w:val="00C63D59"/>
    <w:rsid w:val="00C6436D"/>
    <w:rsid w:val="00C647A4"/>
    <w:rsid w:val="00C64DAC"/>
    <w:rsid w:val="00C64F2D"/>
    <w:rsid w:val="00C64FFC"/>
    <w:rsid w:val="00C65178"/>
    <w:rsid w:val="00C651D5"/>
    <w:rsid w:val="00C6523F"/>
    <w:rsid w:val="00C6567F"/>
    <w:rsid w:val="00C65943"/>
    <w:rsid w:val="00C65C84"/>
    <w:rsid w:val="00C65CB1"/>
    <w:rsid w:val="00C662C5"/>
    <w:rsid w:val="00C66460"/>
    <w:rsid w:val="00C665BF"/>
    <w:rsid w:val="00C66623"/>
    <w:rsid w:val="00C66840"/>
    <w:rsid w:val="00C66B3D"/>
    <w:rsid w:val="00C6720B"/>
    <w:rsid w:val="00C6724B"/>
    <w:rsid w:val="00C67782"/>
    <w:rsid w:val="00C67969"/>
    <w:rsid w:val="00C67984"/>
    <w:rsid w:val="00C67A8B"/>
    <w:rsid w:val="00C67E93"/>
    <w:rsid w:val="00C67FAF"/>
    <w:rsid w:val="00C702EF"/>
    <w:rsid w:val="00C7032A"/>
    <w:rsid w:val="00C703D2"/>
    <w:rsid w:val="00C70C42"/>
    <w:rsid w:val="00C70CFB"/>
    <w:rsid w:val="00C70F49"/>
    <w:rsid w:val="00C71148"/>
    <w:rsid w:val="00C716B5"/>
    <w:rsid w:val="00C71864"/>
    <w:rsid w:val="00C719C3"/>
    <w:rsid w:val="00C71C71"/>
    <w:rsid w:val="00C72961"/>
    <w:rsid w:val="00C72C88"/>
    <w:rsid w:val="00C72CF3"/>
    <w:rsid w:val="00C73320"/>
    <w:rsid w:val="00C737EA"/>
    <w:rsid w:val="00C73B29"/>
    <w:rsid w:val="00C73CD1"/>
    <w:rsid w:val="00C73DA5"/>
    <w:rsid w:val="00C73DB7"/>
    <w:rsid w:val="00C74403"/>
    <w:rsid w:val="00C7466D"/>
    <w:rsid w:val="00C7495A"/>
    <w:rsid w:val="00C749B3"/>
    <w:rsid w:val="00C749FA"/>
    <w:rsid w:val="00C74A01"/>
    <w:rsid w:val="00C74C4F"/>
    <w:rsid w:val="00C74DE1"/>
    <w:rsid w:val="00C750FE"/>
    <w:rsid w:val="00C7528F"/>
    <w:rsid w:val="00C752A1"/>
    <w:rsid w:val="00C753EA"/>
    <w:rsid w:val="00C75528"/>
    <w:rsid w:val="00C75686"/>
    <w:rsid w:val="00C75AE7"/>
    <w:rsid w:val="00C7695B"/>
    <w:rsid w:val="00C76A00"/>
    <w:rsid w:val="00C76A5F"/>
    <w:rsid w:val="00C76DF1"/>
    <w:rsid w:val="00C7705C"/>
    <w:rsid w:val="00C7712F"/>
    <w:rsid w:val="00C775F9"/>
    <w:rsid w:val="00C77636"/>
    <w:rsid w:val="00C77749"/>
    <w:rsid w:val="00C77974"/>
    <w:rsid w:val="00C77A05"/>
    <w:rsid w:val="00C77C44"/>
    <w:rsid w:val="00C77E47"/>
    <w:rsid w:val="00C803E6"/>
    <w:rsid w:val="00C807F4"/>
    <w:rsid w:val="00C80899"/>
    <w:rsid w:val="00C80982"/>
    <w:rsid w:val="00C80A99"/>
    <w:rsid w:val="00C80B86"/>
    <w:rsid w:val="00C810AA"/>
    <w:rsid w:val="00C81115"/>
    <w:rsid w:val="00C811F1"/>
    <w:rsid w:val="00C81368"/>
    <w:rsid w:val="00C814C4"/>
    <w:rsid w:val="00C814E7"/>
    <w:rsid w:val="00C81692"/>
    <w:rsid w:val="00C81881"/>
    <w:rsid w:val="00C818BC"/>
    <w:rsid w:val="00C818C2"/>
    <w:rsid w:val="00C81E84"/>
    <w:rsid w:val="00C82181"/>
    <w:rsid w:val="00C82243"/>
    <w:rsid w:val="00C8249B"/>
    <w:rsid w:val="00C834F4"/>
    <w:rsid w:val="00C83659"/>
    <w:rsid w:val="00C83BB1"/>
    <w:rsid w:val="00C83C25"/>
    <w:rsid w:val="00C83D92"/>
    <w:rsid w:val="00C84052"/>
    <w:rsid w:val="00C8431E"/>
    <w:rsid w:val="00C845E1"/>
    <w:rsid w:val="00C84FA7"/>
    <w:rsid w:val="00C850FB"/>
    <w:rsid w:val="00C85F22"/>
    <w:rsid w:val="00C863E1"/>
    <w:rsid w:val="00C86788"/>
    <w:rsid w:val="00C86E6D"/>
    <w:rsid w:val="00C86EAB"/>
    <w:rsid w:val="00C86F90"/>
    <w:rsid w:val="00C8705B"/>
    <w:rsid w:val="00C87308"/>
    <w:rsid w:val="00C87353"/>
    <w:rsid w:val="00C87500"/>
    <w:rsid w:val="00C87A5F"/>
    <w:rsid w:val="00C87FC1"/>
    <w:rsid w:val="00C9003E"/>
    <w:rsid w:val="00C900DB"/>
    <w:rsid w:val="00C901B8"/>
    <w:rsid w:val="00C9034E"/>
    <w:rsid w:val="00C90463"/>
    <w:rsid w:val="00C90473"/>
    <w:rsid w:val="00C90503"/>
    <w:rsid w:val="00C90D26"/>
    <w:rsid w:val="00C90E60"/>
    <w:rsid w:val="00C9107B"/>
    <w:rsid w:val="00C910FE"/>
    <w:rsid w:val="00C912F1"/>
    <w:rsid w:val="00C9144D"/>
    <w:rsid w:val="00C914BB"/>
    <w:rsid w:val="00C915F2"/>
    <w:rsid w:val="00C9199E"/>
    <w:rsid w:val="00C91C58"/>
    <w:rsid w:val="00C91E5F"/>
    <w:rsid w:val="00C91FD2"/>
    <w:rsid w:val="00C921CF"/>
    <w:rsid w:val="00C925A1"/>
    <w:rsid w:val="00C92B71"/>
    <w:rsid w:val="00C92D2D"/>
    <w:rsid w:val="00C92E47"/>
    <w:rsid w:val="00C93307"/>
    <w:rsid w:val="00C933C3"/>
    <w:rsid w:val="00C934B1"/>
    <w:rsid w:val="00C93672"/>
    <w:rsid w:val="00C939AF"/>
    <w:rsid w:val="00C93A75"/>
    <w:rsid w:val="00C93C66"/>
    <w:rsid w:val="00C943C0"/>
    <w:rsid w:val="00C947CD"/>
    <w:rsid w:val="00C94849"/>
    <w:rsid w:val="00C94AA5"/>
    <w:rsid w:val="00C94AB3"/>
    <w:rsid w:val="00C94D0D"/>
    <w:rsid w:val="00C954EE"/>
    <w:rsid w:val="00C95974"/>
    <w:rsid w:val="00C95AB6"/>
    <w:rsid w:val="00C95B34"/>
    <w:rsid w:val="00C95C16"/>
    <w:rsid w:val="00C9652C"/>
    <w:rsid w:val="00C9658A"/>
    <w:rsid w:val="00C9677E"/>
    <w:rsid w:val="00C96B80"/>
    <w:rsid w:val="00C96C8F"/>
    <w:rsid w:val="00C96CC9"/>
    <w:rsid w:val="00C97071"/>
    <w:rsid w:val="00C971CF"/>
    <w:rsid w:val="00C97252"/>
    <w:rsid w:val="00C97706"/>
    <w:rsid w:val="00C97777"/>
    <w:rsid w:val="00C977F4"/>
    <w:rsid w:val="00C97818"/>
    <w:rsid w:val="00C97A5F"/>
    <w:rsid w:val="00C97D74"/>
    <w:rsid w:val="00C97DAC"/>
    <w:rsid w:val="00C97E65"/>
    <w:rsid w:val="00C97E7B"/>
    <w:rsid w:val="00CA017F"/>
    <w:rsid w:val="00CA028D"/>
    <w:rsid w:val="00CA055F"/>
    <w:rsid w:val="00CA071F"/>
    <w:rsid w:val="00CA082C"/>
    <w:rsid w:val="00CA094E"/>
    <w:rsid w:val="00CA0BEB"/>
    <w:rsid w:val="00CA0C45"/>
    <w:rsid w:val="00CA18FB"/>
    <w:rsid w:val="00CA1ADE"/>
    <w:rsid w:val="00CA1CDD"/>
    <w:rsid w:val="00CA1F80"/>
    <w:rsid w:val="00CA2261"/>
    <w:rsid w:val="00CA25B3"/>
    <w:rsid w:val="00CA2772"/>
    <w:rsid w:val="00CA2A93"/>
    <w:rsid w:val="00CA2B21"/>
    <w:rsid w:val="00CA2E54"/>
    <w:rsid w:val="00CA2EC9"/>
    <w:rsid w:val="00CA3353"/>
    <w:rsid w:val="00CA3613"/>
    <w:rsid w:val="00CA38AF"/>
    <w:rsid w:val="00CA3B5B"/>
    <w:rsid w:val="00CA3BC4"/>
    <w:rsid w:val="00CA3CEC"/>
    <w:rsid w:val="00CA3DF3"/>
    <w:rsid w:val="00CA4030"/>
    <w:rsid w:val="00CA4247"/>
    <w:rsid w:val="00CA42FC"/>
    <w:rsid w:val="00CA4692"/>
    <w:rsid w:val="00CA46D9"/>
    <w:rsid w:val="00CA477E"/>
    <w:rsid w:val="00CA479B"/>
    <w:rsid w:val="00CA49C0"/>
    <w:rsid w:val="00CA49E5"/>
    <w:rsid w:val="00CA4A43"/>
    <w:rsid w:val="00CA4ACB"/>
    <w:rsid w:val="00CA4C7D"/>
    <w:rsid w:val="00CA4DD8"/>
    <w:rsid w:val="00CA4EFC"/>
    <w:rsid w:val="00CA5123"/>
    <w:rsid w:val="00CA57A1"/>
    <w:rsid w:val="00CA5A2C"/>
    <w:rsid w:val="00CA5ACB"/>
    <w:rsid w:val="00CA5F4F"/>
    <w:rsid w:val="00CA6120"/>
    <w:rsid w:val="00CA6173"/>
    <w:rsid w:val="00CA62EC"/>
    <w:rsid w:val="00CA6642"/>
    <w:rsid w:val="00CA6B32"/>
    <w:rsid w:val="00CA6BA5"/>
    <w:rsid w:val="00CA6D60"/>
    <w:rsid w:val="00CA72D2"/>
    <w:rsid w:val="00CA7315"/>
    <w:rsid w:val="00CA7388"/>
    <w:rsid w:val="00CA75DE"/>
    <w:rsid w:val="00CA7718"/>
    <w:rsid w:val="00CA779A"/>
    <w:rsid w:val="00CA7876"/>
    <w:rsid w:val="00CA79C3"/>
    <w:rsid w:val="00CA7B50"/>
    <w:rsid w:val="00CB0248"/>
    <w:rsid w:val="00CB02BC"/>
    <w:rsid w:val="00CB0434"/>
    <w:rsid w:val="00CB0585"/>
    <w:rsid w:val="00CB0A4E"/>
    <w:rsid w:val="00CB0A70"/>
    <w:rsid w:val="00CB0A77"/>
    <w:rsid w:val="00CB0AA9"/>
    <w:rsid w:val="00CB0BD8"/>
    <w:rsid w:val="00CB0F74"/>
    <w:rsid w:val="00CB0FD1"/>
    <w:rsid w:val="00CB1038"/>
    <w:rsid w:val="00CB11F5"/>
    <w:rsid w:val="00CB1271"/>
    <w:rsid w:val="00CB1431"/>
    <w:rsid w:val="00CB145F"/>
    <w:rsid w:val="00CB18E7"/>
    <w:rsid w:val="00CB1B94"/>
    <w:rsid w:val="00CB1C85"/>
    <w:rsid w:val="00CB1EF7"/>
    <w:rsid w:val="00CB1F30"/>
    <w:rsid w:val="00CB26D9"/>
    <w:rsid w:val="00CB27F1"/>
    <w:rsid w:val="00CB29A7"/>
    <w:rsid w:val="00CB2A6A"/>
    <w:rsid w:val="00CB2BC9"/>
    <w:rsid w:val="00CB2BFB"/>
    <w:rsid w:val="00CB302B"/>
    <w:rsid w:val="00CB312C"/>
    <w:rsid w:val="00CB3B58"/>
    <w:rsid w:val="00CB3CDD"/>
    <w:rsid w:val="00CB42D4"/>
    <w:rsid w:val="00CB4301"/>
    <w:rsid w:val="00CB4812"/>
    <w:rsid w:val="00CB4A25"/>
    <w:rsid w:val="00CB4B45"/>
    <w:rsid w:val="00CB50DF"/>
    <w:rsid w:val="00CB5133"/>
    <w:rsid w:val="00CB53F6"/>
    <w:rsid w:val="00CB5406"/>
    <w:rsid w:val="00CB5713"/>
    <w:rsid w:val="00CB5B02"/>
    <w:rsid w:val="00CB5B61"/>
    <w:rsid w:val="00CB6150"/>
    <w:rsid w:val="00CB675C"/>
    <w:rsid w:val="00CB69D3"/>
    <w:rsid w:val="00CB6FC6"/>
    <w:rsid w:val="00CB700A"/>
    <w:rsid w:val="00CB709D"/>
    <w:rsid w:val="00CB7142"/>
    <w:rsid w:val="00CB736C"/>
    <w:rsid w:val="00CB73F7"/>
    <w:rsid w:val="00CB75A9"/>
    <w:rsid w:val="00CB75C8"/>
    <w:rsid w:val="00CB7602"/>
    <w:rsid w:val="00CB7A44"/>
    <w:rsid w:val="00CB7BED"/>
    <w:rsid w:val="00CB7C2F"/>
    <w:rsid w:val="00CB7E93"/>
    <w:rsid w:val="00CB7F14"/>
    <w:rsid w:val="00CC00D3"/>
    <w:rsid w:val="00CC0206"/>
    <w:rsid w:val="00CC02E8"/>
    <w:rsid w:val="00CC0434"/>
    <w:rsid w:val="00CC048F"/>
    <w:rsid w:val="00CC0BA0"/>
    <w:rsid w:val="00CC0C96"/>
    <w:rsid w:val="00CC0D06"/>
    <w:rsid w:val="00CC1332"/>
    <w:rsid w:val="00CC14D2"/>
    <w:rsid w:val="00CC169F"/>
    <w:rsid w:val="00CC177D"/>
    <w:rsid w:val="00CC1BBB"/>
    <w:rsid w:val="00CC1D52"/>
    <w:rsid w:val="00CC1ED6"/>
    <w:rsid w:val="00CC209C"/>
    <w:rsid w:val="00CC2680"/>
    <w:rsid w:val="00CC2DA2"/>
    <w:rsid w:val="00CC335A"/>
    <w:rsid w:val="00CC3401"/>
    <w:rsid w:val="00CC3451"/>
    <w:rsid w:val="00CC3B4B"/>
    <w:rsid w:val="00CC3B61"/>
    <w:rsid w:val="00CC3D10"/>
    <w:rsid w:val="00CC430C"/>
    <w:rsid w:val="00CC43BC"/>
    <w:rsid w:val="00CC4B44"/>
    <w:rsid w:val="00CC4BA3"/>
    <w:rsid w:val="00CC4CBE"/>
    <w:rsid w:val="00CC4F58"/>
    <w:rsid w:val="00CC512C"/>
    <w:rsid w:val="00CC5432"/>
    <w:rsid w:val="00CC5714"/>
    <w:rsid w:val="00CC5D29"/>
    <w:rsid w:val="00CC6172"/>
    <w:rsid w:val="00CC638F"/>
    <w:rsid w:val="00CC6393"/>
    <w:rsid w:val="00CC64C6"/>
    <w:rsid w:val="00CC665F"/>
    <w:rsid w:val="00CC6A0C"/>
    <w:rsid w:val="00CC6C12"/>
    <w:rsid w:val="00CC6C8C"/>
    <w:rsid w:val="00CC6F2D"/>
    <w:rsid w:val="00CC7B75"/>
    <w:rsid w:val="00CC7FB6"/>
    <w:rsid w:val="00CD049E"/>
    <w:rsid w:val="00CD04BA"/>
    <w:rsid w:val="00CD05F2"/>
    <w:rsid w:val="00CD07D8"/>
    <w:rsid w:val="00CD095E"/>
    <w:rsid w:val="00CD0A26"/>
    <w:rsid w:val="00CD0B68"/>
    <w:rsid w:val="00CD0DCC"/>
    <w:rsid w:val="00CD1019"/>
    <w:rsid w:val="00CD1106"/>
    <w:rsid w:val="00CD119F"/>
    <w:rsid w:val="00CD1545"/>
    <w:rsid w:val="00CD1779"/>
    <w:rsid w:val="00CD188A"/>
    <w:rsid w:val="00CD19AE"/>
    <w:rsid w:val="00CD1EA3"/>
    <w:rsid w:val="00CD249B"/>
    <w:rsid w:val="00CD2892"/>
    <w:rsid w:val="00CD2A17"/>
    <w:rsid w:val="00CD2DE4"/>
    <w:rsid w:val="00CD2E2E"/>
    <w:rsid w:val="00CD3311"/>
    <w:rsid w:val="00CD33C2"/>
    <w:rsid w:val="00CD3422"/>
    <w:rsid w:val="00CD343F"/>
    <w:rsid w:val="00CD3687"/>
    <w:rsid w:val="00CD36E1"/>
    <w:rsid w:val="00CD38AE"/>
    <w:rsid w:val="00CD3A76"/>
    <w:rsid w:val="00CD3B88"/>
    <w:rsid w:val="00CD3BC7"/>
    <w:rsid w:val="00CD3F44"/>
    <w:rsid w:val="00CD3FDF"/>
    <w:rsid w:val="00CD43B7"/>
    <w:rsid w:val="00CD4428"/>
    <w:rsid w:val="00CD47DF"/>
    <w:rsid w:val="00CD4B15"/>
    <w:rsid w:val="00CD4C71"/>
    <w:rsid w:val="00CD4CAF"/>
    <w:rsid w:val="00CD4D8D"/>
    <w:rsid w:val="00CD5087"/>
    <w:rsid w:val="00CD53CF"/>
    <w:rsid w:val="00CD5435"/>
    <w:rsid w:val="00CD5592"/>
    <w:rsid w:val="00CD55A9"/>
    <w:rsid w:val="00CD59A8"/>
    <w:rsid w:val="00CD5AE1"/>
    <w:rsid w:val="00CD5C35"/>
    <w:rsid w:val="00CD5CD3"/>
    <w:rsid w:val="00CD6126"/>
    <w:rsid w:val="00CD631E"/>
    <w:rsid w:val="00CD634D"/>
    <w:rsid w:val="00CD668E"/>
    <w:rsid w:val="00CD702F"/>
    <w:rsid w:val="00CD788D"/>
    <w:rsid w:val="00CD7FAE"/>
    <w:rsid w:val="00CE048E"/>
    <w:rsid w:val="00CE05A8"/>
    <w:rsid w:val="00CE0637"/>
    <w:rsid w:val="00CE07BF"/>
    <w:rsid w:val="00CE0B99"/>
    <w:rsid w:val="00CE10B9"/>
    <w:rsid w:val="00CE1159"/>
    <w:rsid w:val="00CE12B3"/>
    <w:rsid w:val="00CE149E"/>
    <w:rsid w:val="00CE14DB"/>
    <w:rsid w:val="00CE1624"/>
    <w:rsid w:val="00CE16BB"/>
    <w:rsid w:val="00CE189B"/>
    <w:rsid w:val="00CE1B5F"/>
    <w:rsid w:val="00CE1D2D"/>
    <w:rsid w:val="00CE1E2E"/>
    <w:rsid w:val="00CE24CB"/>
    <w:rsid w:val="00CE24CC"/>
    <w:rsid w:val="00CE2567"/>
    <w:rsid w:val="00CE2630"/>
    <w:rsid w:val="00CE2C69"/>
    <w:rsid w:val="00CE2EE3"/>
    <w:rsid w:val="00CE2EE9"/>
    <w:rsid w:val="00CE304F"/>
    <w:rsid w:val="00CE3697"/>
    <w:rsid w:val="00CE372E"/>
    <w:rsid w:val="00CE3CEE"/>
    <w:rsid w:val="00CE3D5D"/>
    <w:rsid w:val="00CE3E32"/>
    <w:rsid w:val="00CE3E75"/>
    <w:rsid w:val="00CE4303"/>
    <w:rsid w:val="00CE476B"/>
    <w:rsid w:val="00CE48BF"/>
    <w:rsid w:val="00CE4E21"/>
    <w:rsid w:val="00CE4E7D"/>
    <w:rsid w:val="00CE4EFF"/>
    <w:rsid w:val="00CE5113"/>
    <w:rsid w:val="00CE51C9"/>
    <w:rsid w:val="00CE5254"/>
    <w:rsid w:val="00CE5303"/>
    <w:rsid w:val="00CE57C9"/>
    <w:rsid w:val="00CE57CE"/>
    <w:rsid w:val="00CE6105"/>
    <w:rsid w:val="00CE6251"/>
    <w:rsid w:val="00CE667A"/>
    <w:rsid w:val="00CE66AE"/>
    <w:rsid w:val="00CE675B"/>
    <w:rsid w:val="00CE6DD2"/>
    <w:rsid w:val="00CE71C7"/>
    <w:rsid w:val="00CE7286"/>
    <w:rsid w:val="00CE72CD"/>
    <w:rsid w:val="00CE7742"/>
    <w:rsid w:val="00CF009C"/>
    <w:rsid w:val="00CF02D7"/>
    <w:rsid w:val="00CF1BBC"/>
    <w:rsid w:val="00CF1D7A"/>
    <w:rsid w:val="00CF20F3"/>
    <w:rsid w:val="00CF218D"/>
    <w:rsid w:val="00CF2277"/>
    <w:rsid w:val="00CF2337"/>
    <w:rsid w:val="00CF23BA"/>
    <w:rsid w:val="00CF2522"/>
    <w:rsid w:val="00CF2693"/>
    <w:rsid w:val="00CF2736"/>
    <w:rsid w:val="00CF2D23"/>
    <w:rsid w:val="00CF2DD2"/>
    <w:rsid w:val="00CF2E5E"/>
    <w:rsid w:val="00CF2E7B"/>
    <w:rsid w:val="00CF2EF2"/>
    <w:rsid w:val="00CF3052"/>
    <w:rsid w:val="00CF35B3"/>
    <w:rsid w:val="00CF361B"/>
    <w:rsid w:val="00CF38D2"/>
    <w:rsid w:val="00CF3A31"/>
    <w:rsid w:val="00CF3B90"/>
    <w:rsid w:val="00CF3BE2"/>
    <w:rsid w:val="00CF3DEE"/>
    <w:rsid w:val="00CF3E13"/>
    <w:rsid w:val="00CF3FD1"/>
    <w:rsid w:val="00CF409A"/>
    <w:rsid w:val="00CF4458"/>
    <w:rsid w:val="00CF4817"/>
    <w:rsid w:val="00CF4B54"/>
    <w:rsid w:val="00CF4EBF"/>
    <w:rsid w:val="00CF50AC"/>
    <w:rsid w:val="00CF545D"/>
    <w:rsid w:val="00CF55EC"/>
    <w:rsid w:val="00CF55F2"/>
    <w:rsid w:val="00CF5C5A"/>
    <w:rsid w:val="00CF658E"/>
    <w:rsid w:val="00CF65FC"/>
    <w:rsid w:val="00CF691F"/>
    <w:rsid w:val="00CF736D"/>
    <w:rsid w:val="00CF75C4"/>
    <w:rsid w:val="00CF7736"/>
    <w:rsid w:val="00CF79FE"/>
    <w:rsid w:val="00D003D1"/>
    <w:rsid w:val="00D006E9"/>
    <w:rsid w:val="00D00869"/>
    <w:rsid w:val="00D00A0F"/>
    <w:rsid w:val="00D00BCD"/>
    <w:rsid w:val="00D00C8C"/>
    <w:rsid w:val="00D00CF1"/>
    <w:rsid w:val="00D00DC7"/>
    <w:rsid w:val="00D01561"/>
    <w:rsid w:val="00D0195B"/>
    <w:rsid w:val="00D01E7C"/>
    <w:rsid w:val="00D02332"/>
    <w:rsid w:val="00D02414"/>
    <w:rsid w:val="00D0275B"/>
    <w:rsid w:val="00D02E4B"/>
    <w:rsid w:val="00D03020"/>
    <w:rsid w:val="00D030C7"/>
    <w:rsid w:val="00D03535"/>
    <w:rsid w:val="00D03808"/>
    <w:rsid w:val="00D03B68"/>
    <w:rsid w:val="00D03E91"/>
    <w:rsid w:val="00D04020"/>
    <w:rsid w:val="00D04024"/>
    <w:rsid w:val="00D04976"/>
    <w:rsid w:val="00D04A45"/>
    <w:rsid w:val="00D0532C"/>
    <w:rsid w:val="00D0535E"/>
    <w:rsid w:val="00D05756"/>
    <w:rsid w:val="00D058B1"/>
    <w:rsid w:val="00D05B5D"/>
    <w:rsid w:val="00D05DEA"/>
    <w:rsid w:val="00D05E60"/>
    <w:rsid w:val="00D05FE6"/>
    <w:rsid w:val="00D0681C"/>
    <w:rsid w:val="00D069F1"/>
    <w:rsid w:val="00D0712D"/>
    <w:rsid w:val="00D0724F"/>
    <w:rsid w:val="00D07504"/>
    <w:rsid w:val="00D07B40"/>
    <w:rsid w:val="00D07E63"/>
    <w:rsid w:val="00D10422"/>
    <w:rsid w:val="00D108D7"/>
    <w:rsid w:val="00D10973"/>
    <w:rsid w:val="00D10FC1"/>
    <w:rsid w:val="00D11043"/>
    <w:rsid w:val="00D111BE"/>
    <w:rsid w:val="00D113D6"/>
    <w:rsid w:val="00D1165D"/>
    <w:rsid w:val="00D117F8"/>
    <w:rsid w:val="00D11AD1"/>
    <w:rsid w:val="00D11B56"/>
    <w:rsid w:val="00D11C56"/>
    <w:rsid w:val="00D11CF4"/>
    <w:rsid w:val="00D11E09"/>
    <w:rsid w:val="00D11E70"/>
    <w:rsid w:val="00D11F01"/>
    <w:rsid w:val="00D1224F"/>
    <w:rsid w:val="00D12288"/>
    <w:rsid w:val="00D1228A"/>
    <w:rsid w:val="00D124F2"/>
    <w:rsid w:val="00D125E0"/>
    <w:rsid w:val="00D12635"/>
    <w:rsid w:val="00D127B8"/>
    <w:rsid w:val="00D12AF3"/>
    <w:rsid w:val="00D12C8B"/>
    <w:rsid w:val="00D12EC7"/>
    <w:rsid w:val="00D13815"/>
    <w:rsid w:val="00D13A8C"/>
    <w:rsid w:val="00D13EFA"/>
    <w:rsid w:val="00D13FC6"/>
    <w:rsid w:val="00D14383"/>
    <w:rsid w:val="00D145F3"/>
    <w:rsid w:val="00D1486C"/>
    <w:rsid w:val="00D149E5"/>
    <w:rsid w:val="00D157E2"/>
    <w:rsid w:val="00D15A52"/>
    <w:rsid w:val="00D160E0"/>
    <w:rsid w:val="00D1638B"/>
    <w:rsid w:val="00D163A4"/>
    <w:rsid w:val="00D16501"/>
    <w:rsid w:val="00D166D2"/>
    <w:rsid w:val="00D16AB9"/>
    <w:rsid w:val="00D16ACE"/>
    <w:rsid w:val="00D16CB8"/>
    <w:rsid w:val="00D16E4B"/>
    <w:rsid w:val="00D173D9"/>
    <w:rsid w:val="00D17718"/>
    <w:rsid w:val="00D17BD9"/>
    <w:rsid w:val="00D17FAC"/>
    <w:rsid w:val="00D20088"/>
    <w:rsid w:val="00D20095"/>
    <w:rsid w:val="00D20118"/>
    <w:rsid w:val="00D20343"/>
    <w:rsid w:val="00D206C5"/>
    <w:rsid w:val="00D2110A"/>
    <w:rsid w:val="00D213BB"/>
    <w:rsid w:val="00D214E1"/>
    <w:rsid w:val="00D2170B"/>
    <w:rsid w:val="00D2186F"/>
    <w:rsid w:val="00D21D51"/>
    <w:rsid w:val="00D22353"/>
    <w:rsid w:val="00D22864"/>
    <w:rsid w:val="00D22D49"/>
    <w:rsid w:val="00D22F58"/>
    <w:rsid w:val="00D2300E"/>
    <w:rsid w:val="00D231BC"/>
    <w:rsid w:val="00D23379"/>
    <w:rsid w:val="00D23439"/>
    <w:rsid w:val="00D23869"/>
    <w:rsid w:val="00D2389C"/>
    <w:rsid w:val="00D239FE"/>
    <w:rsid w:val="00D23D4E"/>
    <w:rsid w:val="00D23FAF"/>
    <w:rsid w:val="00D24071"/>
    <w:rsid w:val="00D243F9"/>
    <w:rsid w:val="00D245D7"/>
    <w:rsid w:val="00D245FF"/>
    <w:rsid w:val="00D24B16"/>
    <w:rsid w:val="00D24BA9"/>
    <w:rsid w:val="00D24FFB"/>
    <w:rsid w:val="00D25271"/>
    <w:rsid w:val="00D25390"/>
    <w:rsid w:val="00D25644"/>
    <w:rsid w:val="00D260AB"/>
    <w:rsid w:val="00D260C9"/>
    <w:rsid w:val="00D26484"/>
    <w:rsid w:val="00D268A2"/>
    <w:rsid w:val="00D26920"/>
    <w:rsid w:val="00D26BB6"/>
    <w:rsid w:val="00D26EDD"/>
    <w:rsid w:val="00D272A0"/>
    <w:rsid w:val="00D27313"/>
    <w:rsid w:val="00D27464"/>
    <w:rsid w:val="00D2746C"/>
    <w:rsid w:val="00D275C5"/>
    <w:rsid w:val="00D2783C"/>
    <w:rsid w:val="00D27A78"/>
    <w:rsid w:val="00D27D20"/>
    <w:rsid w:val="00D27D42"/>
    <w:rsid w:val="00D30760"/>
    <w:rsid w:val="00D307A2"/>
    <w:rsid w:val="00D3082A"/>
    <w:rsid w:val="00D30BEE"/>
    <w:rsid w:val="00D31471"/>
    <w:rsid w:val="00D3155C"/>
    <w:rsid w:val="00D316F5"/>
    <w:rsid w:val="00D317D6"/>
    <w:rsid w:val="00D31916"/>
    <w:rsid w:val="00D31918"/>
    <w:rsid w:val="00D319C6"/>
    <w:rsid w:val="00D31B34"/>
    <w:rsid w:val="00D31BEC"/>
    <w:rsid w:val="00D31D53"/>
    <w:rsid w:val="00D31F44"/>
    <w:rsid w:val="00D31FB4"/>
    <w:rsid w:val="00D3243F"/>
    <w:rsid w:val="00D32562"/>
    <w:rsid w:val="00D3277E"/>
    <w:rsid w:val="00D327FF"/>
    <w:rsid w:val="00D3294E"/>
    <w:rsid w:val="00D32FF3"/>
    <w:rsid w:val="00D331AE"/>
    <w:rsid w:val="00D331EE"/>
    <w:rsid w:val="00D33543"/>
    <w:rsid w:val="00D33832"/>
    <w:rsid w:val="00D339AC"/>
    <w:rsid w:val="00D33F0A"/>
    <w:rsid w:val="00D3429F"/>
    <w:rsid w:val="00D35129"/>
    <w:rsid w:val="00D357F4"/>
    <w:rsid w:val="00D359F6"/>
    <w:rsid w:val="00D35B5E"/>
    <w:rsid w:val="00D35EDF"/>
    <w:rsid w:val="00D360D1"/>
    <w:rsid w:val="00D3618D"/>
    <w:rsid w:val="00D36221"/>
    <w:rsid w:val="00D3654D"/>
    <w:rsid w:val="00D36696"/>
    <w:rsid w:val="00D36EC1"/>
    <w:rsid w:val="00D36F74"/>
    <w:rsid w:val="00D371C1"/>
    <w:rsid w:val="00D372B3"/>
    <w:rsid w:val="00D372BB"/>
    <w:rsid w:val="00D373AB"/>
    <w:rsid w:val="00D37565"/>
    <w:rsid w:val="00D37F24"/>
    <w:rsid w:val="00D37F7F"/>
    <w:rsid w:val="00D407CF"/>
    <w:rsid w:val="00D40E79"/>
    <w:rsid w:val="00D41469"/>
    <w:rsid w:val="00D41E41"/>
    <w:rsid w:val="00D41FDC"/>
    <w:rsid w:val="00D42040"/>
    <w:rsid w:val="00D42063"/>
    <w:rsid w:val="00D42109"/>
    <w:rsid w:val="00D42729"/>
    <w:rsid w:val="00D42DD8"/>
    <w:rsid w:val="00D436C2"/>
    <w:rsid w:val="00D43721"/>
    <w:rsid w:val="00D43777"/>
    <w:rsid w:val="00D44A58"/>
    <w:rsid w:val="00D45014"/>
    <w:rsid w:val="00D452C7"/>
    <w:rsid w:val="00D452F2"/>
    <w:rsid w:val="00D45A17"/>
    <w:rsid w:val="00D45C36"/>
    <w:rsid w:val="00D46017"/>
    <w:rsid w:val="00D4665C"/>
    <w:rsid w:val="00D46C20"/>
    <w:rsid w:val="00D47287"/>
    <w:rsid w:val="00D47677"/>
    <w:rsid w:val="00D47C4A"/>
    <w:rsid w:val="00D500E6"/>
    <w:rsid w:val="00D501F9"/>
    <w:rsid w:val="00D50363"/>
    <w:rsid w:val="00D503C6"/>
    <w:rsid w:val="00D5051E"/>
    <w:rsid w:val="00D505AA"/>
    <w:rsid w:val="00D50867"/>
    <w:rsid w:val="00D5097C"/>
    <w:rsid w:val="00D509B1"/>
    <w:rsid w:val="00D50A01"/>
    <w:rsid w:val="00D5131F"/>
    <w:rsid w:val="00D518F0"/>
    <w:rsid w:val="00D519BD"/>
    <w:rsid w:val="00D51BB9"/>
    <w:rsid w:val="00D52281"/>
    <w:rsid w:val="00D522A2"/>
    <w:rsid w:val="00D52493"/>
    <w:rsid w:val="00D52655"/>
    <w:rsid w:val="00D527F8"/>
    <w:rsid w:val="00D529B7"/>
    <w:rsid w:val="00D52A5E"/>
    <w:rsid w:val="00D52C4C"/>
    <w:rsid w:val="00D52E78"/>
    <w:rsid w:val="00D530DC"/>
    <w:rsid w:val="00D533BA"/>
    <w:rsid w:val="00D534E2"/>
    <w:rsid w:val="00D53745"/>
    <w:rsid w:val="00D5380F"/>
    <w:rsid w:val="00D53CC8"/>
    <w:rsid w:val="00D53E80"/>
    <w:rsid w:val="00D54402"/>
    <w:rsid w:val="00D546B2"/>
    <w:rsid w:val="00D54A2A"/>
    <w:rsid w:val="00D54A91"/>
    <w:rsid w:val="00D54DDF"/>
    <w:rsid w:val="00D54EAC"/>
    <w:rsid w:val="00D55061"/>
    <w:rsid w:val="00D5508B"/>
    <w:rsid w:val="00D5587E"/>
    <w:rsid w:val="00D55A08"/>
    <w:rsid w:val="00D55C74"/>
    <w:rsid w:val="00D55F30"/>
    <w:rsid w:val="00D55FCB"/>
    <w:rsid w:val="00D561E9"/>
    <w:rsid w:val="00D565D7"/>
    <w:rsid w:val="00D568A1"/>
    <w:rsid w:val="00D56ACA"/>
    <w:rsid w:val="00D56B27"/>
    <w:rsid w:val="00D56DCF"/>
    <w:rsid w:val="00D5708F"/>
    <w:rsid w:val="00D572DC"/>
    <w:rsid w:val="00D57372"/>
    <w:rsid w:val="00D5749B"/>
    <w:rsid w:val="00D5758E"/>
    <w:rsid w:val="00D578F1"/>
    <w:rsid w:val="00D57B50"/>
    <w:rsid w:val="00D57E7C"/>
    <w:rsid w:val="00D6005F"/>
    <w:rsid w:val="00D60393"/>
    <w:rsid w:val="00D604BD"/>
    <w:rsid w:val="00D6065A"/>
    <w:rsid w:val="00D60AB8"/>
    <w:rsid w:val="00D60D7B"/>
    <w:rsid w:val="00D60E65"/>
    <w:rsid w:val="00D60F13"/>
    <w:rsid w:val="00D61260"/>
    <w:rsid w:val="00D615B9"/>
    <w:rsid w:val="00D6186C"/>
    <w:rsid w:val="00D61B0A"/>
    <w:rsid w:val="00D61E8C"/>
    <w:rsid w:val="00D61EAA"/>
    <w:rsid w:val="00D622B0"/>
    <w:rsid w:val="00D624A8"/>
    <w:rsid w:val="00D62774"/>
    <w:rsid w:val="00D627E9"/>
    <w:rsid w:val="00D62B3A"/>
    <w:rsid w:val="00D62B70"/>
    <w:rsid w:val="00D62F50"/>
    <w:rsid w:val="00D62F86"/>
    <w:rsid w:val="00D63040"/>
    <w:rsid w:val="00D63220"/>
    <w:rsid w:val="00D6335E"/>
    <w:rsid w:val="00D6338D"/>
    <w:rsid w:val="00D63C3C"/>
    <w:rsid w:val="00D63D49"/>
    <w:rsid w:val="00D640D9"/>
    <w:rsid w:val="00D64167"/>
    <w:rsid w:val="00D641D2"/>
    <w:rsid w:val="00D641E5"/>
    <w:rsid w:val="00D6470D"/>
    <w:rsid w:val="00D647A4"/>
    <w:rsid w:val="00D6485D"/>
    <w:rsid w:val="00D648EF"/>
    <w:rsid w:val="00D64D02"/>
    <w:rsid w:val="00D64DF0"/>
    <w:rsid w:val="00D65084"/>
    <w:rsid w:val="00D652CF"/>
    <w:rsid w:val="00D65362"/>
    <w:rsid w:val="00D65428"/>
    <w:rsid w:val="00D65469"/>
    <w:rsid w:val="00D65BB2"/>
    <w:rsid w:val="00D6647D"/>
    <w:rsid w:val="00D669D0"/>
    <w:rsid w:val="00D6707E"/>
    <w:rsid w:val="00D6722E"/>
    <w:rsid w:val="00D675BE"/>
    <w:rsid w:val="00D6774D"/>
    <w:rsid w:val="00D6776F"/>
    <w:rsid w:val="00D6784F"/>
    <w:rsid w:val="00D679D5"/>
    <w:rsid w:val="00D67D49"/>
    <w:rsid w:val="00D70065"/>
    <w:rsid w:val="00D702A4"/>
    <w:rsid w:val="00D7044B"/>
    <w:rsid w:val="00D7062C"/>
    <w:rsid w:val="00D7064A"/>
    <w:rsid w:val="00D707C3"/>
    <w:rsid w:val="00D70DC2"/>
    <w:rsid w:val="00D70EAA"/>
    <w:rsid w:val="00D71150"/>
    <w:rsid w:val="00D7117E"/>
    <w:rsid w:val="00D71592"/>
    <w:rsid w:val="00D716F5"/>
    <w:rsid w:val="00D718A2"/>
    <w:rsid w:val="00D71E05"/>
    <w:rsid w:val="00D71F46"/>
    <w:rsid w:val="00D72194"/>
    <w:rsid w:val="00D72B29"/>
    <w:rsid w:val="00D72FCB"/>
    <w:rsid w:val="00D7308E"/>
    <w:rsid w:val="00D73283"/>
    <w:rsid w:val="00D73A18"/>
    <w:rsid w:val="00D73BC1"/>
    <w:rsid w:val="00D73D08"/>
    <w:rsid w:val="00D73D2F"/>
    <w:rsid w:val="00D73E19"/>
    <w:rsid w:val="00D74214"/>
    <w:rsid w:val="00D74494"/>
    <w:rsid w:val="00D74680"/>
    <w:rsid w:val="00D74694"/>
    <w:rsid w:val="00D749E3"/>
    <w:rsid w:val="00D7517D"/>
    <w:rsid w:val="00D75B95"/>
    <w:rsid w:val="00D75DB5"/>
    <w:rsid w:val="00D76436"/>
    <w:rsid w:val="00D7649E"/>
    <w:rsid w:val="00D765C9"/>
    <w:rsid w:val="00D765F3"/>
    <w:rsid w:val="00D76632"/>
    <w:rsid w:val="00D76AAE"/>
    <w:rsid w:val="00D76B80"/>
    <w:rsid w:val="00D76D14"/>
    <w:rsid w:val="00D76F5F"/>
    <w:rsid w:val="00D76FB5"/>
    <w:rsid w:val="00D77209"/>
    <w:rsid w:val="00D77271"/>
    <w:rsid w:val="00D774AF"/>
    <w:rsid w:val="00D77622"/>
    <w:rsid w:val="00D778D4"/>
    <w:rsid w:val="00D77A1D"/>
    <w:rsid w:val="00D8003F"/>
    <w:rsid w:val="00D804CA"/>
    <w:rsid w:val="00D804F8"/>
    <w:rsid w:val="00D80A23"/>
    <w:rsid w:val="00D80A88"/>
    <w:rsid w:val="00D80D11"/>
    <w:rsid w:val="00D810E5"/>
    <w:rsid w:val="00D811B8"/>
    <w:rsid w:val="00D81270"/>
    <w:rsid w:val="00D8130D"/>
    <w:rsid w:val="00D81380"/>
    <w:rsid w:val="00D8161D"/>
    <w:rsid w:val="00D81F54"/>
    <w:rsid w:val="00D81FBE"/>
    <w:rsid w:val="00D82364"/>
    <w:rsid w:val="00D82441"/>
    <w:rsid w:val="00D824E5"/>
    <w:rsid w:val="00D826B3"/>
    <w:rsid w:val="00D82877"/>
    <w:rsid w:val="00D82AB5"/>
    <w:rsid w:val="00D8364B"/>
    <w:rsid w:val="00D83987"/>
    <w:rsid w:val="00D83B1D"/>
    <w:rsid w:val="00D8413D"/>
    <w:rsid w:val="00D84142"/>
    <w:rsid w:val="00D8447D"/>
    <w:rsid w:val="00D84521"/>
    <w:rsid w:val="00D8455A"/>
    <w:rsid w:val="00D84576"/>
    <w:rsid w:val="00D84983"/>
    <w:rsid w:val="00D84CC2"/>
    <w:rsid w:val="00D85369"/>
    <w:rsid w:val="00D85445"/>
    <w:rsid w:val="00D85676"/>
    <w:rsid w:val="00D85947"/>
    <w:rsid w:val="00D85B55"/>
    <w:rsid w:val="00D85BC0"/>
    <w:rsid w:val="00D85D77"/>
    <w:rsid w:val="00D85D90"/>
    <w:rsid w:val="00D8613F"/>
    <w:rsid w:val="00D86144"/>
    <w:rsid w:val="00D861B6"/>
    <w:rsid w:val="00D86362"/>
    <w:rsid w:val="00D86AA0"/>
    <w:rsid w:val="00D86DAA"/>
    <w:rsid w:val="00D87004"/>
    <w:rsid w:val="00D8737E"/>
    <w:rsid w:val="00D873E3"/>
    <w:rsid w:val="00D87EDD"/>
    <w:rsid w:val="00D87EFD"/>
    <w:rsid w:val="00D9005A"/>
    <w:rsid w:val="00D90105"/>
    <w:rsid w:val="00D90554"/>
    <w:rsid w:val="00D907CD"/>
    <w:rsid w:val="00D908CE"/>
    <w:rsid w:val="00D90B49"/>
    <w:rsid w:val="00D90E93"/>
    <w:rsid w:val="00D91376"/>
    <w:rsid w:val="00D91527"/>
    <w:rsid w:val="00D91B05"/>
    <w:rsid w:val="00D91BCF"/>
    <w:rsid w:val="00D91C09"/>
    <w:rsid w:val="00D91D3D"/>
    <w:rsid w:val="00D9218F"/>
    <w:rsid w:val="00D92ADC"/>
    <w:rsid w:val="00D92F70"/>
    <w:rsid w:val="00D9331F"/>
    <w:rsid w:val="00D9359A"/>
    <w:rsid w:val="00D935D7"/>
    <w:rsid w:val="00D93608"/>
    <w:rsid w:val="00D93C93"/>
    <w:rsid w:val="00D93CBB"/>
    <w:rsid w:val="00D93F32"/>
    <w:rsid w:val="00D94126"/>
    <w:rsid w:val="00D947E2"/>
    <w:rsid w:val="00D94839"/>
    <w:rsid w:val="00D94F22"/>
    <w:rsid w:val="00D9528F"/>
    <w:rsid w:val="00D95781"/>
    <w:rsid w:val="00D95A75"/>
    <w:rsid w:val="00D95D8C"/>
    <w:rsid w:val="00D95DBF"/>
    <w:rsid w:val="00D95F8B"/>
    <w:rsid w:val="00D96058"/>
    <w:rsid w:val="00D963F1"/>
    <w:rsid w:val="00D96A71"/>
    <w:rsid w:val="00D96C96"/>
    <w:rsid w:val="00D96F7B"/>
    <w:rsid w:val="00D97362"/>
    <w:rsid w:val="00D978D7"/>
    <w:rsid w:val="00D9794A"/>
    <w:rsid w:val="00D97C31"/>
    <w:rsid w:val="00D97CF6"/>
    <w:rsid w:val="00D97D34"/>
    <w:rsid w:val="00D97E96"/>
    <w:rsid w:val="00D97F12"/>
    <w:rsid w:val="00D97FAA"/>
    <w:rsid w:val="00DA001D"/>
    <w:rsid w:val="00DA015F"/>
    <w:rsid w:val="00DA019B"/>
    <w:rsid w:val="00DA02B0"/>
    <w:rsid w:val="00DA02FF"/>
    <w:rsid w:val="00DA03BC"/>
    <w:rsid w:val="00DA05E7"/>
    <w:rsid w:val="00DA0787"/>
    <w:rsid w:val="00DA07EC"/>
    <w:rsid w:val="00DA0801"/>
    <w:rsid w:val="00DA0A55"/>
    <w:rsid w:val="00DA0ACD"/>
    <w:rsid w:val="00DA0F75"/>
    <w:rsid w:val="00DA1033"/>
    <w:rsid w:val="00DA12AD"/>
    <w:rsid w:val="00DA12C1"/>
    <w:rsid w:val="00DA159D"/>
    <w:rsid w:val="00DA15EE"/>
    <w:rsid w:val="00DA177E"/>
    <w:rsid w:val="00DA19D9"/>
    <w:rsid w:val="00DA1C7A"/>
    <w:rsid w:val="00DA1DB0"/>
    <w:rsid w:val="00DA1EFB"/>
    <w:rsid w:val="00DA20DB"/>
    <w:rsid w:val="00DA2157"/>
    <w:rsid w:val="00DA21CF"/>
    <w:rsid w:val="00DA261E"/>
    <w:rsid w:val="00DA2721"/>
    <w:rsid w:val="00DA2990"/>
    <w:rsid w:val="00DA2A53"/>
    <w:rsid w:val="00DA2AA7"/>
    <w:rsid w:val="00DA3254"/>
    <w:rsid w:val="00DA327D"/>
    <w:rsid w:val="00DA33AA"/>
    <w:rsid w:val="00DA3421"/>
    <w:rsid w:val="00DA360D"/>
    <w:rsid w:val="00DA39D5"/>
    <w:rsid w:val="00DA3ADA"/>
    <w:rsid w:val="00DA3F89"/>
    <w:rsid w:val="00DA4696"/>
    <w:rsid w:val="00DA47F4"/>
    <w:rsid w:val="00DA4976"/>
    <w:rsid w:val="00DA4A86"/>
    <w:rsid w:val="00DA4D41"/>
    <w:rsid w:val="00DA4DE5"/>
    <w:rsid w:val="00DA4DE9"/>
    <w:rsid w:val="00DA4F88"/>
    <w:rsid w:val="00DA4FCD"/>
    <w:rsid w:val="00DA5569"/>
    <w:rsid w:val="00DA55BD"/>
    <w:rsid w:val="00DA5890"/>
    <w:rsid w:val="00DA5906"/>
    <w:rsid w:val="00DA5957"/>
    <w:rsid w:val="00DA5CD9"/>
    <w:rsid w:val="00DA5F8A"/>
    <w:rsid w:val="00DA60A7"/>
    <w:rsid w:val="00DA61C3"/>
    <w:rsid w:val="00DA6514"/>
    <w:rsid w:val="00DA66AC"/>
    <w:rsid w:val="00DA6BA8"/>
    <w:rsid w:val="00DA709B"/>
    <w:rsid w:val="00DA7269"/>
    <w:rsid w:val="00DA7531"/>
    <w:rsid w:val="00DA7568"/>
    <w:rsid w:val="00DA75BA"/>
    <w:rsid w:val="00DA766B"/>
    <w:rsid w:val="00DA77CD"/>
    <w:rsid w:val="00DA7876"/>
    <w:rsid w:val="00DA7E36"/>
    <w:rsid w:val="00DB01A7"/>
    <w:rsid w:val="00DB0325"/>
    <w:rsid w:val="00DB0784"/>
    <w:rsid w:val="00DB078B"/>
    <w:rsid w:val="00DB07A0"/>
    <w:rsid w:val="00DB0867"/>
    <w:rsid w:val="00DB094B"/>
    <w:rsid w:val="00DB0C7A"/>
    <w:rsid w:val="00DB0C94"/>
    <w:rsid w:val="00DB0E2D"/>
    <w:rsid w:val="00DB0FE1"/>
    <w:rsid w:val="00DB1159"/>
    <w:rsid w:val="00DB1295"/>
    <w:rsid w:val="00DB1464"/>
    <w:rsid w:val="00DB1582"/>
    <w:rsid w:val="00DB1630"/>
    <w:rsid w:val="00DB1697"/>
    <w:rsid w:val="00DB1A56"/>
    <w:rsid w:val="00DB1E2D"/>
    <w:rsid w:val="00DB2093"/>
    <w:rsid w:val="00DB20FE"/>
    <w:rsid w:val="00DB214B"/>
    <w:rsid w:val="00DB229D"/>
    <w:rsid w:val="00DB26DC"/>
    <w:rsid w:val="00DB2C57"/>
    <w:rsid w:val="00DB2CAA"/>
    <w:rsid w:val="00DB2F78"/>
    <w:rsid w:val="00DB3266"/>
    <w:rsid w:val="00DB3291"/>
    <w:rsid w:val="00DB36FE"/>
    <w:rsid w:val="00DB39D2"/>
    <w:rsid w:val="00DB3B35"/>
    <w:rsid w:val="00DB3CD6"/>
    <w:rsid w:val="00DB45E8"/>
    <w:rsid w:val="00DB4624"/>
    <w:rsid w:val="00DB5116"/>
    <w:rsid w:val="00DB5595"/>
    <w:rsid w:val="00DB56D9"/>
    <w:rsid w:val="00DB585C"/>
    <w:rsid w:val="00DB5BC3"/>
    <w:rsid w:val="00DB5D62"/>
    <w:rsid w:val="00DB622E"/>
    <w:rsid w:val="00DB633B"/>
    <w:rsid w:val="00DB6394"/>
    <w:rsid w:val="00DB63C3"/>
    <w:rsid w:val="00DB6421"/>
    <w:rsid w:val="00DB6718"/>
    <w:rsid w:val="00DB6921"/>
    <w:rsid w:val="00DB69CA"/>
    <w:rsid w:val="00DB6ACA"/>
    <w:rsid w:val="00DB6D4E"/>
    <w:rsid w:val="00DB6EFC"/>
    <w:rsid w:val="00DB6FA3"/>
    <w:rsid w:val="00DB74FA"/>
    <w:rsid w:val="00DB7676"/>
    <w:rsid w:val="00DB7C00"/>
    <w:rsid w:val="00DB7D1D"/>
    <w:rsid w:val="00DB7EBB"/>
    <w:rsid w:val="00DB7EDD"/>
    <w:rsid w:val="00DB7EEE"/>
    <w:rsid w:val="00DB7F7F"/>
    <w:rsid w:val="00DC03D9"/>
    <w:rsid w:val="00DC03F4"/>
    <w:rsid w:val="00DC08C1"/>
    <w:rsid w:val="00DC0F46"/>
    <w:rsid w:val="00DC1235"/>
    <w:rsid w:val="00DC1294"/>
    <w:rsid w:val="00DC1311"/>
    <w:rsid w:val="00DC1514"/>
    <w:rsid w:val="00DC15FD"/>
    <w:rsid w:val="00DC1639"/>
    <w:rsid w:val="00DC1745"/>
    <w:rsid w:val="00DC188E"/>
    <w:rsid w:val="00DC1987"/>
    <w:rsid w:val="00DC19FB"/>
    <w:rsid w:val="00DC1AF6"/>
    <w:rsid w:val="00DC1E47"/>
    <w:rsid w:val="00DC1EB8"/>
    <w:rsid w:val="00DC2468"/>
    <w:rsid w:val="00DC2781"/>
    <w:rsid w:val="00DC2F0D"/>
    <w:rsid w:val="00DC3345"/>
    <w:rsid w:val="00DC33D3"/>
    <w:rsid w:val="00DC3520"/>
    <w:rsid w:val="00DC3E41"/>
    <w:rsid w:val="00DC442E"/>
    <w:rsid w:val="00DC4757"/>
    <w:rsid w:val="00DC4848"/>
    <w:rsid w:val="00DC4B39"/>
    <w:rsid w:val="00DC4C89"/>
    <w:rsid w:val="00DC4E03"/>
    <w:rsid w:val="00DC50BF"/>
    <w:rsid w:val="00DC5137"/>
    <w:rsid w:val="00DC532C"/>
    <w:rsid w:val="00DC58B8"/>
    <w:rsid w:val="00DC60CE"/>
    <w:rsid w:val="00DC63D9"/>
    <w:rsid w:val="00DC663F"/>
    <w:rsid w:val="00DC6748"/>
    <w:rsid w:val="00DC69D0"/>
    <w:rsid w:val="00DC7449"/>
    <w:rsid w:val="00DC7E1A"/>
    <w:rsid w:val="00DD00E5"/>
    <w:rsid w:val="00DD0275"/>
    <w:rsid w:val="00DD02EF"/>
    <w:rsid w:val="00DD0B1A"/>
    <w:rsid w:val="00DD0CF8"/>
    <w:rsid w:val="00DD0F10"/>
    <w:rsid w:val="00DD1348"/>
    <w:rsid w:val="00DD15C1"/>
    <w:rsid w:val="00DD1A26"/>
    <w:rsid w:val="00DD1A44"/>
    <w:rsid w:val="00DD1BC2"/>
    <w:rsid w:val="00DD1CB8"/>
    <w:rsid w:val="00DD1D97"/>
    <w:rsid w:val="00DD2A21"/>
    <w:rsid w:val="00DD2B92"/>
    <w:rsid w:val="00DD2CF9"/>
    <w:rsid w:val="00DD3052"/>
    <w:rsid w:val="00DD3419"/>
    <w:rsid w:val="00DD347B"/>
    <w:rsid w:val="00DD3546"/>
    <w:rsid w:val="00DD368C"/>
    <w:rsid w:val="00DD3905"/>
    <w:rsid w:val="00DD392F"/>
    <w:rsid w:val="00DD3F1F"/>
    <w:rsid w:val="00DD4080"/>
    <w:rsid w:val="00DD43E2"/>
    <w:rsid w:val="00DD4830"/>
    <w:rsid w:val="00DD4BD0"/>
    <w:rsid w:val="00DD4C4D"/>
    <w:rsid w:val="00DD4FE5"/>
    <w:rsid w:val="00DD5119"/>
    <w:rsid w:val="00DD536A"/>
    <w:rsid w:val="00DD5843"/>
    <w:rsid w:val="00DD5851"/>
    <w:rsid w:val="00DD5F68"/>
    <w:rsid w:val="00DD652A"/>
    <w:rsid w:val="00DD6745"/>
    <w:rsid w:val="00DD68E3"/>
    <w:rsid w:val="00DD6F30"/>
    <w:rsid w:val="00DD71DE"/>
    <w:rsid w:val="00DD7336"/>
    <w:rsid w:val="00DD7372"/>
    <w:rsid w:val="00DD7730"/>
    <w:rsid w:val="00DD783B"/>
    <w:rsid w:val="00DD7BC8"/>
    <w:rsid w:val="00DE0079"/>
    <w:rsid w:val="00DE012B"/>
    <w:rsid w:val="00DE0A94"/>
    <w:rsid w:val="00DE0B62"/>
    <w:rsid w:val="00DE0D8D"/>
    <w:rsid w:val="00DE1313"/>
    <w:rsid w:val="00DE1572"/>
    <w:rsid w:val="00DE15D2"/>
    <w:rsid w:val="00DE196B"/>
    <w:rsid w:val="00DE19FF"/>
    <w:rsid w:val="00DE1A9D"/>
    <w:rsid w:val="00DE2085"/>
    <w:rsid w:val="00DE2683"/>
    <w:rsid w:val="00DE27A5"/>
    <w:rsid w:val="00DE2BD9"/>
    <w:rsid w:val="00DE3427"/>
    <w:rsid w:val="00DE34DB"/>
    <w:rsid w:val="00DE358E"/>
    <w:rsid w:val="00DE3703"/>
    <w:rsid w:val="00DE3818"/>
    <w:rsid w:val="00DE3A95"/>
    <w:rsid w:val="00DE3AE9"/>
    <w:rsid w:val="00DE3B37"/>
    <w:rsid w:val="00DE3BEA"/>
    <w:rsid w:val="00DE3F91"/>
    <w:rsid w:val="00DE4035"/>
    <w:rsid w:val="00DE4055"/>
    <w:rsid w:val="00DE4463"/>
    <w:rsid w:val="00DE451C"/>
    <w:rsid w:val="00DE4644"/>
    <w:rsid w:val="00DE4A3F"/>
    <w:rsid w:val="00DE4B83"/>
    <w:rsid w:val="00DE4EB9"/>
    <w:rsid w:val="00DE524F"/>
    <w:rsid w:val="00DE5371"/>
    <w:rsid w:val="00DE5450"/>
    <w:rsid w:val="00DE5867"/>
    <w:rsid w:val="00DE58D6"/>
    <w:rsid w:val="00DE58D9"/>
    <w:rsid w:val="00DE59B4"/>
    <w:rsid w:val="00DE5DF0"/>
    <w:rsid w:val="00DE6090"/>
    <w:rsid w:val="00DE611E"/>
    <w:rsid w:val="00DE619E"/>
    <w:rsid w:val="00DE63C7"/>
    <w:rsid w:val="00DE64DE"/>
    <w:rsid w:val="00DE6A47"/>
    <w:rsid w:val="00DE702E"/>
    <w:rsid w:val="00DE7145"/>
    <w:rsid w:val="00DE7B51"/>
    <w:rsid w:val="00DE7E8E"/>
    <w:rsid w:val="00DF0D38"/>
    <w:rsid w:val="00DF0D7F"/>
    <w:rsid w:val="00DF0E84"/>
    <w:rsid w:val="00DF0F83"/>
    <w:rsid w:val="00DF1690"/>
    <w:rsid w:val="00DF180A"/>
    <w:rsid w:val="00DF1933"/>
    <w:rsid w:val="00DF1A6F"/>
    <w:rsid w:val="00DF1AC7"/>
    <w:rsid w:val="00DF1D29"/>
    <w:rsid w:val="00DF1ECE"/>
    <w:rsid w:val="00DF1F42"/>
    <w:rsid w:val="00DF208D"/>
    <w:rsid w:val="00DF2155"/>
    <w:rsid w:val="00DF24C8"/>
    <w:rsid w:val="00DF26C9"/>
    <w:rsid w:val="00DF26E1"/>
    <w:rsid w:val="00DF2731"/>
    <w:rsid w:val="00DF2827"/>
    <w:rsid w:val="00DF2C07"/>
    <w:rsid w:val="00DF2CA1"/>
    <w:rsid w:val="00DF2EE3"/>
    <w:rsid w:val="00DF3102"/>
    <w:rsid w:val="00DF3643"/>
    <w:rsid w:val="00DF40EF"/>
    <w:rsid w:val="00DF423A"/>
    <w:rsid w:val="00DF42E7"/>
    <w:rsid w:val="00DF42FA"/>
    <w:rsid w:val="00DF44B1"/>
    <w:rsid w:val="00DF4568"/>
    <w:rsid w:val="00DF4758"/>
    <w:rsid w:val="00DF47A4"/>
    <w:rsid w:val="00DF4B1F"/>
    <w:rsid w:val="00DF4B6A"/>
    <w:rsid w:val="00DF4DD8"/>
    <w:rsid w:val="00DF5270"/>
    <w:rsid w:val="00DF5343"/>
    <w:rsid w:val="00DF5383"/>
    <w:rsid w:val="00DF5899"/>
    <w:rsid w:val="00DF595A"/>
    <w:rsid w:val="00DF5B52"/>
    <w:rsid w:val="00DF5C12"/>
    <w:rsid w:val="00DF5D3A"/>
    <w:rsid w:val="00DF615F"/>
    <w:rsid w:val="00DF64D7"/>
    <w:rsid w:val="00DF6B32"/>
    <w:rsid w:val="00DF6BCF"/>
    <w:rsid w:val="00DF711F"/>
    <w:rsid w:val="00DF723D"/>
    <w:rsid w:val="00DF7719"/>
    <w:rsid w:val="00DF7D0B"/>
    <w:rsid w:val="00DF7D91"/>
    <w:rsid w:val="00E003FF"/>
    <w:rsid w:val="00E004A5"/>
    <w:rsid w:val="00E00840"/>
    <w:rsid w:val="00E008AA"/>
    <w:rsid w:val="00E009E4"/>
    <w:rsid w:val="00E00A36"/>
    <w:rsid w:val="00E00A5F"/>
    <w:rsid w:val="00E00AB0"/>
    <w:rsid w:val="00E00FD4"/>
    <w:rsid w:val="00E010CA"/>
    <w:rsid w:val="00E01F68"/>
    <w:rsid w:val="00E0201B"/>
    <w:rsid w:val="00E02D5C"/>
    <w:rsid w:val="00E03353"/>
    <w:rsid w:val="00E03391"/>
    <w:rsid w:val="00E035BD"/>
    <w:rsid w:val="00E036D6"/>
    <w:rsid w:val="00E0375C"/>
    <w:rsid w:val="00E040A9"/>
    <w:rsid w:val="00E041A3"/>
    <w:rsid w:val="00E04241"/>
    <w:rsid w:val="00E0439C"/>
    <w:rsid w:val="00E0454F"/>
    <w:rsid w:val="00E04691"/>
    <w:rsid w:val="00E04764"/>
    <w:rsid w:val="00E047E9"/>
    <w:rsid w:val="00E04E16"/>
    <w:rsid w:val="00E04E27"/>
    <w:rsid w:val="00E051B5"/>
    <w:rsid w:val="00E05323"/>
    <w:rsid w:val="00E05BE8"/>
    <w:rsid w:val="00E05DB0"/>
    <w:rsid w:val="00E061FF"/>
    <w:rsid w:val="00E06793"/>
    <w:rsid w:val="00E068BF"/>
    <w:rsid w:val="00E06A97"/>
    <w:rsid w:val="00E06CCE"/>
    <w:rsid w:val="00E072CC"/>
    <w:rsid w:val="00E0745E"/>
    <w:rsid w:val="00E07BAB"/>
    <w:rsid w:val="00E07CA8"/>
    <w:rsid w:val="00E07EA4"/>
    <w:rsid w:val="00E102ED"/>
    <w:rsid w:val="00E107E9"/>
    <w:rsid w:val="00E10ADE"/>
    <w:rsid w:val="00E10AE0"/>
    <w:rsid w:val="00E10DD7"/>
    <w:rsid w:val="00E10E27"/>
    <w:rsid w:val="00E111CA"/>
    <w:rsid w:val="00E11234"/>
    <w:rsid w:val="00E1125A"/>
    <w:rsid w:val="00E1141C"/>
    <w:rsid w:val="00E114FC"/>
    <w:rsid w:val="00E11615"/>
    <w:rsid w:val="00E11B01"/>
    <w:rsid w:val="00E11B6C"/>
    <w:rsid w:val="00E11BFA"/>
    <w:rsid w:val="00E11C18"/>
    <w:rsid w:val="00E11D53"/>
    <w:rsid w:val="00E12110"/>
    <w:rsid w:val="00E12387"/>
    <w:rsid w:val="00E123FE"/>
    <w:rsid w:val="00E12652"/>
    <w:rsid w:val="00E126CC"/>
    <w:rsid w:val="00E12B00"/>
    <w:rsid w:val="00E1333A"/>
    <w:rsid w:val="00E134D5"/>
    <w:rsid w:val="00E1357D"/>
    <w:rsid w:val="00E13763"/>
    <w:rsid w:val="00E138DF"/>
    <w:rsid w:val="00E139F9"/>
    <w:rsid w:val="00E13E70"/>
    <w:rsid w:val="00E13E91"/>
    <w:rsid w:val="00E14387"/>
    <w:rsid w:val="00E146B6"/>
    <w:rsid w:val="00E147FB"/>
    <w:rsid w:val="00E14CE7"/>
    <w:rsid w:val="00E14D4A"/>
    <w:rsid w:val="00E14E75"/>
    <w:rsid w:val="00E150BD"/>
    <w:rsid w:val="00E15152"/>
    <w:rsid w:val="00E15234"/>
    <w:rsid w:val="00E1549D"/>
    <w:rsid w:val="00E15A48"/>
    <w:rsid w:val="00E15B85"/>
    <w:rsid w:val="00E15E7C"/>
    <w:rsid w:val="00E15F0E"/>
    <w:rsid w:val="00E1661D"/>
    <w:rsid w:val="00E169B7"/>
    <w:rsid w:val="00E169D0"/>
    <w:rsid w:val="00E16A0E"/>
    <w:rsid w:val="00E16C77"/>
    <w:rsid w:val="00E16FC0"/>
    <w:rsid w:val="00E1712C"/>
    <w:rsid w:val="00E17767"/>
    <w:rsid w:val="00E177B7"/>
    <w:rsid w:val="00E17DAC"/>
    <w:rsid w:val="00E17FB8"/>
    <w:rsid w:val="00E17FF3"/>
    <w:rsid w:val="00E200A2"/>
    <w:rsid w:val="00E200CC"/>
    <w:rsid w:val="00E2022F"/>
    <w:rsid w:val="00E20589"/>
    <w:rsid w:val="00E20835"/>
    <w:rsid w:val="00E20A22"/>
    <w:rsid w:val="00E20BB1"/>
    <w:rsid w:val="00E20DC7"/>
    <w:rsid w:val="00E2115D"/>
    <w:rsid w:val="00E2132C"/>
    <w:rsid w:val="00E2134C"/>
    <w:rsid w:val="00E214DF"/>
    <w:rsid w:val="00E21900"/>
    <w:rsid w:val="00E21BD7"/>
    <w:rsid w:val="00E21C97"/>
    <w:rsid w:val="00E221BA"/>
    <w:rsid w:val="00E22373"/>
    <w:rsid w:val="00E225E7"/>
    <w:rsid w:val="00E22644"/>
    <w:rsid w:val="00E2291D"/>
    <w:rsid w:val="00E22A43"/>
    <w:rsid w:val="00E22A64"/>
    <w:rsid w:val="00E23123"/>
    <w:rsid w:val="00E23A4C"/>
    <w:rsid w:val="00E23E2C"/>
    <w:rsid w:val="00E23E5B"/>
    <w:rsid w:val="00E240FD"/>
    <w:rsid w:val="00E2418C"/>
    <w:rsid w:val="00E24583"/>
    <w:rsid w:val="00E24D55"/>
    <w:rsid w:val="00E24DBA"/>
    <w:rsid w:val="00E24E63"/>
    <w:rsid w:val="00E24FB1"/>
    <w:rsid w:val="00E2521C"/>
    <w:rsid w:val="00E253BC"/>
    <w:rsid w:val="00E2554E"/>
    <w:rsid w:val="00E256D5"/>
    <w:rsid w:val="00E25926"/>
    <w:rsid w:val="00E259F4"/>
    <w:rsid w:val="00E25F0B"/>
    <w:rsid w:val="00E26213"/>
    <w:rsid w:val="00E2633E"/>
    <w:rsid w:val="00E26626"/>
    <w:rsid w:val="00E26D63"/>
    <w:rsid w:val="00E27124"/>
    <w:rsid w:val="00E27CC1"/>
    <w:rsid w:val="00E3026E"/>
    <w:rsid w:val="00E30316"/>
    <w:rsid w:val="00E303C6"/>
    <w:rsid w:val="00E30569"/>
    <w:rsid w:val="00E30B6C"/>
    <w:rsid w:val="00E30CF1"/>
    <w:rsid w:val="00E30D2F"/>
    <w:rsid w:val="00E30DA0"/>
    <w:rsid w:val="00E31226"/>
    <w:rsid w:val="00E31404"/>
    <w:rsid w:val="00E3142E"/>
    <w:rsid w:val="00E31513"/>
    <w:rsid w:val="00E31716"/>
    <w:rsid w:val="00E3198F"/>
    <w:rsid w:val="00E31A9F"/>
    <w:rsid w:val="00E31D34"/>
    <w:rsid w:val="00E31ED2"/>
    <w:rsid w:val="00E323A9"/>
    <w:rsid w:val="00E32F4D"/>
    <w:rsid w:val="00E330AD"/>
    <w:rsid w:val="00E3322B"/>
    <w:rsid w:val="00E332BF"/>
    <w:rsid w:val="00E332E7"/>
    <w:rsid w:val="00E333C1"/>
    <w:rsid w:val="00E3371A"/>
    <w:rsid w:val="00E338C3"/>
    <w:rsid w:val="00E33943"/>
    <w:rsid w:val="00E33D8C"/>
    <w:rsid w:val="00E34354"/>
    <w:rsid w:val="00E3456B"/>
    <w:rsid w:val="00E34715"/>
    <w:rsid w:val="00E34BA1"/>
    <w:rsid w:val="00E350D4"/>
    <w:rsid w:val="00E35304"/>
    <w:rsid w:val="00E3535F"/>
    <w:rsid w:val="00E3564D"/>
    <w:rsid w:val="00E35938"/>
    <w:rsid w:val="00E35BB9"/>
    <w:rsid w:val="00E35C3E"/>
    <w:rsid w:val="00E36093"/>
    <w:rsid w:val="00E3626D"/>
    <w:rsid w:val="00E3631F"/>
    <w:rsid w:val="00E363E5"/>
    <w:rsid w:val="00E36DAD"/>
    <w:rsid w:val="00E37006"/>
    <w:rsid w:val="00E3762A"/>
    <w:rsid w:val="00E37943"/>
    <w:rsid w:val="00E37B39"/>
    <w:rsid w:val="00E37C1A"/>
    <w:rsid w:val="00E37DF9"/>
    <w:rsid w:val="00E4017D"/>
    <w:rsid w:val="00E4060D"/>
    <w:rsid w:val="00E4061B"/>
    <w:rsid w:val="00E40658"/>
    <w:rsid w:val="00E40995"/>
    <w:rsid w:val="00E40B23"/>
    <w:rsid w:val="00E41446"/>
    <w:rsid w:val="00E41447"/>
    <w:rsid w:val="00E4146B"/>
    <w:rsid w:val="00E4174D"/>
    <w:rsid w:val="00E417E1"/>
    <w:rsid w:val="00E4193C"/>
    <w:rsid w:val="00E41E68"/>
    <w:rsid w:val="00E41F0E"/>
    <w:rsid w:val="00E41F81"/>
    <w:rsid w:val="00E4207D"/>
    <w:rsid w:val="00E420AB"/>
    <w:rsid w:val="00E421FD"/>
    <w:rsid w:val="00E423DF"/>
    <w:rsid w:val="00E426C0"/>
    <w:rsid w:val="00E42715"/>
    <w:rsid w:val="00E4272E"/>
    <w:rsid w:val="00E429D4"/>
    <w:rsid w:val="00E42B28"/>
    <w:rsid w:val="00E42BEA"/>
    <w:rsid w:val="00E42C90"/>
    <w:rsid w:val="00E42F88"/>
    <w:rsid w:val="00E431D3"/>
    <w:rsid w:val="00E434B4"/>
    <w:rsid w:val="00E4379C"/>
    <w:rsid w:val="00E43C8E"/>
    <w:rsid w:val="00E43E18"/>
    <w:rsid w:val="00E4402F"/>
    <w:rsid w:val="00E44037"/>
    <w:rsid w:val="00E442DC"/>
    <w:rsid w:val="00E44412"/>
    <w:rsid w:val="00E44968"/>
    <w:rsid w:val="00E44B03"/>
    <w:rsid w:val="00E44B2D"/>
    <w:rsid w:val="00E44CE0"/>
    <w:rsid w:val="00E44DBA"/>
    <w:rsid w:val="00E44DF9"/>
    <w:rsid w:val="00E44FF4"/>
    <w:rsid w:val="00E45137"/>
    <w:rsid w:val="00E451B0"/>
    <w:rsid w:val="00E4540F"/>
    <w:rsid w:val="00E4577C"/>
    <w:rsid w:val="00E4595F"/>
    <w:rsid w:val="00E45E00"/>
    <w:rsid w:val="00E45E59"/>
    <w:rsid w:val="00E45EE5"/>
    <w:rsid w:val="00E45F19"/>
    <w:rsid w:val="00E45FC8"/>
    <w:rsid w:val="00E46145"/>
    <w:rsid w:val="00E4655B"/>
    <w:rsid w:val="00E46874"/>
    <w:rsid w:val="00E46888"/>
    <w:rsid w:val="00E4693A"/>
    <w:rsid w:val="00E46A3B"/>
    <w:rsid w:val="00E46AD5"/>
    <w:rsid w:val="00E46D41"/>
    <w:rsid w:val="00E470B3"/>
    <w:rsid w:val="00E4742F"/>
    <w:rsid w:val="00E47551"/>
    <w:rsid w:val="00E47719"/>
    <w:rsid w:val="00E478B9"/>
    <w:rsid w:val="00E47913"/>
    <w:rsid w:val="00E47952"/>
    <w:rsid w:val="00E479CF"/>
    <w:rsid w:val="00E47C50"/>
    <w:rsid w:val="00E47C89"/>
    <w:rsid w:val="00E47E68"/>
    <w:rsid w:val="00E47F28"/>
    <w:rsid w:val="00E501A9"/>
    <w:rsid w:val="00E5021D"/>
    <w:rsid w:val="00E506AC"/>
    <w:rsid w:val="00E5077A"/>
    <w:rsid w:val="00E507FA"/>
    <w:rsid w:val="00E50E72"/>
    <w:rsid w:val="00E51034"/>
    <w:rsid w:val="00E5159C"/>
    <w:rsid w:val="00E51728"/>
    <w:rsid w:val="00E517D4"/>
    <w:rsid w:val="00E51990"/>
    <w:rsid w:val="00E51BBE"/>
    <w:rsid w:val="00E51ED3"/>
    <w:rsid w:val="00E5224B"/>
    <w:rsid w:val="00E523BF"/>
    <w:rsid w:val="00E523C7"/>
    <w:rsid w:val="00E52619"/>
    <w:rsid w:val="00E52C39"/>
    <w:rsid w:val="00E52E73"/>
    <w:rsid w:val="00E52FE7"/>
    <w:rsid w:val="00E5315B"/>
    <w:rsid w:val="00E533C7"/>
    <w:rsid w:val="00E53601"/>
    <w:rsid w:val="00E53631"/>
    <w:rsid w:val="00E53D04"/>
    <w:rsid w:val="00E53FE7"/>
    <w:rsid w:val="00E54159"/>
    <w:rsid w:val="00E54163"/>
    <w:rsid w:val="00E54791"/>
    <w:rsid w:val="00E547D7"/>
    <w:rsid w:val="00E54813"/>
    <w:rsid w:val="00E54A28"/>
    <w:rsid w:val="00E54D8E"/>
    <w:rsid w:val="00E54E80"/>
    <w:rsid w:val="00E550D2"/>
    <w:rsid w:val="00E55113"/>
    <w:rsid w:val="00E5512D"/>
    <w:rsid w:val="00E5517E"/>
    <w:rsid w:val="00E55730"/>
    <w:rsid w:val="00E557C7"/>
    <w:rsid w:val="00E55804"/>
    <w:rsid w:val="00E55843"/>
    <w:rsid w:val="00E55C30"/>
    <w:rsid w:val="00E564D6"/>
    <w:rsid w:val="00E565C5"/>
    <w:rsid w:val="00E565DB"/>
    <w:rsid w:val="00E5696E"/>
    <w:rsid w:val="00E56A98"/>
    <w:rsid w:val="00E570D3"/>
    <w:rsid w:val="00E57118"/>
    <w:rsid w:val="00E5724F"/>
    <w:rsid w:val="00E5736F"/>
    <w:rsid w:val="00E57620"/>
    <w:rsid w:val="00E576B3"/>
    <w:rsid w:val="00E577CA"/>
    <w:rsid w:val="00E57CCD"/>
    <w:rsid w:val="00E60784"/>
    <w:rsid w:val="00E60970"/>
    <w:rsid w:val="00E609CF"/>
    <w:rsid w:val="00E60A36"/>
    <w:rsid w:val="00E60A52"/>
    <w:rsid w:val="00E60F85"/>
    <w:rsid w:val="00E61289"/>
    <w:rsid w:val="00E61487"/>
    <w:rsid w:val="00E61534"/>
    <w:rsid w:val="00E616C9"/>
    <w:rsid w:val="00E617B6"/>
    <w:rsid w:val="00E6199B"/>
    <w:rsid w:val="00E61AC6"/>
    <w:rsid w:val="00E61D49"/>
    <w:rsid w:val="00E61D9B"/>
    <w:rsid w:val="00E627B1"/>
    <w:rsid w:val="00E62880"/>
    <w:rsid w:val="00E62887"/>
    <w:rsid w:val="00E6293D"/>
    <w:rsid w:val="00E62C67"/>
    <w:rsid w:val="00E62CF2"/>
    <w:rsid w:val="00E62F02"/>
    <w:rsid w:val="00E63801"/>
    <w:rsid w:val="00E63881"/>
    <w:rsid w:val="00E63A07"/>
    <w:rsid w:val="00E63AC2"/>
    <w:rsid w:val="00E63CBD"/>
    <w:rsid w:val="00E63E12"/>
    <w:rsid w:val="00E640C8"/>
    <w:rsid w:val="00E64379"/>
    <w:rsid w:val="00E643AC"/>
    <w:rsid w:val="00E64693"/>
    <w:rsid w:val="00E64782"/>
    <w:rsid w:val="00E64BBC"/>
    <w:rsid w:val="00E64D7E"/>
    <w:rsid w:val="00E650CB"/>
    <w:rsid w:val="00E6527F"/>
    <w:rsid w:val="00E654E3"/>
    <w:rsid w:val="00E65662"/>
    <w:rsid w:val="00E65698"/>
    <w:rsid w:val="00E6582D"/>
    <w:rsid w:val="00E66127"/>
    <w:rsid w:val="00E662CC"/>
    <w:rsid w:val="00E664DF"/>
    <w:rsid w:val="00E6672B"/>
    <w:rsid w:val="00E66ED9"/>
    <w:rsid w:val="00E670EE"/>
    <w:rsid w:val="00E6742E"/>
    <w:rsid w:val="00E67A8A"/>
    <w:rsid w:val="00E67A98"/>
    <w:rsid w:val="00E67B96"/>
    <w:rsid w:val="00E67D7D"/>
    <w:rsid w:val="00E67E2F"/>
    <w:rsid w:val="00E67F74"/>
    <w:rsid w:val="00E70289"/>
    <w:rsid w:val="00E70479"/>
    <w:rsid w:val="00E704F9"/>
    <w:rsid w:val="00E70653"/>
    <w:rsid w:val="00E70678"/>
    <w:rsid w:val="00E7088A"/>
    <w:rsid w:val="00E70987"/>
    <w:rsid w:val="00E70F1B"/>
    <w:rsid w:val="00E70FAF"/>
    <w:rsid w:val="00E70FD5"/>
    <w:rsid w:val="00E7205F"/>
    <w:rsid w:val="00E7286B"/>
    <w:rsid w:val="00E731A9"/>
    <w:rsid w:val="00E73262"/>
    <w:rsid w:val="00E73500"/>
    <w:rsid w:val="00E73581"/>
    <w:rsid w:val="00E737A7"/>
    <w:rsid w:val="00E73BC0"/>
    <w:rsid w:val="00E74278"/>
    <w:rsid w:val="00E7436E"/>
    <w:rsid w:val="00E74498"/>
    <w:rsid w:val="00E748FA"/>
    <w:rsid w:val="00E74B33"/>
    <w:rsid w:val="00E74D14"/>
    <w:rsid w:val="00E74DD8"/>
    <w:rsid w:val="00E74E2F"/>
    <w:rsid w:val="00E75143"/>
    <w:rsid w:val="00E752D1"/>
    <w:rsid w:val="00E75357"/>
    <w:rsid w:val="00E75608"/>
    <w:rsid w:val="00E75614"/>
    <w:rsid w:val="00E75B45"/>
    <w:rsid w:val="00E75B68"/>
    <w:rsid w:val="00E75BD8"/>
    <w:rsid w:val="00E75C70"/>
    <w:rsid w:val="00E75FED"/>
    <w:rsid w:val="00E76155"/>
    <w:rsid w:val="00E764A7"/>
    <w:rsid w:val="00E76572"/>
    <w:rsid w:val="00E76B0E"/>
    <w:rsid w:val="00E76C0C"/>
    <w:rsid w:val="00E76C15"/>
    <w:rsid w:val="00E76DDC"/>
    <w:rsid w:val="00E76E26"/>
    <w:rsid w:val="00E76E32"/>
    <w:rsid w:val="00E76F9D"/>
    <w:rsid w:val="00E77116"/>
    <w:rsid w:val="00E771C9"/>
    <w:rsid w:val="00E7773E"/>
    <w:rsid w:val="00E77A37"/>
    <w:rsid w:val="00E77CE5"/>
    <w:rsid w:val="00E80475"/>
    <w:rsid w:val="00E80736"/>
    <w:rsid w:val="00E80965"/>
    <w:rsid w:val="00E80B46"/>
    <w:rsid w:val="00E80D2B"/>
    <w:rsid w:val="00E80DF7"/>
    <w:rsid w:val="00E80EEF"/>
    <w:rsid w:val="00E813B1"/>
    <w:rsid w:val="00E8198D"/>
    <w:rsid w:val="00E81ADB"/>
    <w:rsid w:val="00E81F57"/>
    <w:rsid w:val="00E82046"/>
    <w:rsid w:val="00E822EE"/>
    <w:rsid w:val="00E824CD"/>
    <w:rsid w:val="00E82524"/>
    <w:rsid w:val="00E82632"/>
    <w:rsid w:val="00E82734"/>
    <w:rsid w:val="00E82BDC"/>
    <w:rsid w:val="00E82C42"/>
    <w:rsid w:val="00E82F56"/>
    <w:rsid w:val="00E8300F"/>
    <w:rsid w:val="00E83419"/>
    <w:rsid w:val="00E83570"/>
    <w:rsid w:val="00E83C27"/>
    <w:rsid w:val="00E83F30"/>
    <w:rsid w:val="00E83FA5"/>
    <w:rsid w:val="00E83FA9"/>
    <w:rsid w:val="00E8409B"/>
    <w:rsid w:val="00E84261"/>
    <w:rsid w:val="00E846CD"/>
    <w:rsid w:val="00E84A0C"/>
    <w:rsid w:val="00E84C22"/>
    <w:rsid w:val="00E850AE"/>
    <w:rsid w:val="00E853ED"/>
    <w:rsid w:val="00E855DC"/>
    <w:rsid w:val="00E858D6"/>
    <w:rsid w:val="00E85C01"/>
    <w:rsid w:val="00E85C33"/>
    <w:rsid w:val="00E85FA4"/>
    <w:rsid w:val="00E8610B"/>
    <w:rsid w:val="00E86199"/>
    <w:rsid w:val="00E861C8"/>
    <w:rsid w:val="00E861D3"/>
    <w:rsid w:val="00E86266"/>
    <w:rsid w:val="00E862B1"/>
    <w:rsid w:val="00E86367"/>
    <w:rsid w:val="00E86444"/>
    <w:rsid w:val="00E86AC7"/>
    <w:rsid w:val="00E86CA5"/>
    <w:rsid w:val="00E87234"/>
    <w:rsid w:val="00E8739D"/>
    <w:rsid w:val="00E875DD"/>
    <w:rsid w:val="00E876CE"/>
    <w:rsid w:val="00E876ED"/>
    <w:rsid w:val="00E8783E"/>
    <w:rsid w:val="00E90155"/>
    <w:rsid w:val="00E90212"/>
    <w:rsid w:val="00E90237"/>
    <w:rsid w:val="00E9099C"/>
    <w:rsid w:val="00E9106F"/>
    <w:rsid w:val="00E916FD"/>
    <w:rsid w:val="00E918B1"/>
    <w:rsid w:val="00E918C6"/>
    <w:rsid w:val="00E91BE0"/>
    <w:rsid w:val="00E92254"/>
    <w:rsid w:val="00E924E8"/>
    <w:rsid w:val="00E92529"/>
    <w:rsid w:val="00E92658"/>
    <w:rsid w:val="00E928CB"/>
    <w:rsid w:val="00E9293C"/>
    <w:rsid w:val="00E92BAC"/>
    <w:rsid w:val="00E92CDD"/>
    <w:rsid w:val="00E92DCE"/>
    <w:rsid w:val="00E92E48"/>
    <w:rsid w:val="00E9307B"/>
    <w:rsid w:val="00E931A7"/>
    <w:rsid w:val="00E9328F"/>
    <w:rsid w:val="00E93691"/>
    <w:rsid w:val="00E9384C"/>
    <w:rsid w:val="00E93AD8"/>
    <w:rsid w:val="00E93B9C"/>
    <w:rsid w:val="00E93BB8"/>
    <w:rsid w:val="00E93D8F"/>
    <w:rsid w:val="00E941C4"/>
    <w:rsid w:val="00E94832"/>
    <w:rsid w:val="00E94FB1"/>
    <w:rsid w:val="00E95365"/>
    <w:rsid w:val="00E95CCE"/>
    <w:rsid w:val="00E95D50"/>
    <w:rsid w:val="00E95DCB"/>
    <w:rsid w:val="00E9638D"/>
    <w:rsid w:val="00E96490"/>
    <w:rsid w:val="00E9657F"/>
    <w:rsid w:val="00E965A0"/>
    <w:rsid w:val="00E96618"/>
    <w:rsid w:val="00E966A0"/>
    <w:rsid w:val="00E96903"/>
    <w:rsid w:val="00E969A9"/>
    <w:rsid w:val="00E96B49"/>
    <w:rsid w:val="00E96B5E"/>
    <w:rsid w:val="00E96D8A"/>
    <w:rsid w:val="00E96DA2"/>
    <w:rsid w:val="00E96E03"/>
    <w:rsid w:val="00E97049"/>
    <w:rsid w:val="00E970B9"/>
    <w:rsid w:val="00E97431"/>
    <w:rsid w:val="00E974A8"/>
    <w:rsid w:val="00E9751F"/>
    <w:rsid w:val="00E97672"/>
    <w:rsid w:val="00E979FF"/>
    <w:rsid w:val="00E97A8D"/>
    <w:rsid w:val="00E97AED"/>
    <w:rsid w:val="00E97B90"/>
    <w:rsid w:val="00E97D3F"/>
    <w:rsid w:val="00E97F26"/>
    <w:rsid w:val="00EA03E5"/>
    <w:rsid w:val="00EA042D"/>
    <w:rsid w:val="00EA0678"/>
    <w:rsid w:val="00EA0BA8"/>
    <w:rsid w:val="00EA0D61"/>
    <w:rsid w:val="00EA0D76"/>
    <w:rsid w:val="00EA0DF8"/>
    <w:rsid w:val="00EA1099"/>
    <w:rsid w:val="00EA115C"/>
    <w:rsid w:val="00EA1722"/>
    <w:rsid w:val="00EA19CE"/>
    <w:rsid w:val="00EA1B42"/>
    <w:rsid w:val="00EA1B5F"/>
    <w:rsid w:val="00EA1BE8"/>
    <w:rsid w:val="00EA1DA0"/>
    <w:rsid w:val="00EA2153"/>
    <w:rsid w:val="00EA2193"/>
    <w:rsid w:val="00EA234C"/>
    <w:rsid w:val="00EA2789"/>
    <w:rsid w:val="00EA2BF9"/>
    <w:rsid w:val="00EA2D7C"/>
    <w:rsid w:val="00EA307C"/>
    <w:rsid w:val="00EA31E2"/>
    <w:rsid w:val="00EA3460"/>
    <w:rsid w:val="00EA35B6"/>
    <w:rsid w:val="00EA35EB"/>
    <w:rsid w:val="00EA3707"/>
    <w:rsid w:val="00EA39B7"/>
    <w:rsid w:val="00EA3C4E"/>
    <w:rsid w:val="00EA3C7A"/>
    <w:rsid w:val="00EA3F59"/>
    <w:rsid w:val="00EA3FB7"/>
    <w:rsid w:val="00EA4445"/>
    <w:rsid w:val="00EA4623"/>
    <w:rsid w:val="00EA4765"/>
    <w:rsid w:val="00EA480F"/>
    <w:rsid w:val="00EA48BA"/>
    <w:rsid w:val="00EA4A02"/>
    <w:rsid w:val="00EA4A0B"/>
    <w:rsid w:val="00EA5223"/>
    <w:rsid w:val="00EA56ED"/>
    <w:rsid w:val="00EA5FA1"/>
    <w:rsid w:val="00EA65E7"/>
    <w:rsid w:val="00EA66A3"/>
    <w:rsid w:val="00EA6822"/>
    <w:rsid w:val="00EA695B"/>
    <w:rsid w:val="00EA6EDA"/>
    <w:rsid w:val="00EA702D"/>
    <w:rsid w:val="00EA763A"/>
    <w:rsid w:val="00EA76E1"/>
    <w:rsid w:val="00EA7906"/>
    <w:rsid w:val="00EA7CEA"/>
    <w:rsid w:val="00EA7D20"/>
    <w:rsid w:val="00EA7DC1"/>
    <w:rsid w:val="00EB0005"/>
    <w:rsid w:val="00EB00D6"/>
    <w:rsid w:val="00EB0222"/>
    <w:rsid w:val="00EB043E"/>
    <w:rsid w:val="00EB0E15"/>
    <w:rsid w:val="00EB0E7A"/>
    <w:rsid w:val="00EB0F73"/>
    <w:rsid w:val="00EB14FE"/>
    <w:rsid w:val="00EB1816"/>
    <w:rsid w:val="00EB20FE"/>
    <w:rsid w:val="00EB21AF"/>
    <w:rsid w:val="00EB21EA"/>
    <w:rsid w:val="00EB2321"/>
    <w:rsid w:val="00EB26A4"/>
    <w:rsid w:val="00EB2A81"/>
    <w:rsid w:val="00EB2AC0"/>
    <w:rsid w:val="00EB2EBC"/>
    <w:rsid w:val="00EB31BF"/>
    <w:rsid w:val="00EB32A7"/>
    <w:rsid w:val="00EB3416"/>
    <w:rsid w:val="00EB3573"/>
    <w:rsid w:val="00EB3A63"/>
    <w:rsid w:val="00EB40EA"/>
    <w:rsid w:val="00EB4397"/>
    <w:rsid w:val="00EB443F"/>
    <w:rsid w:val="00EB4584"/>
    <w:rsid w:val="00EB473B"/>
    <w:rsid w:val="00EB489E"/>
    <w:rsid w:val="00EB49A1"/>
    <w:rsid w:val="00EB49E6"/>
    <w:rsid w:val="00EB4DE1"/>
    <w:rsid w:val="00EB52E5"/>
    <w:rsid w:val="00EB5736"/>
    <w:rsid w:val="00EB57FA"/>
    <w:rsid w:val="00EB599D"/>
    <w:rsid w:val="00EB5B44"/>
    <w:rsid w:val="00EB5D5E"/>
    <w:rsid w:val="00EB5DE0"/>
    <w:rsid w:val="00EB647F"/>
    <w:rsid w:val="00EB65C0"/>
    <w:rsid w:val="00EB68B5"/>
    <w:rsid w:val="00EB6CDF"/>
    <w:rsid w:val="00EB7247"/>
    <w:rsid w:val="00EB731C"/>
    <w:rsid w:val="00EB749D"/>
    <w:rsid w:val="00EB7869"/>
    <w:rsid w:val="00EB7A88"/>
    <w:rsid w:val="00EB7AB2"/>
    <w:rsid w:val="00EB7AF3"/>
    <w:rsid w:val="00EB7BBB"/>
    <w:rsid w:val="00EB7E80"/>
    <w:rsid w:val="00EB7EA5"/>
    <w:rsid w:val="00EC097E"/>
    <w:rsid w:val="00EC0AA7"/>
    <w:rsid w:val="00EC0D8F"/>
    <w:rsid w:val="00EC1485"/>
    <w:rsid w:val="00EC15E9"/>
    <w:rsid w:val="00EC1607"/>
    <w:rsid w:val="00EC1834"/>
    <w:rsid w:val="00EC1AF4"/>
    <w:rsid w:val="00EC1B11"/>
    <w:rsid w:val="00EC1C53"/>
    <w:rsid w:val="00EC1D61"/>
    <w:rsid w:val="00EC1F02"/>
    <w:rsid w:val="00EC22AE"/>
    <w:rsid w:val="00EC24BC"/>
    <w:rsid w:val="00EC2510"/>
    <w:rsid w:val="00EC25F3"/>
    <w:rsid w:val="00EC2724"/>
    <w:rsid w:val="00EC27F2"/>
    <w:rsid w:val="00EC280C"/>
    <w:rsid w:val="00EC28B2"/>
    <w:rsid w:val="00EC28DB"/>
    <w:rsid w:val="00EC28E4"/>
    <w:rsid w:val="00EC3370"/>
    <w:rsid w:val="00EC362F"/>
    <w:rsid w:val="00EC36A9"/>
    <w:rsid w:val="00EC3851"/>
    <w:rsid w:val="00EC3A87"/>
    <w:rsid w:val="00EC4634"/>
    <w:rsid w:val="00EC4B22"/>
    <w:rsid w:val="00EC4E19"/>
    <w:rsid w:val="00EC5310"/>
    <w:rsid w:val="00EC59AC"/>
    <w:rsid w:val="00EC5BE9"/>
    <w:rsid w:val="00EC5C27"/>
    <w:rsid w:val="00EC5E50"/>
    <w:rsid w:val="00EC651D"/>
    <w:rsid w:val="00EC68DA"/>
    <w:rsid w:val="00EC6B5C"/>
    <w:rsid w:val="00EC6B64"/>
    <w:rsid w:val="00EC6DFD"/>
    <w:rsid w:val="00EC6F33"/>
    <w:rsid w:val="00EC7192"/>
    <w:rsid w:val="00EC77E7"/>
    <w:rsid w:val="00EC7BCC"/>
    <w:rsid w:val="00EC7D1E"/>
    <w:rsid w:val="00EC7F31"/>
    <w:rsid w:val="00ED021F"/>
    <w:rsid w:val="00ED022C"/>
    <w:rsid w:val="00ED09EB"/>
    <w:rsid w:val="00ED0C2C"/>
    <w:rsid w:val="00ED0CCB"/>
    <w:rsid w:val="00ED0E5E"/>
    <w:rsid w:val="00ED11D9"/>
    <w:rsid w:val="00ED11EB"/>
    <w:rsid w:val="00ED12CB"/>
    <w:rsid w:val="00ED1A7C"/>
    <w:rsid w:val="00ED1B59"/>
    <w:rsid w:val="00ED1CCA"/>
    <w:rsid w:val="00ED1F16"/>
    <w:rsid w:val="00ED2108"/>
    <w:rsid w:val="00ED219A"/>
    <w:rsid w:val="00ED2924"/>
    <w:rsid w:val="00ED31FC"/>
    <w:rsid w:val="00ED3713"/>
    <w:rsid w:val="00ED38BD"/>
    <w:rsid w:val="00ED398F"/>
    <w:rsid w:val="00ED3A84"/>
    <w:rsid w:val="00ED3A95"/>
    <w:rsid w:val="00ED3AA6"/>
    <w:rsid w:val="00ED3D40"/>
    <w:rsid w:val="00ED3D95"/>
    <w:rsid w:val="00ED3EC4"/>
    <w:rsid w:val="00ED3EDE"/>
    <w:rsid w:val="00ED4414"/>
    <w:rsid w:val="00ED44C1"/>
    <w:rsid w:val="00ED4739"/>
    <w:rsid w:val="00ED47FC"/>
    <w:rsid w:val="00ED4809"/>
    <w:rsid w:val="00ED4ECF"/>
    <w:rsid w:val="00ED4F81"/>
    <w:rsid w:val="00ED5268"/>
    <w:rsid w:val="00ED565A"/>
    <w:rsid w:val="00ED5A0A"/>
    <w:rsid w:val="00ED5DBB"/>
    <w:rsid w:val="00ED5F3F"/>
    <w:rsid w:val="00ED5F4A"/>
    <w:rsid w:val="00ED61DC"/>
    <w:rsid w:val="00ED6239"/>
    <w:rsid w:val="00ED63E9"/>
    <w:rsid w:val="00ED648B"/>
    <w:rsid w:val="00ED65CC"/>
    <w:rsid w:val="00ED6BAE"/>
    <w:rsid w:val="00ED6BFF"/>
    <w:rsid w:val="00ED6C50"/>
    <w:rsid w:val="00ED6C9F"/>
    <w:rsid w:val="00ED6D81"/>
    <w:rsid w:val="00ED6EE1"/>
    <w:rsid w:val="00ED6FC6"/>
    <w:rsid w:val="00ED72A6"/>
    <w:rsid w:val="00ED7ED2"/>
    <w:rsid w:val="00EE0456"/>
    <w:rsid w:val="00EE0469"/>
    <w:rsid w:val="00EE0879"/>
    <w:rsid w:val="00EE08C6"/>
    <w:rsid w:val="00EE0CDB"/>
    <w:rsid w:val="00EE116B"/>
    <w:rsid w:val="00EE1471"/>
    <w:rsid w:val="00EE170E"/>
    <w:rsid w:val="00EE1873"/>
    <w:rsid w:val="00EE1F25"/>
    <w:rsid w:val="00EE1FBE"/>
    <w:rsid w:val="00EE2026"/>
    <w:rsid w:val="00EE2419"/>
    <w:rsid w:val="00EE248E"/>
    <w:rsid w:val="00EE25F9"/>
    <w:rsid w:val="00EE26F8"/>
    <w:rsid w:val="00EE2994"/>
    <w:rsid w:val="00EE29B3"/>
    <w:rsid w:val="00EE2C57"/>
    <w:rsid w:val="00EE2FBD"/>
    <w:rsid w:val="00EE3398"/>
    <w:rsid w:val="00EE347A"/>
    <w:rsid w:val="00EE35ED"/>
    <w:rsid w:val="00EE37FD"/>
    <w:rsid w:val="00EE3984"/>
    <w:rsid w:val="00EE3C98"/>
    <w:rsid w:val="00EE3DB5"/>
    <w:rsid w:val="00EE4148"/>
    <w:rsid w:val="00EE433F"/>
    <w:rsid w:val="00EE45CB"/>
    <w:rsid w:val="00EE46AF"/>
    <w:rsid w:val="00EE48A7"/>
    <w:rsid w:val="00EE4917"/>
    <w:rsid w:val="00EE4A7C"/>
    <w:rsid w:val="00EE4B46"/>
    <w:rsid w:val="00EE4C92"/>
    <w:rsid w:val="00EE4D28"/>
    <w:rsid w:val="00EE4F56"/>
    <w:rsid w:val="00EE5171"/>
    <w:rsid w:val="00EE52DB"/>
    <w:rsid w:val="00EE5351"/>
    <w:rsid w:val="00EE5414"/>
    <w:rsid w:val="00EE55AC"/>
    <w:rsid w:val="00EE5AB2"/>
    <w:rsid w:val="00EE5D6B"/>
    <w:rsid w:val="00EE5ED7"/>
    <w:rsid w:val="00EE5F62"/>
    <w:rsid w:val="00EE6233"/>
    <w:rsid w:val="00EE6317"/>
    <w:rsid w:val="00EE667E"/>
    <w:rsid w:val="00EE69B3"/>
    <w:rsid w:val="00EE6C70"/>
    <w:rsid w:val="00EE712B"/>
    <w:rsid w:val="00EE71F1"/>
    <w:rsid w:val="00EE7586"/>
    <w:rsid w:val="00EE77C7"/>
    <w:rsid w:val="00EE7D5C"/>
    <w:rsid w:val="00EE7DDC"/>
    <w:rsid w:val="00EE7F9D"/>
    <w:rsid w:val="00EF038B"/>
    <w:rsid w:val="00EF04CF"/>
    <w:rsid w:val="00EF05B5"/>
    <w:rsid w:val="00EF0AD4"/>
    <w:rsid w:val="00EF0D1F"/>
    <w:rsid w:val="00EF0D6D"/>
    <w:rsid w:val="00EF124E"/>
    <w:rsid w:val="00EF12B9"/>
    <w:rsid w:val="00EF1342"/>
    <w:rsid w:val="00EF199E"/>
    <w:rsid w:val="00EF1BEF"/>
    <w:rsid w:val="00EF1F76"/>
    <w:rsid w:val="00EF2149"/>
    <w:rsid w:val="00EF23FD"/>
    <w:rsid w:val="00EF2579"/>
    <w:rsid w:val="00EF2AC6"/>
    <w:rsid w:val="00EF3013"/>
    <w:rsid w:val="00EF3126"/>
    <w:rsid w:val="00EF3233"/>
    <w:rsid w:val="00EF3438"/>
    <w:rsid w:val="00EF3860"/>
    <w:rsid w:val="00EF3EED"/>
    <w:rsid w:val="00EF3FD3"/>
    <w:rsid w:val="00EF446A"/>
    <w:rsid w:val="00EF45D1"/>
    <w:rsid w:val="00EF461D"/>
    <w:rsid w:val="00EF469F"/>
    <w:rsid w:val="00EF4A73"/>
    <w:rsid w:val="00EF4C8B"/>
    <w:rsid w:val="00EF4E28"/>
    <w:rsid w:val="00EF4FD1"/>
    <w:rsid w:val="00EF5037"/>
    <w:rsid w:val="00EF5075"/>
    <w:rsid w:val="00EF5081"/>
    <w:rsid w:val="00EF582F"/>
    <w:rsid w:val="00EF583C"/>
    <w:rsid w:val="00EF598A"/>
    <w:rsid w:val="00EF5A1E"/>
    <w:rsid w:val="00EF5AFB"/>
    <w:rsid w:val="00EF67D2"/>
    <w:rsid w:val="00EF6800"/>
    <w:rsid w:val="00EF6889"/>
    <w:rsid w:val="00EF6C39"/>
    <w:rsid w:val="00EF7071"/>
    <w:rsid w:val="00EF75E0"/>
    <w:rsid w:val="00EF76D5"/>
    <w:rsid w:val="00EF778D"/>
    <w:rsid w:val="00EF77F0"/>
    <w:rsid w:val="00EF788B"/>
    <w:rsid w:val="00EF7C49"/>
    <w:rsid w:val="00F00053"/>
    <w:rsid w:val="00F000AE"/>
    <w:rsid w:val="00F0011B"/>
    <w:rsid w:val="00F00382"/>
    <w:rsid w:val="00F004B4"/>
    <w:rsid w:val="00F0058E"/>
    <w:rsid w:val="00F009C6"/>
    <w:rsid w:val="00F00C93"/>
    <w:rsid w:val="00F00E3C"/>
    <w:rsid w:val="00F012BE"/>
    <w:rsid w:val="00F01441"/>
    <w:rsid w:val="00F018E2"/>
    <w:rsid w:val="00F01CFB"/>
    <w:rsid w:val="00F01D04"/>
    <w:rsid w:val="00F01D1B"/>
    <w:rsid w:val="00F01D52"/>
    <w:rsid w:val="00F01E6F"/>
    <w:rsid w:val="00F01E9C"/>
    <w:rsid w:val="00F01F3F"/>
    <w:rsid w:val="00F021F8"/>
    <w:rsid w:val="00F0257D"/>
    <w:rsid w:val="00F02591"/>
    <w:rsid w:val="00F02CB4"/>
    <w:rsid w:val="00F03147"/>
    <w:rsid w:val="00F031F3"/>
    <w:rsid w:val="00F0323D"/>
    <w:rsid w:val="00F0372F"/>
    <w:rsid w:val="00F03E94"/>
    <w:rsid w:val="00F042F0"/>
    <w:rsid w:val="00F049C1"/>
    <w:rsid w:val="00F04BBB"/>
    <w:rsid w:val="00F04DE2"/>
    <w:rsid w:val="00F05113"/>
    <w:rsid w:val="00F051CA"/>
    <w:rsid w:val="00F05565"/>
    <w:rsid w:val="00F06473"/>
    <w:rsid w:val="00F06A10"/>
    <w:rsid w:val="00F06CE9"/>
    <w:rsid w:val="00F06FE3"/>
    <w:rsid w:val="00F070AF"/>
    <w:rsid w:val="00F073AE"/>
    <w:rsid w:val="00F073F0"/>
    <w:rsid w:val="00F0768C"/>
    <w:rsid w:val="00F079C2"/>
    <w:rsid w:val="00F07BEB"/>
    <w:rsid w:val="00F07E08"/>
    <w:rsid w:val="00F07E8B"/>
    <w:rsid w:val="00F10331"/>
    <w:rsid w:val="00F105E2"/>
    <w:rsid w:val="00F1077F"/>
    <w:rsid w:val="00F108F0"/>
    <w:rsid w:val="00F10B0E"/>
    <w:rsid w:val="00F10C12"/>
    <w:rsid w:val="00F10DEC"/>
    <w:rsid w:val="00F11025"/>
    <w:rsid w:val="00F111AB"/>
    <w:rsid w:val="00F116EB"/>
    <w:rsid w:val="00F117C7"/>
    <w:rsid w:val="00F11A17"/>
    <w:rsid w:val="00F11B2E"/>
    <w:rsid w:val="00F122BC"/>
    <w:rsid w:val="00F1246D"/>
    <w:rsid w:val="00F1256E"/>
    <w:rsid w:val="00F125CF"/>
    <w:rsid w:val="00F12933"/>
    <w:rsid w:val="00F12A06"/>
    <w:rsid w:val="00F12A46"/>
    <w:rsid w:val="00F12E25"/>
    <w:rsid w:val="00F12E52"/>
    <w:rsid w:val="00F12E6D"/>
    <w:rsid w:val="00F12FD9"/>
    <w:rsid w:val="00F1306E"/>
    <w:rsid w:val="00F130C2"/>
    <w:rsid w:val="00F13DD9"/>
    <w:rsid w:val="00F140C2"/>
    <w:rsid w:val="00F142D6"/>
    <w:rsid w:val="00F1490C"/>
    <w:rsid w:val="00F14A09"/>
    <w:rsid w:val="00F14AC3"/>
    <w:rsid w:val="00F14D8D"/>
    <w:rsid w:val="00F14DCC"/>
    <w:rsid w:val="00F14E63"/>
    <w:rsid w:val="00F14E98"/>
    <w:rsid w:val="00F15260"/>
    <w:rsid w:val="00F15292"/>
    <w:rsid w:val="00F154EA"/>
    <w:rsid w:val="00F15718"/>
    <w:rsid w:val="00F157A1"/>
    <w:rsid w:val="00F15DF3"/>
    <w:rsid w:val="00F16075"/>
    <w:rsid w:val="00F161AB"/>
    <w:rsid w:val="00F16558"/>
    <w:rsid w:val="00F167D0"/>
    <w:rsid w:val="00F16ABE"/>
    <w:rsid w:val="00F16C25"/>
    <w:rsid w:val="00F16D25"/>
    <w:rsid w:val="00F1706E"/>
    <w:rsid w:val="00F1724A"/>
    <w:rsid w:val="00F17341"/>
    <w:rsid w:val="00F173B8"/>
    <w:rsid w:val="00F17547"/>
    <w:rsid w:val="00F1757C"/>
    <w:rsid w:val="00F17C16"/>
    <w:rsid w:val="00F2089F"/>
    <w:rsid w:val="00F20A4B"/>
    <w:rsid w:val="00F21080"/>
    <w:rsid w:val="00F211E3"/>
    <w:rsid w:val="00F2172B"/>
    <w:rsid w:val="00F21867"/>
    <w:rsid w:val="00F21964"/>
    <w:rsid w:val="00F21985"/>
    <w:rsid w:val="00F21CF2"/>
    <w:rsid w:val="00F21EF0"/>
    <w:rsid w:val="00F21FA5"/>
    <w:rsid w:val="00F223AB"/>
    <w:rsid w:val="00F2284D"/>
    <w:rsid w:val="00F22B56"/>
    <w:rsid w:val="00F22BFE"/>
    <w:rsid w:val="00F23163"/>
    <w:rsid w:val="00F2317B"/>
    <w:rsid w:val="00F23209"/>
    <w:rsid w:val="00F23597"/>
    <w:rsid w:val="00F235F6"/>
    <w:rsid w:val="00F23853"/>
    <w:rsid w:val="00F23D06"/>
    <w:rsid w:val="00F24125"/>
    <w:rsid w:val="00F241CE"/>
    <w:rsid w:val="00F243AC"/>
    <w:rsid w:val="00F249F8"/>
    <w:rsid w:val="00F24D45"/>
    <w:rsid w:val="00F24FEA"/>
    <w:rsid w:val="00F25015"/>
    <w:rsid w:val="00F25585"/>
    <w:rsid w:val="00F2559D"/>
    <w:rsid w:val="00F259A1"/>
    <w:rsid w:val="00F25D4F"/>
    <w:rsid w:val="00F2610A"/>
    <w:rsid w:val="00F26325"/>
    <w:rsid w:val="00F265B8"/>
    <w:rsid w:val="00F26ADF"/>
    <w:rsid w:val="00F26E04"/>
    <w:rsid w:val="00F27005"/>
    <w:rsid w:val="00F27388"/>
    <w:rsid w:val="00F2738B"/>
    <w:rsid w:val="00F274F2"/>
    <w:rsid w:val="00F274F3"/>
    <w:rsid w:val="00F27664"/>
    <w:rsid w:val="00F278A8"/>
    <w:rsid w:val="00F2799C"/>
    <w:rsid w:val="00F279B8"/>
    <w:rsid w:val="00F27BAC"/>
    <w:rsid w:val="00F27C32"/>
    <w:rsid w:val="00F27CED"/>
    <w:rsid w:val="00F27F01"/>
    <w:rsid w:val="00F3004D"/>
    <w:rsid w:val="00F3009F"/>
    <w:rsid w:val="00F302B5"/>
    <w:rsid w:val="00F30397"/>
    <w:rsid w:val="00F30558"/>
    <w:rsid w:val="00F30C07"/>
    <w:rsid w:val="00F31301"/>
    <w:rsid w:val="00F3160A"/>
    <w:rsid w:val="00F317EC"/>
    <w:rsid w:val="00F31A91"/>
    <w:rsid w:val="00F31B17"/>
    <w:rsid w:val="00F31E4F"/>
    <w:rsid w:val="00F32353"/>
    <w:rsid w:val="00F32611"/>
    <w:rsid w:val="00F32892"/>
    <w:rsid w:val="00F3289A"/>
    <w:rsid w:val="00F3295F"/>
    <w:rsid w:val="00F32988"/>
    <w:rsid w:val="00F32A43"/>
    <w:rsid w:val="00F32E41"/>
    <w:rsid w:val="00F3325C"/>
    <w:rsid w:val="00F3350F"/>
    <w:rsid w:val="00F33754"/>
    <w:rsid w:val="00F3393E"/>
    <w:rsid w:val="00F3399A"/>
    <w:rsid w:val="00F33A73"/>
    <w:rsid w:val="00F33A83"/>
    <w:rsid w:val="00F33A88"/>
    <w:rsid w:val="00F33E8E"/>
    <w:rsid w:val="00F33F1D"/>
    <w:rsid w:val="00F34326"/>
    <w:rsid w:val="00F3475F"/>
    <w:rsid w:val="00F34950"/>
    <w:rsid w:val="00F34A53"/>
    <w:rsid w:val="00F34CFC"/>
    <w:rsid w:val="00F34DC1"/>
    <w:rsid w:val="00F34F53"/>
    <w:rsid w:val="00F35063"/>
    <w:rsid w:val="00F3530E"/>
    <w:rsid w:val="00F354EE"/>
    <w:rsid w:val="00F35546"/>
    <w:rsid w:val="00F35A8F"/>
    <w:rsid w:val="00F35C27"/>
    <w:rsid w:val="00F35D94"/>
    <w:rsid w:val="00F35FF6"/>
    <w:rsid w:val="00F36086"/>
    <w:rsid w:val="00F3619F"/>
    <w:rsid w:val="00F36443"/>
    <w:rsid w:val="00F3645D"/>
    <w:rsid w:val="00F364B4"/>
    <w:rsid w:val="00F36703"/>
    <w:rsid w:val="00F36A3B"/>
    <w:rsid w:val="00F36BF4"/>
    <w:rsid w:val="00F36E9A"/>
    <w:rsid w:val="00F36FCD"/>
    <w:rsid w:val="00F37B2C"/>
    <w:rsid w:val="00F40286"/>
    <w:rsid w:val="00F40495"/>
    <w:rsid w:val="00F40798"/>
    <w:rsid w:val="00F409BF"/>
    <w:rsid w:val="00F40CA5"/>
    <w:rsid w:val="00F414D5"/>
    <w:rsid w:val="00F41524"/>
    <w:rsid w:val="00F4189F"/>
    <w:rsid w:val="00F41916"/>
    <w:rsid w:val="00F41D0D"/>
    <w:rsid w:val="00F41F92"/>
    <w:rsid w:val="00F427D4"/>
    <w:rsid w:val="00F42BAC"/>
    <w:rsid w:val="00F42D9B"/>
    <w:rsid w:val="00F4304E"/>
    <w:rsid w:val="00F4325C"/>
    <w:rsid w:val="00F436A2"/>
    <w:rsid w:val="00F439EB"/>
    <w:rsid w:val="00F43AD2"/>
    <w:rsid w:val="00F43B8D"/>
    <w:rsid w:val="00F43E59"/>
    <w:rsid w:val="00F43FF4"/>
    <w:rsid w:val="00F4402B"/>
    <w:rsid w:val="00F440EF"/>
    <w:rsid w:val="00F4415C"/>
    <w:rsid w:val="00F442EA"/>
    <w:rsid w:val="00F4437B"/>
    <w:rsid w:val="00F4451B"/>
    <w:rsid w:val="00F44951"/>
    <w:rsid w:val="00F44C70"/>
    <w:rsid w:val="00F45052"/>
    <w:rsid w:val="00F45095"/>
    <w:rsid w:val="00F4527D"/>
    <w:rsid w:val="00F45504"/>
    <w:rsid w:val="00F45E57"/>
    <w:rsid w:val="00F46023"/>
    <w:rsid w:val="00F46140"/>
    <w:rsid w:val="00F4622C"/>
    <w:rsid w:val="00F46574"/>
    <w:rsid w:val="00F4678B"/>
    <w:rsid w:val="00F46BAF"/>
    <w:rsid w:val="00F46DC4"/>
    <w:rsid w:val="00F47B25"/>
    <w:rsid w:val="00F47F2F"/>
    <w:rsid w:val="00F500C4"/>
    <w:rsid w:val="00F5068B"/>
    <w:rsid w:val="00F50B25"/>
    <w:rsid w:val="00F51238"/>
    <w:rsid w:val="00F5133F"/>
    <w:rsid w:val="00F514A8"/>
    <w:rsid w:val="00F51771"/>
    <w:rsid w:val="00F51A41"/>
    <w:rsid w:val="00F51BB3"/>
    <w:rsid w:val="00F51CA5"/>
    <w:rsid w:val="00F51D5E"/>
    <w:rsid w:val="00F51EAE"/>
    <w:rsid w:val="00F5264F"/>
    <w:rsid w:val="00F52AEF"/>
    <w:rsid w:val="00F52C36"/>
    <w:rsid w:val="00F530B1"/>
    <w:rsid w:val="00F531A4"/>
    <w:rsid w:val="00F53359"/>
    <w:rsid w:val="00F534BF"/>
    <w:rsid w:val="00F53691"/>
    <w:rsid w:val="00F5377A"/>
    <w:rsid w:val="00F53B02"/>
    <w:rsid w:val="00F53EAB"/>
    <w:rsid w:val="00F53F94"/>
    <w:rsid w:val="00F54077"/>
    <w:rsid w:val="00F54237"/>
    <w:rsid w:val="00F54364"/>
    <w:rsid w:val="00F5494E"/>
    <w:rsid w:val="00F55129"/>
    <w:rsid w:val="00F55174"/>
    <w:rsid w:val="00F55340"/>
    <w:rsid w:val="00F55363"/>
    <w:rsid w:val="00F55656"/>
    <w:rsid w:val="00F55D33"/>
    <w:rsid w:val="00F55FEF"/>
    <w:rsid w:val="00F561F4"/>
    <w:rsid w:val="00F56661"/>
    <w:rsid w:val="00F571AC"/>
    <w:rsid w:val="00F5726F"/>
    <w:rsid w:val="00F57532"/>
    <w:rsid w:val="00F57564"/>
    <w:rsid w:val="00F575A2"/>
    <w:rsid w:val="00F57BC2"/>
    <w:rsid w:val="00F57CDC"/>
    <w:rsid w:val="00F57F09"/>
    <w:rsid w:val="00F57F4D"/>
    <w:rsid w:val="00F603BB"/>
    <w:rsid w:val="00F60725"/>
    <w:rsid w:val="00F6079D"/>
    <w:rsid w:val="00F609C7"/>
    <w:rsid w:val="00F60BF9"/>
    <w:rsid w:val="00F60CF3"/>
    <w:rsid w:val="00F6109C"/>
    <w:rsid w:val="00F61CE6"/>
    <w:rsid w:val="00F62313"/>
    <w:rsid w:val="00F6232B"/>
    <w:rsid w:val="00F623E7"/>
    <w:rsid w:val="00F62966"/>
    <w:rsid w:val="00F62B12"/>
    <w:rsid w:val="00F62C74"/>
    <w:rsid w:val="00F62EA8"/>
    <w:rsid w:val="00F634F6"/>
    <w:rsid w:val="00F636B9"/>
    <w:rsid w:val="00F63B42"/>
    <w:rsid w:val="00F641F3"/>
    <w:rsid w:val="00F647C7"/>
    <w:rsid w:val="00F6497D"/>
    <w:rsid w:val="00F64CE7"/>
    <w:rsid w:val="00F64CED"/>
    <w:rsid w:val="00F64DE0"/>
    <w:rsid w:val="00F651EE"/>
    <w:rsid w:val="00F6558C"/>
    <w:rsid w:val="00F65A87"/>
    <w:rsid w:val="00F65FCB"/>
    <w:rsid w:val="00F66056"/>
    <w:rsid w:val="00F6619E"/>
    <w:rsid w:val="00F661EF"/>
    <w:rsid w:val="00F662B7"/>
    <w:rsid w:val="00F6651E"/>
    <w:rsid w:val="00F6685E"/>
    <w:rsid w:val="00F66AC1"/>
    <w:rsid w:val="00F66F92"/>
    <w:rsid w:val="00F673D2"/>
    <w:rsid w:val="00F676E4"/>
    <w:rsid w:val="00F67B54"/>
    <w:rsid w:val="00F67C63"/>
    <w:rsid w:val="00F7010F"/>
    <w:rsid w:val="00F704CC"/>
    <w:rsid w:val="00F7065A"/>
    <w:rsid w:val="00F70B9F"/>
    <w:rsid w:val="00F70BFF"/>
    <w:rsid w:val="00F71703"/>
    <w:rsid w:val="00F71958"/>
    <w:rsid w:val="00F71CD1"/>
    <w:rsid w:val="00F722CE"/>
    <w:rsid w:val="00F723E0"/>
    <w:rsid w:val="00F72494"/>
    <w:rsid w:val="00F725DA"/>
    <w:rsid w:val="00F726B8"/>
    <w:rsid w:val="00F726DD"/>
    <w:rsid w:val="00F72795"/>
    <w:rsid w:val="00F72854"/>
    <w:rsid w:val="00F728E5"/>
    <w:rsid w:val="00F72C18"/>
    <w:rsid w:val="00F72C94"/>
    <w:rsid w:val="00F72EA7"/>
    <w:rsid w:val="00F73076"/>
    <w:rsid w:val="00F739BE"/>
    <w:rsid w:val="00F7462A"/>
    <w:rsid w:val="00F74A1A"/>
    <w:rsid w:val="00F74D2D"/>
    <w:rsid w:val="00F7504F"/>
    <w:rsid w:val="00F752EB"/>
    <w:rsid w:val="00F75339"/>
    <w:rsid w:val="00F753BB"/>
    <w:rsid w:val="00F7552A"/>
    <w:rsid w:val="00F755C0"/>
    <w:rsid w:val="00F75784"/>
    <w:rsid w:val="00F75891"/>
    <w:rsid w:val="00F75ACE"/>
    <w:rsid w:val="00F75B08"/>
    <w:rsid w:val="00F75C77"/>
    <w:rsid w:val="00F76124"/>
    <w:rsid w:val="00F76639"/>
    <w:rsid w:val="00F76778"/>
    <w:rsid w:val="00F76869"/>
    <w:rsid w:val="00F76938"/>
    <w:rsid w:val="00F76A45"/>
    <w:rsid w:val="00F76A9C"/>
    <w:rsid w:val="00F76AA4"/>
    <w:rsid w:val="00F76BEB"/>
    <w:rsid w:val="00F76E4D"/>
    <w:rsid w:val="00F775A0"/>
    <w:rsid w:val="00F775AC"/>
    <w:rsid w:val="00F77A37"/>
    <w:rsid w:val="00F77C8A"/>
    <w:rsid w:val="00F77D33"/>
    <w:rsid w:val="00F801F7"/>
    <w:rsid w:val="00F804BA"/>
    <w:rsid w:val="00F804BE"/>
    <w:rsid w:val="00F804EC"/>
    <w:rsid w:val="00F80519"/>
    <w:rsid w:val="00F80541"/>
    <w:rsid w:val="00F80CE2"/>
    <w:rsid w:val="00F80FC4"/>
    <w:rsid w:val="00F813CF"/>
    <w:rsid w:val="00F81558"/>
    <w:rsid w:val="00F81A89"/>
    <w:rsid w:val="00F81ADC"/>
    <w:rsid w:val="00F81B83"/>
    <w:rsid w:val="00F81D2A"/>
    <w:rsid w:val="00F8201E"/>
    <w:rsid w:val="00F82225"/>
    <w:rsid w:val="00F82295"/>
    <w:rsid w:val="00F8232A"/>
    <w:rsid w:val="00F82463"/>
    <w:rsid w:val="00F8280B"/>
    <w:rsid w:val="00F82A40"/>
    <w:rsid w:val="00F83254"/>
    <w:rsid w:val="00F833B0"/>
    <w:rsid w:val="00F837DD"/>
    <w:rsid w:val="00F83973"/>
    <w:rsid w:val="00F83B5C"/>
    <w:rsid w:val="00F83BE8"/>
    <w:rsid w:val="00F83C0D"/>
    <w:rsid w:val="00F83EE4"/>
    <w:rsid w:val="00F84019"/>
    <w:rsid w:val="00F84130"/>
    <w:rsid w:val="00F841C6"/>
    <w:rsid w:val="00F841E9"/>
    <w:rsid w:val="00F847FF"/>
    <w:rsid w:val="00F84C03"/>
    <w:rsid w:val="00F84C9B"/>
    <w:rsid w:val="00F85134"/>
    <w:rsid w:val="00F85DDF"/>
    <w:rsid w:val="00F85F1F"/>
    <w:rsid w:val="00F8608C"/>
    <w:rsid w:val="00F8649C"/>
    <w:rsid w:val="00F86B24"/>
    <w:rsid w:val="00F86CAA"/>
    <w:rsid w:val="00F86D4F"/>
    <w:rsid w:val="00F8721A"/>
    <w:rsid w:val="00F87497"/>
    <w:rsid w:val="00F8750D"/>
    <w:rsid w:val="00F877DA"/>
    <w:rsid w:val="00F87928"/>
    <w:rsid w:val="00F87C8A"/>
    <w:rsid w:val="00F87F1A"/>
    <w:rsid w:val="00F9084B"/>
    <w:rsid w:val="00F90A74"/>
    <w:rsid w:val="00F90ABF"/>
    <w:rsid w:val="00F90E0A"/>
    <w:rsid w:val="00F90EE8"/>
    <w:rsid w:val="00F90FC3"/>
    <w:rsid w:val="00F91162"/>
    <w:rsid w:val="00F913A8"/>
    <w:rsid w:val="00F91410"/>
    <w:rsid w:val="00F918C5"/>
    <w:rsid w:val="00F918E6"/>
    <w:rsid w:val="00F91A55"/>
    <w:rsid w:val="00F91ADB"/>
    <w:rsid w:val="00F91F08"/>
    <w:rsid w:val="00F923CB"/>
    <w:rsid w:val="00F92466"/>
    <w:rsid w:val="00F92493"/>
    <w:rsid w:val="00F92877"/>
    <w:rsid w:val="00F928E6"/>
    <w:rsid w:val="00F92CCC"/>
    <w:rsid w:val="00F92D7A"/>
    <w:rsid w:val="00F92E64"/>
    <w:rsid w:val="00F93349"/>
    <w:rsid w:val="00F933A2"/>
    <w:rsid w:val="00F934B2"/>
    <w:rsid w:val="00F9387B"/>
    <w:rsid w:val="00F939B7"/>
    <w:rsid w:val="00F93B3A"/>
    <w:rsid w:val="00F93F62"/>
    <w:rsid w:val="00F9412E"/>
    <w:rsid w:val="00F94201"/>
    <w:rsid w:val="00F944F9"/>
    <w:rsid w:val="00F946DC"/>
    <w:rsid w:val="00F94AD1"/>
    <w:rsid w:val="00F94B3D"/>
    <w:rsid w:val="00F94B4C"/>
    <w:rsid w:val="00F94D53"/>
    <w:rsid w:val="00F9564E"/>
    <w:rsid w:val="00F95BFE"/>
    <w:rsid w:val="00F96523"/>
    <w:rsid w:val="00F9652E"/>
    <w:rsid w:val="00F96846"/>
    <w:rsid w:val="00F96A36"/>
    <w:rsid w:val="00F96E4B"/>
    <w:rsid w:val="00F96F4D"/>
    <w:rsid w:val="00F97928"/>
    <w:rsid w:val="00F97A10"/>
    <w:rsid w:val="00F97A9B"/>
    <w:rsid w:val="00F97A9E"/>
    <w:rsid w:val="00FA04C3"/>
    <w:rsid w:val="00FA07EB"/>
    <w:rsid w:val="00FA0A62"/>
    <w:rsid w:val="00FA0BF1"/>
    <w:rsid w:val="00FA105F"/>
    <w:rsid w:val="00FA10BF"/>
    <w:rsid w:val="00FA1220"/>
    <w:rsid w:val="00FA1427"/>
    <w:rsid w:val="00FA1439"/>
    <w:rsid w:val="00FA177A"/>
    <w:rsid w:val="00FA1C56"/>
    <w:rsid w:val="00FA1E54"/>
    <w:rsid w:val="00FA2122"/>
    <w:rsid w:val="00FA224D"/>
    <w:rsid w:val="00FA22B6"/>
    <w:rsid w:val="00FA257C"/>
    <w:rsid w:val="00FA2609"/>
    <w:rsid w:val="00FA27F8"/>
    <w:rsid w:val="00FA2B07"/>
    <w:rsid w:val="00FA2EE3"/>
    <w:rsid w:val="00FA3714"/>
    <w:rsid w:val="00FA4074"/>
    <w:rsid w:val="00FA4276"/>
    <w:rsid w:val="00FA4561"/>
    <w:rsid w:val="00FA496C"/>
    <w:rsid w:val="00FA4EB3"/>
    <w:rsid w:val="00FA4F03"/>
    <w:rsid w:val="00FA4F61"/>
    <w:rsid w:val="00FA55F5"/>
    <w:rsid w:val="00FA5622"/>
    <w:rsid w:val="00FA5BC4"/>
    <w:rsid w:val="00FA5C7F"/>
    <w:rsid w:val="00FA5CBF"/>
    <w:rsid w:val="00FA5E1F"/>
    <w:rsid w:val="00FA6C81"/>
    <w:rsid w:val="00FA6C9B"/>
    <w:rsid w:val="00FA7025"/>
    <w:rsid w:val="00FA7163"/>
    <w:rsid w:val="00FA7298"/>
    <w:rsid w:val="00FA78E4"/>
    <w:rsid w:val="00FB012C"/>
    <w:rsid w:val="00FB0134"/>
    <w:rsid w:val="00FB01E7"/>
    <w:rsid w:val="00FB01FD"/>
    <w:rsid w:val="00FB02A6"/>
    <w:rsid w:val="00FB05EA"/>
    <w:rsid w:val="00FB0C58"/>
    <w:rsid w:val="00FB0DFF"/>
    <w:rsid w:val="00FB1352"/>
    <w:rsid w:val="00FB18DC"/>
    <w:rsid w:val="00FB1D51"/>
    <w:rsid w:val="00FB20F6"/>
    <w:rsid w:val="00FB214A"/>
    <w:rsid w:val="00FB21B9"/>
    <w:rsid w:val="00FB22E0"/>
    <w:rsid w:val="00FB28E5"/>
    <w:rsid w:val="00FB2A8D"/>
    <w:rsid w:val="00FB2D0D"/>
    <w:rsid w:val="00FB3197"/>
    <w:rsid w:val="00FB33A6"/>
    <w:rsid w:val="00FB347B"/>
    <w:rsid w:val="00FB34D8"/>
    <w:rsid w:val="00FB365A"/>
    <w:rsid w:val="00FB3AF9"/>
    <w:rsid w:val="00FB3B78"/>
    <w:rsid w:val="00FB3B85"/>
    <w:rsid w:val="00FB3C1B"/>
    <w:rsid w:val="00FB3EB6"/>
    <w:rsid w:val="00FB3F94"/>
    <w:rsid w:val="00FB4148"/>
    <w:rsid w:val="00FB41F4"/>
    <w:rsid w:val="00FB42E9"/>
    <w:rsid w:val="00FB42F6"/>
    <w:rsid w:val="00FB4752"/>
    <w:rsid w:val="00FB4D3D"/>
    <w:rsid w:val="00FB4E30"/>
    <w:rsid w:val="00FB4FA2"/>
    <w:rsid w:val="00FB50F4"/>
    <w:rsid w:val="00FB522F"/>
    <w:rsid w:val="00FB5446"/>
    <w:rsid w:val="00FB5567"/>
    <w:rsid w:val="00FB55F6"/>
    <w:rsid w:val="00FB568B"/>
    <w:rsid w:val="00FB56D9"/>
    <w:rsid w:val="00FB5A26"/>
    <w:rsid w:val="00FB5B1E"/>
    <w:rsid w:val="00FB5C7E"/>
    <w:rsid w:val="00FB613A"/>
    <w:rsid w:val="00FB6B1A"/>
    <w:rsid w:val="00FB6C22"/>
    <w:rsid w:val="00FB6D86"/>
    <w:rsid w:val="00FB6DF6"/>
    <w:rsid w:val="00FB6FCE"/>
    <w:rsid w:val="00FB70B8"/>
    <w:rsid w:val="00FB7320"/>
    <w:rsid w:val="00FB7846"/>
    <w:rsid w:val="00FB785A"/>
    <w:rsid w:val="00FB7B55"/>
    <w:rsid w:val="00FB7E40"/>
    <w:rsid w:val="00FC040A"/>
    <w:rsid w:val="00FC04D3"/>
    <w:rsid w:val="00FC04EF"/>
    <w:rsid w:val="00FC058E"/>
    <w:rsid w:val="00FC0651"/>
    <w:rsid w:val="00FC090C"/>
    <w:rsid w:val="00FC091A"/>
    <w:rsid w:val="00FC0958"/>
    <w:rsid w:val="00FC09F5"/>
    <w:rsid w:val="00FC0AF1"/>
    <w:rsid w:val="00FC0FB2"/>
    <w:rsid w:val="00FC1028"/>
    <w:rsid w:val="00FC106A"/>
    <w:rsid w:val="00FC1201"/>
    <w:rsid w:val="00FC18AB"/>
    <w:rsid w:val="00FC1963"/>
    <w:rsid w:val="00FC1B50"/>
    <w:rsid w:val="00FC20E2"/>
    <w:rsid w:val="00FC22E8"/>
    <w:rsid w:val="00FC2347"/>
    <w:rsid w:val="00FC25C9"/>
    <w:rsid w:val="00FC26EB"/>
    <w:rsid w:val="00FC272B"/>
    <w:rsid w:val="00FC2A51"/>
    <w:rsid w:val="00FC2E00"/>
    <w:rsid w:val="00FC385E"/>
    <w:rsid w:val="00FC38FE"/>
    <w:rsid w:val="00FC3AEE"/>
    <w:rsid w:val="00FC3D72"/>
    <w:rsid w:val="00FC3EAC"/>
    <w:rsid w:val="00FC413C"/>
    <w:rsid w:val="00FC43F1"/>
    <w:rsid w:val="00FC47AC"/>
    <w:rsid w:val="00FC495D"/>
    <w:rsid w:val="00FC49C6"/>
    <w:rsid w:val="00FC4EC1"/>
    <w:rsid w:val="00FC5864"/>
    <w:rsid w:val="00FC591B"/>
    <w:rsid w:val="00FC59FE"/>
    <w:rsid w:val="00FC5ED8"/>
    <w:rsid w:val="00FC61C7"/>
    <w:rsid w:val="00FC649C"/>
    <w:rsid w:val="00FC657C"/>
    <w:rsid w:val="00FC6C90"/>
    <w:rsid w:val="00FC6CE3"/>
    <w:rsid w:val="00FC7275"/>
    <w:rsid w:val="00FC7307"/>
    <w:rsid w:val="00FC7385"/>
    <w:rsid w:val="00FC740C"/>
    <w:rsid w:val="00FC7634"/>
    <w:rsid w:val="00FC7864"/>
    <w:rsid w:val="00FC7ACE"/>
    <w:rsid w:val="00FC7ADC"/>
    <w:rsid w:val="00FC7AF6"/>
    <w:rsid w:val="00FC7D55"/>
    <w:rsid w:val="00FC7DFE"/>
    <w:rsid w:val="00FC7F71"/>
    <w:rsid w:val="00FD02F5"/>
    <w:rsid w:val="00FD05A1"/>
    <w:rsid w:val="00FD070D"/>
    <w:rsid w:val="00FD083D"/>
    <w:rsid w:val="00FD084D"/>
    <w:rsid w:val="00FD0BF5"/>
    <w:rsid w:val="00FD0EA9"/>
    <w:rsid w:val="00FD11C6"/>
    <w:rsid w:val="00FD16B7"/>
    <w:rsid w:val="00FD1864"/>
    <w:rsid w:val="00FD1A45"/>
    <w:rsid w:val="00FD1C44"/>
    <w:rsid w:val="00FD1D1A"/>
    <w:rsid w:val="00FD1D33"/>
    <w:rsid w:val="00FD2361"/>
    <w:rsid w:val="00FD2695"/>
    <w:rsid w:val="00FD29E2"/>
    <w:rsid w:val="00FD2C2A"/>
    <w:rsid w:val="00FD2D21"/>
    <w:rsid w:val="00FD2D95"/>
    <w:rsid w:val="00FD3254"/>
    <w:rsid w:val="00FD3A7B"/>
    <w:rsid w:val="00FD4641"/>
    <w:rsid w:val="00FD4AF4"/>
    <w:rsid w:val="00FD5256"/>
    <w:rsid w:val="00FD567B"/>
    <w:rsid w:val="00FD56D3"/>
    <w:rsid w:val="00FD5A34"/>
    <w:rsid w:val="00FD5E3E"/>
    <w:rsid w:val="00FD5EB0"/>
    <w:rsid w:val="00FD5F0D"/>
    <w:rsid w:val="00FD5FB6"/>
    <w:rsid w:val="00FD6209"/>
    <w:rsid w:val="00FD63E9"/>
    <w:rsid w:val="00FD640B"/>
    <w:rsid w:val="00FD66A1"/>
    <w:rsid w:val="00FD6B4E"/>
    <w:rsid w:val="00FD6CDC"/>
    <w:rsid w:val="00FD6E22"/>
    <w:rsid w:val="00FD6F2B"/>
    <w:rsid w:val="00FD6FC4"/>
    <w:rsid w:val="00FD6FFE"/>
    <w:rsid w:val="00FD7053"/>
    <w:rsid w:val="00FD70F0"/>
    <w:rsid w:val="00FD71AD"/>
    <w:rsid w:val="00FD7210"/>
    <w:rsid w:val="00FD7252"/>
    <w:rsid w:val="00FD7311"/>
    <w:rsid w:val="00FD7398"/>
    <w:rsid w:val="00FD7540"/>
    <w:rsid w:val="00FD7854"/>
    <w:rsid w:val="00FD7DFD"/>
    <w:rsid w:val="00FD7EBF"/>
    <w:rsid w:val="00FE0045"/>
    <w:rsid w:val="00FE014B"/>
    <w:rsid w:val="00FE0157"/>
    <w:rsid w:val="00FE0215"/>
    <w:rsid w:val="00FE0989"/>
    <w:rsid w:val="00FE0F28"/>
    <w:rsid w:val="00FE1256"/>
    <w:rsid w:val="00FE1597"/>
    <w:rsid w:val="00FE1CD6"/>
    <w:rsid w:val="00FE221F"/>
    <w:rsid w:val="00FE2310"/>
    <w:rsid w:val="00FE29E4"/>
    <w:rsid w:val="00FE2A35"/>
    <w:rsid w:val="00FE2C61"/>
    <w:rsid w:val="00FE2FA5"/>
    <w:rsid w:val="00FE2FD2"/>
    <w:rsid w:val="00FE32A5"/>
    <w:rsid w:val="00FE32AD"/>
    <w:rsid w:val="00FE33CE"/>
    <w:rsid w:val="00FE3879"/>
    <w:rsid w:val="00FE3D59"/>
    <w:rsid w:val="00FE4018"/>
    <w:rsid w:val="00FE40CF"/>
    <w:rsid w:val="00FE4124"/>
    <w:rsid w:val="00FE4693"/>
    <w:rsid w:val="00FE4881"/>
    <w:rsid w:val="00FE48FD"/>
    <w:rsid w:val="00FE4B56"/>
    <w:rsid w:val="00FE4C00"/>
    <w:rsid w:val="00FE4FFD"/>
    <w:rsid w:val="00FE5918"/>
    <w:rsid w:val="00FE5C63"/>
    <w:rsid w:val="00FE5C6F"/>
    <w:rsid w:val="00FE5C9B"/>
    <w:rsid w:val="00FE5F52"/>
    <w:rsid w:val="00FE614A"/>
    <w:rsid w:val="00FE6537"/>
    <w:rsid w:val="00FE6560"/>
    <w:rsid w:val="00FE687F"/>
    <w:rsid w:val="00FE6936"/>
    <w:rsid w:val="00FE6AD5"/>
    <w:rsid w:val="00FE6C3C"/>
    <w:rsid w:val="00FE6D80"/>
    <w:rsid w:val="00FE6D8A"/>
    <w:rsid w:val="00FE6DDD"/>
    <w:rsid w:val="00FE6E6F"/>
    <w:rsid w:val="00FE6F70"/>
    <w:rsid w:val="00FE7206"/>
    <w:rsid w:val="00FE7524"/>
    <w:rsid w:val="00FE7571"/>
    <w:rsid w:val="00FE75A1"/>
    <w:rsid w:val="00FE7985"/>
    <w:rsid w:val="00FE7DE7"/>
    <w:rsid w:val="00FE7FF8"/>
    <w:rsid w:val="00FF031F"/>
    <w:rsid w:val="00FF0D34"/>
    <w:rsid w:val="00FF0FE7"/>
    <w:rsid w:val="00FF0FF0"/>
    <w:rsid w:val="00FF1199"/>
    <w:rsid w:val="00FF1396"/>
    <w:rsid w:val="00FF17DE"/>
    <w:rsid w:val="00FF1DBA"/>
    <w:rsid w:val="00FF20C5"/>
    <w:rsid w:val="00FF20EE"/>
    <w:rsid w:val="00FF2176"/>
    <w:rsid w:val="00FF2538"/>
    <w:rsid w:val="00FF2791"/>
    <w:rsid w:val="00FF279B"/>
    <w:rsid w:val="00FF2956"/>
    <w:rsid w:val="00FF2C08"/>
    <w:rsid w:val="00FF2C11"/>
    <w:rsid w:val="00FF2EC4"/>
    <w:rsid w:val="00FF3026"/>
    <w:rsid w:val="00FF3347"/>
    <w:rsid w:val="00FF37DA"/>
    <w:rsid w:val="00FF3B45"/>
    <w:rsid w:val="00FF3DD8"/>
    <w:rsid w:val="00FF439B"/>
    <w:rsid w:val="00FF4C4F"/>
    <w:rsid w:val="00FF5092"/>
    <w:rsid w:val="00FF5339"/>
    <w:rsid w:val="00FF537A"/>
    <w:rsid w:val="00FF5BE2"/>
    <w:rsid w:val="00FF5F37"/>
    <w:rsid w:val="00FF6268"/>
    <w:rsid w:val="00FF6634"/>
    <w:rsid w:val="00FF6808"/>
    <w:rsid w:val="00FF6A00"/>
    <w:rsid w:val="00FF6E51"/>
    <w:rsid w:val="00FF70E0"/>
    <w:rsid w:val="00FF71C0"/>
    <w:rsid w:val="00FF72F4"/>
    <w:rsid w:val="00FF750A"/>
    <w:rsid w:val="00FF752C"/>
    <w:rsid w:val="00FF7671"/>
    <w:rsid w:val="00FF76FD"/>
    <w:rsid w:val="00FF7CC6"/>
    <w:rsid w:val="00FF7D3C"/>
    <w:rsid w:val="00FF7D96"/>
    <w:rsid w:val="1ACF98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609C9F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8A6077"/>
    <w:rPr>
      <w:rFonts w:ascii="Times New Roman" w:eastAsia="Calibri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CF2337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kern w:val="2"/>
      <w:sz w:val="40"/>
      <w:szCs w:val="40"/>
      <w:lang w:val="en-GB" w:eastAsia="zh-CN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F2337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kern w:val="2"/>
      <w:sz w:val="32"/>
      <w:szCs w:val="32"/>
      <w:lang w:val="en-GB" w:eastAsia="zh-CN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F2337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2E74B5" w:themeColor="accent1" w:themeShade="BF"/>
      <w:kern w:val="2"/>
      <w:sz w:val="28"/>
      <w:szCs w:val="28"/>
      <w:lang w:val="en-GB" w:eastAsia="zh-CN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F2337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F2337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F2337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2"/>
      <w:szCs w:val="22"/>
      <w:lang w:val="en-GB" w:eastAsia="zh-CN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F2337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2"/>
      <w:szCs w:val="22"/>
      <w:lang w:val="en-GB" w:eastAsia="zh-CN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F2337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2"/>
      <w:szCs w:val="22"/>
      <w:lang w:val="en-GB" w:eastAsia="zh-CN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F2337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2"/>
      <w:szCs w:val="22"/>
      <w:lang w:val="en-GB" w:eastAsia="zh-C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00425"/>
    <w:pPr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Reference">
    <w:name w:val="Reference"/>
    <w:basedOn w:val="Normal"/>
    <w:rsid w:val="008A6077"/>
    <w:pPr>
      <w:spacing w:before="120"/>
      <w:ind w:left="720" w:hanging="720"/>
    </w:pPr>
    <w:rPr>
      <w:rFonts w:eastAsia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379AB"/>
    <w:pPr>
      <w:tabs>
        <w:tab w:val="center" w:pos="4680"/>
        <w:tab w:val="right" w:pos="9360"/>
      </w:tabs>
    </w:pPr>
  </w:style>
  <w:style w:type="paragraph" w:customStyle="1" w:styleId="Heading-Secondary">
    <w:name w:val="Heading-Secondary"/>
    <w:basedOn w:val="Heading-Main"/>
    <w:qFormat/>
    <w:rsid w:val="00C81368"/>
    <w:pPr>
      <w:ind w:left="720"/>
    </w:pPr>
    <w:rPr>
      <w:b w:val="0"/>
    </w:rPr>
  </w:style>
  <w:style w:type="paragraph" w:customStyle="1" w:styleId="Authors">
    <w:name w:val="Authors"/>
    <w:basedOn w:val="Normal"/>
    <w:rsid w:val="00B120F3"/>
    <w:pPr>
      <w:spacing w:before="120" w:after="360"/>
    </w:pPr>
    <w:rPr>
      <w:rFonts w:eastAsia="Times New Roman"/>
      <w:b/>
      <w:sz w:val="24"/>
      <w:szCs w:val="24"/>
    </w:rPr>
  </w:style>
  <w:style w:type="paragraph" w:customStyle="1" w:styleId="Text">
    <w:name w:val="Text"/>
    <w:basedOn w:val="Normal"/>
    <w:link w:val="Text0"/>
    <w:rsid w:val="008A6077"/>
    <w:pPr>
      <w:spacing w:before="120"/>
      <w:ind w:firstLine="720"/>
    </w:pPr>
    <w:rPr>
      <w:rFonts w:eastAsia="Times New Roman"/>
      <w:sz w:val="24"/>
      <w:szCs w:val="24"/>
    </w:rPr>
  </w:style>
  <w:style w:type="paragraph" w:customStyle="1" w:styleId="FigureorTableCaption">
    <w:name w:val="Figure or Table Caption"/>
    <w:basedOn w:val="Normal"/>
    <w:rsid w:val="008A6077"/>
    <w:pPr>
      <w:keepNext/>
      <w:spacing w:before="240"/>
      <w:outlineLvl w:val="0"/>
    </w:pPr>
    <w:rPr>
      <w:rFonts w:eastAsia="Times New Roman"/>
      <w:kern w:val="28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0379AB"/>
    <w:rPr>
      <w:rFonts w:ascii="Times New Roman" w:eastAsia="Calibri" w:hAnsi="Times New Roman" w:cs="Times New Roman"/>
      <w:sz w:val="20"/>
      <w:szCs w:val="20"/>
    </w:rPr>
  </w:style>
  <w:style w:type="character" w:styleId="Hyperlink">
    <w:name w:val="Hyperlink"/>
    <w:uiPriority w:val="99"/>
    <w:rsid w:val="008A6077"/>
    <w:rPr>
      <w:color w:val="0000FF"/>
      <w:u w:val="single"/>
    </w:rPr>
  </w:style>
  <w:style w:type="paragraph" w:customStyle="1" w:styleId="Heading-Main">
    <w:name w:val="Heading-Main"/>
    <w:basedOn w:val="Normal"/>
    <w:rsid w:val="005358D5"/>
    <w:pPr>
      <w:keepNext/>
      <w:spacing w:before="240" w:after="120"/>
      <w:outlineLvl w:val="0"/>
    </w:pPr>
    <w:rPr>
      <w:rFonts w:eastAsia="Times New Roman"/>
      <w:b/>
      <w:bCs/>
      <w:kern w:val="28"/>
      <w:sz w:val="24"/>
      <w:szCs w:val="24"/>
    </w:rPr>
  </w:style>
  <w:style w:type="paragraph" w:customStyle="1" w:styleId="Affiliation">
    <w:name w:val="Affiliation"/>
    <w:basedOn w:val="Text"/>
    <w:qFormat/>
    <w:rsid w:val="00B719C8"/>
    <w:pPr>
      <w:ind w:firstLine="0"/>
    </w:pPr>
  </w:style>
  <w:style w:type="paragraph" w:customStyle="1" w:styleId="KeyPoints">
    <w:name w:val="Key Points"/>
    <w:basedOn w:val="Normal"/>
    <w:rsid w:val="008A6077"/>
    <w:pPr>
      <w:spacing w:before="120"/>
    </w:pPr>
    <w:rPr>
      <w:rFonts w:eastAsia="Times New Roman"/>
      <w:sz w:val="24"/>
      <w:szCs w:val="24"/>
    </w:rPr>
  </w:style>
  <w:style w:type="paragraph" w:customStyle="1" w:styleId="Abstract">
    <w:name w:val="Abstract"/>
    <w:basedOn w:val="Normal"/>
    <w:qFormat/>
    <w:rsid w:val="00400425"/>
    <w:pPr>
      <w:spacing w:before="120"/>
    </w:pPr>
    <w:rPr>
      <w:rFonts w:eastAsia="Times New Roman"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400425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customStyle="1" w:styleId="Note">
    <w:name w:val="Note"/>
    <w:basedOn w:val="Normal"/>
    <w:qFormat/>
    <w:rsid w:val="0037466A"/>
    <w:pPr>
      <w:spacing w:before="240" w:after="240"/>
    </w:pPr>
    <w:rPr>
      <w:color w:val="00B0F0"/>
    </w:rPr>
  </w:style>
  <w:style w:type="paragraph" w:styleId="NormalWeb">
    <w:name w:val="Normal (Web)"/>
    <w:basedOn w:val="Normal"/>
    <w:uiPriority w:val="99"/>
    <w:semiHidden/>
    <w:unhideWhenUsed/>
    <w:rsid w:val="002F3B11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0379A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79AB"/>
    <w:rPr>
      <w:rFonts w:ascii="Times New Roman" w:eastAsia="Calibri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D810E5"/>
    <w:pPr>
      <w:spacing w:after="200"/>
      <w:ind w:left="720"/>
      <w:contextualSpacing/>
    </w:pPr>
    <w:rPr>
      <w:rFonts w:asciiTheme="minorHAnsi" w:eastAsiaTheme="minorEastAsia" w:hAnsiTheme="minorHAnsi" w:cstheme="minorBidi"/>
      <w:sz w:val="24"/>
      <w:szCs w:val="24"/>
      <w:lang w:eastAsia="ja-JP"/>
    </w:rPr>
  </w:style>
  <w:style w:type="character" w:styleId="UnresolvedMention">
    <w:name w:val="Unresolved Mention"/>
    <w:basedOn w:val="DefaultParagraphFont"/>
    <w:uiPriority w:val="99"/>
    <w:rsid w:val="00B81C79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4B9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4B93"/>
    <w:rPr>
      <w:rFonts w:ascii="Segoe UI" w:eastAsia="Calibr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7B4B93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F45E57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BD47BB"/>
  </w:style>
  <w:style w:type="paragraph" w:customStyle="1" w:styleId="EndNoteBibliographyTitle">
    <w:name w:val="EndNote Bibliography Title"/>
    <w:basedOn w:val="Normal"/>
    <w:link w:val="EndNoteBibliographyTitle0"/>
    <w:rsid w:val="00BB0499"/>
    <w:pPr>
      <w:jc w:val="center"/>
    </w:pPr>
    <w:rPr>
      <w:noProof/>
      <w:sz w:val="24"/>
    </w:rPr>
  </w:style>
  <w:style w:type="character" w:customStyle="1" w:styleId="Text0">
    <w:name w:val="Text 字符"/>
    <w:basedOn w:val="DefaultParagraphFont"/>
    <w:link w:val="Text"/>
    <w:rsid w:val="00BB0499"/>
    <w:rPr>
      <w:rFonts w:ascii="Times New Roman" w:eastAsia="Times New Roman" w:hAnsi="Times New Roman" w:cs="Times New Roman"/>
    </w:rPr>
  </w:style>
  <w:style w:type="character" w:customStyle="1" w:styleId="EndNoteBibliographyTitle0">
    <w:name w:val="EndNote Bibliography Title 字符"/>
    <w:basedOn w:val="Text0"/>
    <w:link w:val="EndNoteBibliographyTitle"/>
    <w:rsid w:val="00BB0499"/>
    <w:rPr>
      <w:rFonts w:ascii="Times New Roman" w:eastAsia="Calibri" w:hAnsi="Times New Roman" w:cs="Times New Roman"/>
      <w:noProof/>
      <w:szCs w:val="20"/>
    </w:rPr>
  </w:style>
  <w:style w:type="paragraph" w:customStyle="1" w:styleId="EndNoteBibliography">
    <w:name w:val="EndNote Bibliography"/>
    <w:basedOn w:val="Normal"/>
    <w:link w:val="EndNoteBibliography0"/>
    <w:rsid w:val="00BB0499"/>
    <w:pPr>
      <w:spacing w:line="360" w:lineRule="auto"/>
    </w:pPr>
    <w:rPr>
      <w:noProof/>
      <w:sz w:val="24"/>
    </w:rPr>
  </w:style>
  <w:style w:type="character" w:customStyle="1" w:styleId="EndNoteBibliography0">
    <w:name w:val="EndNote Bibliography 字符"/>
    <w:basedOn w:val="Text0"/>
    <w:link w:val="EndNoteBibliography"/>
    <w:rsid w:val="00BB0499"/>
    <w:rPr>
      <w:rFonts w:ascii="Times New Roman" w:eastAsia="Calibri" w:hAnsi="Times New Roman" w:cs="Times New Roman"/>
      <w:noProof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CF2337"/>
    <w:rPr>
      <w:rFonts w:asciiTheme="majorHAnsi" w:eastAsiaTheme="majorEastAsia" w:hAnsiTheme="majorHAnsi" w:cstheme="majorBidi"/>
      <w:color w:val="2E74B5" w:themeColor="accent1" w:themeShade="BF"/>
      <w:kern w:val="2"/>
      <w:sz w:val="40"/>
      <w:szCs w:val="40"/>
      <w:lang w:val="en-GB" w:eastAsia="zh-CN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F2337"/>
    <w:rPr>
      <w:rFonts w:asciiTheme="majorHAnsi" w:eastAsiaTheme="majorEastAsia" w:hAnsiTheme="majorHAnsi" w:cstheme="majorBidi"/>
      <w:color w:val="2E74B5" w:themeColor="accent1" w:themeShade="BF"/>
      <w:kern w:val="2"/>
      <w:sz w:val="32"/>
      <w:szCs w:val="32"/>
      <w:lang w:val="en-GB" w:eastAsia="zh-CN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F2337"/>
    <w:rPr>
      <w:rFonts w:eastAsiaTheme="majorEastAsia" w:cstheme="majorBidi"/>
      <w:color w:val="2E74B5" w:themeColor="accent1" w:themeShade="BF"/>
      <w:kern w:val="2"/>
      <w:sz w:val="28"/>
      <w:szCs w:val="28"/>
      <w:lang w:val="en-GB" w:eastAsia="zh-CN"/>
      <w14:ligatures w14:val="standardContextual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F2337"/>
    <w:rPr>
      <w:rFonts w:eastAsiaTheme="majorEastAsia" w:cstheme="majorBidi"/>
      <w:i/>
      <w:iCs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F2337"/>
    <w:rPr>
      <w:rFonts w:eastAsiaTheme="majorEastAsia" w:cstheme="majorBidi"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F2337"/>
    <w:rPr>
      <w:rFonts w:eastAsiaTheme="majorEastAsia" w:cstheme="majorBidi"/>
      <w:i/>
      <w:iCs/>
      <w:color w:val="595959" w:themeColor="text1" w:themeTint="A6"/>
      <w:kern w:val="2"/>
      <w:sz w:val="22"/>
      <w:szCs w:val="22"/>
      <w:lang w:val="en-GB" w:eastAsia="zh-CN"/>
      <w14:ligatures w14:val="standardContextua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F2337"/>
    <w:rPr>
      <w:rFonts w:eastAsiaTheme="majorEastAsia" w:cstheme="majorBidi"/>
      <w:color w:val="595959" w:themeColor="text1" w:themeTint="A6"/>
      <w:kern w:val="2"/>
      <w:sz w:val="22"/>
      <w:szCs w:val="22"/>
      <w:lang w:val="en-GB" w:eastAsia="zh-CN"/>
      <w14:ligatures w14:val="standardContextua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F2337"/>
    <w:rPr>
      <w:rFonts w:eastAsiaTheme="majorEastAsia" w:cstheme="majorBidi"/>
      <w:i/>
      <w:iCs/>
      <w:color w:val="272727" w:themeColor="text1" w:themeTint="D8"/>
      <w:kern w:val="2"/>
      <w:sz w:val="22"/>
      <w:szCs w:val="22"/>
      <w:lang w:val="en-GB" w:eastAsia="zh-CN"/>
      <w14:ligatures w14:val="standardContextua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F2337"/>
    <w:rPr>
      <w:rFonts w:eastAsiaTheme="majorEastAsia" w:cstheme="majorBidi"/>
      <w:color w:val="272727" w:themeColor="text1" w:themeTint="D8"/>
      <w:kern w:val="2"/>
      <w:sz w:val="22"/>
      <w:szCs w:val="22"/>
      <w:lang w:val="en-GB" w:eastAsia="zh-CN"/>
      <w14:ligatures w14:val="standardContextual"/>
    </w:rPr>
  </w:style>
  <w:style w:type="paragraph" w:styleId="Subtitle">
    <w:name w:val="Subtitle"/>
    <w:basedOn w:val="Normal"/>
    <w:next w:val="Normal"/>
    <w:link w:val="SubtitleChar"/>
    <w:uiPriority w:val="11"/>
    <w:qFormat/>
    <w:rsid w:val="00CF2337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GB" w:eastAsia="zh-CN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F2337"/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GB" w:eastAsia="zh-CN"/>
      <w14:ligatures w14:val="standardContextual"/>
    </w:rPr>
  </w:style>
  <w:style w:type="paragraph" w:styleId="Quote">
    <w:name w:val="Quote"/>
    <w:basedOn w:val="Normal"/>
    <w:next w:val="Normal"/>
    <w:link w:val="QuoteChar"/>
    <w:uiPriority w:val="29"/>
    <w:qFormat/>
    <w:rsid w:val="00CF2337"/>
    <w:pPr>
      <w:spacing w:before="160" w:after="160" w:line="259" w:lineRule="auto"/>
      <w:jc w:val="center"/>
    </w:pPr>
    <w:rPr>
      <w:rFonts w:asciiTheme="minorHAnsi" w:eastAsiaTheme="minorEastAsia" w:hAnsiTheme="minorHAnsi" w:cstheme="minorBidi"/>
      <w:i/>
      <w:iCs/>
      <w:color w:val="404040" w:themeColor="text1" w:themeTint="BF"/>
      <w:kern w:val="2"/>
      <w:sz w:val="22"/>
      <w:szCs w:val="22"/>
      <w:lang w:val="en-GB" w:eastAsia="zh-CN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F2337"/>
    <w:rPr>
      <w:rFonts w:eastAsiaTheme="minorEastAsia"/>
      <w:i/>
      <w:iCs/>
      <w:color w:val="404040" w:themeColor="text1" w:themeTint="BF"/>
      <w:kern w:val="2"/>
      <w:sz w:val="22"/>
      <w:szCs w:val="22"/>
      <w:lang w:val="en-GB" w:eastAsia="zh-CN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F2337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F2337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EastAsia" w:hAnsiTheme="minorHAnsi" w:cstheme="minorBidi"/>
      <w:i/>
      <w:iCs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F2337"/>
    <w:rPr>
      <w:rFonts w:eastAsiaTheme="minorEastAsia"/>
      <w:i/>
      <w:iCs/>
      <w:color w:val="2E74B5" w:themeColor="accent1" w:themeShade="BF"/>
      <w:kern w:val="2"/>
      <w:sz w:val="22"/>
      <w:szCs w:val="22"/>
      <w:lang w:val="en-GB" w:eastAsia="zh-CN"/>
      <w14:ligatures w14:val="standardContextual"/>
    </w:rPr>
  </w:style>
  <w:style w:type="character" w:styleId="IntenseReference">
    <w:name w:val="Intense Reference"/>
    <w:basedOn w:val="DefaultParagraphFont"/>
    <w:uiPriority w:val="32"/>
    <w:qFormat/>
    <w:rsid w:val="00CF2337"/>
    <w:rPr>
      <w:b/>
      <w:bCs/>
      <w:smallCaps/>
      <w:color w:val="2E74B5" w:themeColor="accent1" w:themeShade="BF"/>
      <w:spacing w:val="5"/>
    </w:rPr>
  </w:style>
  <w:style w:type="character" w:customStyle="1" w:styleId="EndNoteBibliographyTitleChar">
    <w:name w:val="EndNote Bibliography Title Char"/>
    <w:basedOn w:val="DefaultParagraphFont"/>
    <w:rsid w:val="00CF2337"/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rsid w:val="00CF2337"/>
    <w:rPr>
      <w:rFonts w:ascii="Aptos" w:hAnsi="Aptos"/>
      <w:noProof/>
    </w:rPr>
  </w:style>
  <w:style w:type="table" w:styleId="ListTable2">
    <w:name w:val="List Table 2"/>
    <w:basedOn w:val="TableNormal"/>
    <w:uiPriority w:val="47"/>
    <w:rsid w:val="00F918C5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1084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0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0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3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2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9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8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01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3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8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image" Target="media/image3.jp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wenyan.zhang@hereon.de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E84E3A-F389-4D11-A1F9-AE87C888BA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036</Words>
  <Characters>5909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oks Hanson</dc:creator>
  <cp:keywords/>
  <dc:description/>
  <cp:lastModifiedBy>Hu, Zhentao</cp:lastModifiedBy>
  <cp:revision>13218</cp:revision>
  <cp:lastPrinted>2021-12-23T13:03:00Z</cp:lastPrinted>
  <dcterms:created xsi:type="dcterms:W3CDTF">2021-01-29T18:33:00Z</dcterms:created>
  <dcterms:modified xsi:type="dcterms:W3CDTF">2025-10-23T16:19:00Z</dcterms:modified>
</cp:coreProperties>
</file>